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490298" w14:textId="7AB3E60B" w:rsidR="009F4837" w:rsidRDefault="009F4837" w:rsidP="009F4837"/>
    <w:p w14:paraId="4A5758F9" w14:textId="36D6B682" w:rsidR="002C296A" w:rsidRPr="00582451" w:rsidRDefault="002C296A" w:rsidP="00582451">
      <w:pPr>
        <w:pStyle w:val="Title"/>
      </w:pPr>
      <w:bookmarkStart w:id="0" w:name="_Toc357694770"/>
      <w:bookmarkStart w:id="1" w:name="_Toc365024196"/>
      <w:bookmarkStart w:id="2" w:name="_Toc432164921"/>
      <w:bookmarkStart w:id="3" w:name="_Toc467141962"/>
      <w:bookmarkStart w:id="4" w:name="_Toc66781443"/>
      <w:bookmarkStart w:id="5" w:name="_Toc71289372"/>
      <w:bookmarkStart w:id="6" w:name="_Toc71289580"/>
      <w:bookmarkStart w:id="7" w:name="_Toc71289679"/>
      <w:bookmarkStart w:id="8" w:name="_Toc71290372"/>
      <w:bookmarkStart w:id="9" w:name="_Toc71542837"/>
      <w:bookmarkStart w:id="10" w:name="_Toc107392704"/>
      <w:bookmarkStart w:id="11" w:name="_Toc108179276"/>
      <w:bookmarkStart w:id="12" w:name="_Toc108426969"/>
      <w:bookmarkStart w:id="13" w:name="_Toc114568206"/>
      <w:r w:rsidRPr="00582451">
        <w:t xml:space="preserve">NATIONAL INSTITUTE FOR HEALTH AND </w:t>
      </w:r>
      <w:r w:rsidR="00582451" w:rsidRPr="00582451">
        <w:br/>
      </w:r>
      <w:r w:rsidRPr="00582451">
        <w:t>C</w:t>
      </w:r>
      <w:r w:rsidR="00B96A88" w:rsidRPr="00582451">
        <w:t>ARE</w:t>
      </w:r>
      <w:r w:rsidRPr="00582451">
        <w:t xml:space="preserve"> EXCELLENCE</w:t>
      </w:r>
      <w:bookmarkEnd w:id="0"/>
      <w:bookmarkEnd w:id="1"/>
      <w:bookmarkEnd w:id="2"/>
      <w:bookmarkEnd w:id="3"/>
      <w:bookmarkEnd w:id="4"/>
      <w:bookmarkEnd w:id="5"/>
      <w:bookmarkEnd w:id="6"/>
      <w:bookmarkEnd w:id="7"/>
      <w:bookmarkEnd w:id="8"/>
      <w:bookmarkEnd w:id="9"/>
      <w:bookmarkEnd w:id="10"/>
      <w:bookmarkEnd w:id="11"/>
      <w:bookmarkEnd w:id="12"/>
      <w:bookmarkEnd w:id="13"/>
    </w:p>
    <w:p w14:paraId="13FD22D3" w14:textId="77777777" w:rsidR="002C296A" w:rsidRPr="0067455E" w:rsidRDefault="002C296A" w:rsidP="00CE4759">
      <w:pPr>
        <w:pStyle w:val="Title"/>
      </w:pPr>
      <w:bookmarkStart w:id="14" w:name="_Toc66781445"/>
      <w:bookmarkStart w:id="15" w:name="_Toc71289373"/>
      <w:bookmarkStart w:id="16" w:name="_Toc71289581"/>
      <w:bookmarkStart w:id="17" w:name="_Toc71289680"/>
      <w:bookmarkStart w:id="18" w:name="_Toc71290373"/>
      <w:bookmarkStart w:id="19" w:name="_Toc71542838"/>
      <w:bookmarkStart w:id="20" w:name="_Toc107392705"/>
      <w:bookmarkStart w:id="21" w:name="_Toc108179277"/>
      <w:bookmarkStart w:id="22" w:name="_Toc108426970"/>
      <w:bookmarkStart w:id="23" w:name="_Toc108515671"/>
      <w:bookmarkStart w:id="24" w:name="_Toc108517775"/>
      <w:bookmarkStart w:id="25" w:name="_Toc357694772"/>
      <w:bookmarkStart w:id="26" w:name="_Toc365024198"/>
      <w:bookmarkStart w:id="27" w:name="_Toc432164923"/>
      <w:bookmarkStart w:id="28" w:name="_Toc467141964"/>
      <w:bookmarkStart w:id="29" w:name="_Toc114568207"/>
      <w:r w:rsidRPr="0067455E">
        <w:t>Quality standards</w:t>
      </w:r>
      <w:bookmarkEnd w:id="14"/>
      <w:bookmarkEnd w:id="15"/>
      <w:bookmarkEnd w:id="16"/>
      <w:bookmarkEnd w:id="17"/>
      <w:bookmarkEnd w:id="18"/>
      <w:bookmarkEnd w:id="19"/>
      <w:bookmarkEnd w:id="20"/>
      <w:bookmarkEnd w:id="21"/>
      <w:bookmarkEnd w:id="22"/>
      <w:bookmarkEnd w:id="23"/>
      <w:bookmarkEnd w:id="24"/>
      <w:bookmarkEnd w:id="29"/>
      <w:r w:rsidRPr="0067455E">
        <w:t xml:space="preserve"> </w:t>
      </w:r>
      <w:bookmarkEnd w:id="25"/>
      <w:bookmarkEnd w:id="26"/>
      <w:bookmarkEnd w:id="27"/>
      <w:bookmarkEnd w:id="28"/>
    </w:p>
    <w:p w14:paraId="712DAE60" w14:textId="425EA9DF" w:rsidR="002C296A" w:rsidRPr="0067455E" w:rsidRDefault="002C296A" w:rsidP="00CE4759">
      <w:pPr>
        <w:pStyle w:val="Title"/>
      </w:pPr>
      <w:bookmarkStart w:id="30" w:name="_Toc357694773"/>
      <w:bookmarkStart w:id="31" w:name="_Toc365024199"/>
      <w:bookmarkStart w:id="32" w:name="_Toc432164924"/>
      <w:bookmarkStart w:id="33" w:name="_Toc467141965"/>
      <w:bookmarkStart w:id="34" w:name="_Toc66781446"/>
      <w:bookmarkStart w:id="35" w:name="_Toc71289374"/>
      <w:bookmarkStart w:id="36" w:name="_Toc71289582"/>
      <w:bookmarkStart w:id="37" w:name="_Toc71289681"/>
      <w:bookmarkStart w:id="38" w:name="_Toc71290374"/>
      <w:bookmarkStart w:id="39" w:name="_Toc71542839"/>
      <w:bookmarkStart w:id="40" w:name="_Toc107392706"/>
      <w:bookmarkStart w:id="41" w:name="_Toc108179278"/>
      <w:bookmarkStart w:id="42" w:name="_Toc108426971"/>
      <w:bookmarkStart w:id="43" w:name="_Toc108515672"/>
      <w:bookmarkStart w:id="44" w:name="_Toc108517776"/>
      <w:bookmarkStart w:id="45" w:name="_Toc114568208"/>
      <w:r w:rsidRPr="0067455E">
        <w:t>Briefing paper</w:t>
      </w:r>
      <w:bookmarkEnd w:id="30"/>
      <w:bookmarkEnd w:id="31"/>
      <w:bookmarkEnd w:id="32"/>
      <w:bookmarkEnd w:id="33"/>
      <w:bookmarkEnd w:id="34"/>
      <w:r w:rsidR="008148A2">
        <w:t xml:space="preserve">: </w:t>
      </w:r>
      <w:bookmarkEnd w:id="35"/>
      <w:bookmarkEnd w:id="36"/>
      <w:bookmarkEnd w:id="37"/>
      <w:bookmarkEnd w:id="38"/>
      <w:bookmarkEnd w:id="39"/>
      <w:r w:rsidR="00B5036D">
        <w:t>T</w:t>
      </w:r>
      <w:r w:rsidR="00F07D68">
        <w:t>ype 2 diabetes in adults</w:t>
      </w:r>
      <w:bookmarkEnd w:id="40"/>
      <w:bookmarkEnd w:id="41"/>
      <w:bookmarkEnd w:id="42"/>
      <w:bookmarkEnd w:id="43"/>
      <w:bookmarkEnd w:id="44"/>
      <w:bookmarkEnd w:id="45"/>
    </w:p>
    <w:p w14:paraId="00877BC9" w14:textId="51CC0D31" w:rsidR="008A6367" w:rsidRDefault="00DD1BFE" w:rsidP="00DD1BFE">
      <w:pPr>
        <w:pStyle w:val="Paragraph"/>
      </w:pPr>
      <w:r w:rsidRPr="00582451">
        <w:rPr>
          <w:b/>
          <w:bCs/>
        </w:rPr>
        <w:t>Quality Standards Advisory Committee meeting</w:t>
      </w:r>
      <w:r w:rsidRPr="000D48CF">
        <w:rPr>
          <w:rStyle w:val="Addbold"/>
        </w:rPr>
        <w:t>:</w:t>
      </w:r>
      <w:r w:rsidRPr="005A61AD">
        <w:t xml:space="preserve"> </w:t>
      </w:r>
      <w:r w:rsidR="00E70324">
        <w:t>20 July 2022</w:t>
      </w:r>
      <w:r w:rsidR="00414915">
        <w:t xml:space="preserve"> </w:t>
      </w:r>
    </w:p>
    <w:p w14:paraId="1DEE3C64" w14:textId="058C39A1" w:rsidR="001F5938" w:rsidRDefault="00702177">
      <w:pPr>
        <w:pStyle w:val="TOC1"/>
        <w:rPr>
          <w:rFonts w:asciiTheme="minorHAnsi" w:eastAsiaTheme="minorEastAsia" w:hAnsiTheme="minorHAnsi" w:cstheme="minorBidi"/>
          <w:sz w:val="22"/>
          <w:szCs w:val="22"/>
          <w:lang w:eastAsia="en-GB"/>
        </w:rPr>
      </w:pPr>
      <w:r>
        <w:rPr>
          <w:rFonts w:cs="Arial"/>
          <w:b/>
          <w:bCs/>
          <w:kern w:val="32"/>
          <w:sz w:val="32"/>
          <w:szCs w:val="32"/>
        </w:rPr>
        <w:fldChar w:fldCharType="begin"/>
      </w:r>
      <w:r>
        <w:instrText xml:space="preserve"> TOC \o "1-2" \h \z \u </w:instrText>
      </w:r>
      <w:r>
        <w:rPr>
          <w:rFonts w:cs="Arial"/>
          <w:b/>
          <w:bCs/>
          <w:kern w:val="32"/>
          <w:sz w:val="32"/>
          <w:szCs w:val="32"/>
        </w:rPr>
        <w:fldChar w:fldCharType="separate"/>
      </w:r>
      <w:hyperlink w:anchor="_Toc114568206" w:history="1">
        <w:r w:rsidR="001F5938" w:rsidRPr="00B57DC1">
          <w:rPr>
            <w:rStyle w:val="Hyperlink"/>
          </w:rPr>
          <w:t>NATIONAL INSTITUTE FOR HEALTH AND  CARE EXCELLENCE</w:t>
        </w:r>
        <w:r w:rsidR="001F5938">
          <w:rPr>
            <w:webHidden/>
          </w:rPr>
          <w:tab/>
        </w:r>
        <w:r w:rsidR="001F5938">
          <w:rPr>
            <w:webHidden/>
          </w:rPr>
          <w:fldChar w:fldCharType="begin"/>
        </w:r>
        <w:r w:rsidR="001F5938">
          <w:rPr>
            <w:webHidden/>
          </w:rPr>
          <w:instrText xml:space="preserve"> PAGEREF _Toc114568206 \h </w:instrText>
        </w:r>
        <w:r w:rsidR="001F5938">
          <w:rPr>
            <w:webHidden/>
          </w:rPr>
        </w:r>
        <w:r w:rsidR="001F5938">
          <w:rPr>
            <w:webHidden/>
          </w:rPr>
          <w:fldChar w:fldCharType="separate"/>
        </w:r>
        <w:r w:rsidR="001F5938">
          <w:rPr>
            <w:webHidden/>
          </w:rPr>
          <w:t>1</w:t>
        </w:r>
        <w:r w:rsidR="001F5938">
          <w:rPr>
            <w:webHidden/>
          </w:rPr>
          <w:fldChar w:fldCharType="end"/>
        </w:r>
      </w:hyperlink>
    </w:p>
    <w:p w14:paraId="23390BED" w14:textId="070DEAA4" w:rsidR="001F5938" w:rsidRDefault="001F5938">
      <w:pPr>
        <w:pStyle w:val="TOC1"/>
        <w:rPr>
          <w:rFonts w:asciiTheme="minorHAnsi" w:eastAsiaTheme="minorEastAsia" w:hAnsiTheme="minorHAnsi" w:cstheme="minorBidi"/>
          <w:sz w:val="22"/>
          <w:szCs w:val="22"/>
          <w:lang w:eastAsia="en-GB"/>
        </w:rPr>
      </w:pPr>
      <w:hyperlink w:anchor="_Toc114568209" w:history="1">
        <w:r w:rsidRPr="00B57DC1">
          <w:rPr>
            <w:rStyle w:val="Hyperlink"/>
          </w:rPr>
          <w:t>1</w:t>
        </w:r>
        <w:r>
          <w:rPr>
            <w:rFonts w:asciiTheme="minorHAnsi" w:eastAsiaTheme="minorEastAsia" w:hAnsiTheme="minorHAnsi" w:cstheme="minorBidi"/>
            <w:sz w:val="22"/>
            <w:szCs w:val="22"/>
            <w:lang w:eastAsia="en-GB"/>
          </w:rPr>
          <w:tab/>
        </w:r>
        <w:r w:rsidRPr="00B57DC1">
          <w:rPr>
            <w:rStyle w:val="Hyperlink"/>
          </w:rPr>
          <w:t>Introduction</w:t>
        </w:r>
        <w:r>
          <w:rPr>
            <w:webHidden/>
          </w:rPr>
          <w:tab/>
        </w:r>
        <w:r>
          <w:rPr>
            <w:webHidden/>
          </w:rPr>
          <w:fldChar w:fldCharType="begin"/>
        </w:r>
        <w:r>
          <w:rPr>
            <w:webHidden/>
          </w:rPr>
          <w:instrText xml:space="preserve"> PAGEREF _Toc114568209 \h </w:instrText>
        </w:r>
        <w:r>
          <w:rPr>
            <w:webHidden/>
          </w:rPr>
        </w:r>
        <w:r>
          <w:rPr>
            <w:webHidden/>
          </w:rPr>
          <w:fldChar w:fldCharType="separate"/>
        </w:r>
        <w:r>
          <w:rPr>
            <w:webHidden/>
          </w:rPr>
          <w:t>2</w:t>
        </w:r>
        <w:r>
          <w:rPr>
            <w:webHidden/>
          </w:rPr>
          <w:fldChar w:fldCharType="end"/>
        </w:r>
      </w:hyperlink>
    </w:p>
    <w:p w14:paraId="1DADF798" w14:textId="7290ECB5" w:rsidR="001F5938" w:rsidRDefault="001F5938">
      <w:pPr>
        <w:pStyle w:val="TOC1"/>
        <w:rPr>
          <w:rFonts w:asciiTheme="minorHAnsi" w:eastAsiaTheme="minorEastAsia" w:hAnsiTheme="minorHAnsi" w:cstheme="minorBidi"/>
          <w:sz w:val="22"/>
          <w:szCs w:val="22"/>
          <w:lang w:eastAsia="en-GB"/>
        </w:rPr>
      </w:pPr>
      <w:hyperlink w:anchor="_Toc114568211" w:history="1">
        <w:r w:rsidRPr="00B57DC1">
          <w:rPr>
            <w:rStyle w:val="Hyperlink"/>
          </w:rPr>
          <w:t>2</w:t>
        </w:r>
        <w:r>
          <w:rPr>
            <w:rFonts w:asciiTheme="minorHAnsi" w:eastAsiaTheme="minorEastAsia" w:hAnsiTheme="minorHAnsi" w:cstheme="minorBidi"/>
            <w:sz w:val="22"/>
            <w:szCs w:val="22"/>
            <w:lang w:eastAsia="en-GB"/>
          </w:rPr>
          <w:tab/>
        </w:r>
        <w:r w:rsidRPr="00B57DC1">
          <w:rPr>
            <w:rStyle w:val="Hyperlink"/>
          </w:rPr>
          <w:t>Overview</w:t>
        </w:r>
        <w:r>
          <w:rPr>
            <w:webHidden/>
          </w:rPr>
          <w:tab/>
        </w:r>
        <w:r>
          <w:rPr>
            <w:webHidden/>
          </w:rPr>
          <w:fldChar w:fldCharType="begin"/>
        </w:r>
        <w:r>
          <w:rPr>
            <w:webHidden/>
          </w:rPr>
          <w:instrText xml:space="preserve"> PAGEREF _Toc114568211 \h </w:instrText>
        </w:r>
        <w:r>
          <w:rPr>
            <w:webHidden/>
          </w:rPr>
        </w:r>
        <w:r>
          <w:rPr>
            <w:webHidden/>
          </w:rPr>
          <w:fldChar w:fldCharType="separate"/>
        </w:r>
        <w:r>
          <w:rPr>
            <w:webHidden/>
          </w:rPr>
          <w:t>2</w:t>
        </w:r>
        <w:r>
          <w:rPr>
            <w:webHidden/>
          </w:rPr>
          <w:fldChar w:fldCharType="end"/>
        </w:r>
      </w:hyperlink>
    </w:p>
    <w:p w14:paraId="15CECBFC" w14:textId="22357DEC" w:rsidR="001F5938" w:rsidRDefault="001F5938">
      <w:pPr>
        <w:pStyle w:val="TOC1"/>
        <w:rPr>
          <w:rFonts w:asciiTheme="minorHAnsi" w:eastAsiaTheme="minorEastAsia" w:hAnsiTheme="minorHAnsi" w:cstheme="minorBidi"/>
          <w:sz w:val="22"/>
          <w:szCs w:val="22"/>
          <w:lang w:eastAsia="en-GB"/>
        </w:rPr>
      </w:pPr>
      <w:hyperlink w:anchor="_Toc114568216" w:history="1">
        <w:r w:rsidRPr="00B57DC1">
          <w:rPr>
            <w:rStyle w:val="Hyperlink"/>
          </w:rPr>
          <w:t>3</w:t>
        </w:r>
        <w:r>
          <w:rPr>
            <w:rFonts w:asciiTheme="minorHAnsi" w:eastAsiaTheme="minorEastAsia" w:hAnsiTheme="minorHAnsi" w:cstheme="minorBidi"/>
            <w:sz w:val="22"/>
            <w:szCs w:val="22"/>
            <w:lang w:eastAsia="en-GB"/>
          </w:rPr>
          <w:tab/>
        </w:r>
        <w:r w:rsidRPr="00B57DC1">
          <w:rPr>
            <w:rStyle w:val="Hyperlink"/>
          </w:rPr>
          <w:t>Summary of suggestions</w:t>
        </w:r>
        <w:r>
          <w:rPr>
            <w:webHidden/>
          </w:rPr>
          <w:tab/>
        </w:r>
        <w:r>
          <w:rPr>
            <w:webHidden/>
          </w:rPr>
          <w:fldChar w:fldCharType="begin"/>
        </w:r>
        <w:r>
          <w:rPr>
            <w:webHidden/>
          </w:rPr>
          <w:instrText xml:space="preserve"> PAGEREF _Toc114568216 \h </w:instrText>
        </w:r>
        <w:r>
          <w:rPr>
            <w:webHidden/>
          </w:rPr>
        </w:r>
        <w:r>
          <w:rPr>
            <w:webHidden/>
          </w:rPr>
          <w:fldChar w:fldCharType="separate"/>
        </w:r>
        <w:r>
          <w:rPr>
            <w:webHidden/>
          </w:rPr>
          <w:t>4</w:t>
        </w:r>
        <w:r>
          <w:rPr>
            <w:webHidden/>
          </w:rPr>
          <w:fldChar w:fldCharType="end"/>
        </w:r>
      </w:hyperlink>
    </w:p>
    <w:p w14:paraId="397450C6" w14:textId="5D632DA6" w:rsidR="001F5938" w:rsidRDefault="001F5938">
      <w:pPr>
        <w:pStyle w:val="TOC2"/>
        <w:tabs>
          <w:tab w:val="left" w:pos="1276"/>
          <w:tab w:val="right" w:leader="dot" w:pos="9016"/>
        </w:tabs>
        <w:rPr>
          <w:rFonts w:asciiTheme="minorHAnsi" w:eastAsiaTheme="minorEastAsia" w:hAnsiTheme="minorHAnsi" w:cstheme="minorBidi"/>
          <w:noProof/>
          <w:sz w:val="22"/>
          <w:szCs w:val="22"/>
        </w:rPr>
      </w:pPr>
      <w:hyperlink w:anchor="_Toc114568217" w:history="1">
        <w:r w:rsidRPr="00B57DC1">
          <w:rPr>
            <w:rStyle w:val="Hyperlink"/>
            <w:noProof/>
          </w:rPr>
          <w:t>3.1</w:t>
        </w:r>
        <w:r>
          <w:rPr>
            <w:rFonts w:asciiTheme="minorHAnsi" w:eastAsiaTheme="minorEastAsia" w:hAnsiTheme="minorHAnsi" w:cstheme="minorBidi"/>
            <w:noProof/>
            <w:sz w:val="22"/>
            <w:szCs w:val="22"/>
          </w:rPr>
          <w:tab/>
        </w:r>
        <w:r w:rsidRPr="00B57DC1">
          <w:rPr>
            <w:rStyle w:val="Hyperlink"/>
            <w:noProof/>
          </w:rPr>
          <w:t>Responses</w:t>
        </w:r>
        <w:r>
          <w:rPr>
            <w:noProof/>
            <w:webHidden/>
          </w:rPr>
          <w:tab/>
        </w:r>
        <w:r>
          <w:rPr>
            <w:noProof/>
            <w:webHidden/>
          </w:rPr>
          <w:fldChar w:fldCharType="begin"/>
        </w:r>
        <w:r>
          <w:rPr>
            <w:noProof/>
            <w:webHidden/>
          </w:rPr>
          <w:instrText xml:space="preserve"> PAGEREF _Toc114568217 \h </w:instrText>
        </w:r>
        <w:r>
          <w:rPr>
            <w:noProof/>
            <w:webHidden/>
          </w:rPr>
        </w:r>
        <w:r>
          <w:rPr>
            <w:noProof/>
            <w:webHidden/>
          </w:rPr>
          <w:fldChar w:fldCharType="separate"/>
        </w:r>
        <w:r>
          <w:rPr>
            <w:noProof/>
            <w:webHidden/>
          </w:rPr>
          <w:t>4</w:t>
        </w:r>
        <w:r>
          <w:rPr>
            <w:noProof/>
            <w:webHidden/>
          </w:rPr>
          <w:fldChar w:fldCharType="end"/>
        </w:r>
      </w:hyperlink>
    </w:p>
    <w:p w14:paraId="3E4B87AF" w14:textId="54F7EB16" w:rsidR="001F5938" w:rsidRDefault="001F5938">
      <w:pPr>
        <w:pStyle w:val="TOC1"/>
        <w:rPr>
          <w:rFonts w:asciiTheme="minorHAnsi" w:eastAsiaTheme="minorEastAsia" w:hAnsiTheme="minorHAnsi" w:cstheme="minorBidi"/>
          <w:sz w:val="22"/>
          <w:szCs w:val="22"/>
          <w:lang w:eastAsia="en-GB"/>
        </w:rPr>
      </w:pPr>
      <w:hyperlink w:anchor="_Toc114568218" w:history="1">
        <w:r w:rsidRPr="00B57DC1">
          <w:rPr>
            <w:rStyle w:val="Hyperlink"/>
          </w:rPr>
          <w:t>4</w:t>
        </w:r>
        <w:r>
          <w:rPr>
            <w:rFonts w:asciiTheme="minorHAnsi" w:eastAsiaTheme="minorEastAsia" w:hAnsiTheme="minorHAnsi" w:cstheme="minorBidi"/>
            <w:sz w:val="22"/>
            <w:szCs w:val="22"/>
            <w:lang w:eastAsia="en-GB"/>
          </w:rPr>
          <w:tab/>
        </w:r>
        <w:r w:rsidRPr="00B57DC1">
          <w:rPr>
            <w:rStyle w:val="Hyperlink"/>
          </w:rPr>
          <w:t>Suggested improvement areas</w:t>
        </w:r>
        <w:r>
          <w:rPr>
            <w:webHidden/>
          </w:rPr>
          <w:tab/>
        </w:r>
        <w:r>
          <w:rPr>
            <w:webHidden/>
          </w:rPr>
          <w:fldChar w:fldCharType="begin"/>
        </w:r>
        <w:r>
          <w:rPr>
            <w:webHidden/>
          </w:rPr>
          <w:instrText xml:space="preserve"> PAGEREF _Toc114568218 \h </w:instrText>
        </w:r>
        <w:r>
          <w:rPr>
            <w:webHidden/>
          </w:rPr>
        </w:r>
        <w:r>
          <w:rPr>
            <w:webHidden/>
          </w:rPr>
          <w:fldChar w:fldCharType="separate"/>
        </w:r>
        <w:r>
          <w:rPr>
            <w:webHidden/>
          </w:rPr>
          <w:t>6</w:t>
        </w:r>
        <w:r>
          <w:rPr>
            <w:webHidden/>
          </w:rPr>
          <w:fldChar w:fldCharType="end"/>
        </w:r>
      </w:hyperlink>
    </w:p>
    <w:p w14:paraId="72A1108C" w14:textId="3301E97F" w:rsidR="001F5938" w:rsidRDefault="001F5938">
      <w:pPr>
        <w:pStyle w:val="TOC2"/>
        <w:tabs>
          <w:tab w:val="left" w:pos="1276"/>
          <w:tab w:val="right" w:leader="dot" w:pos="9016"/>
        </w:tabs>
        <w:rPr>
          <w:rFonts w:asciiTheme="minorHAnsi" w:eastAsiaTheme="minorEastAsia" w:hAnsiTheme="minorHAnsi" w:cstheme="minorBidi"/>
          <w:noProof/>
          <w:sz w:val="22"/>
          <w:szCs w:val="22"/>
        </w:rPr>
      </w:pPr>
      <w:hyperlink w:anchor="_Toc114568219" w:history="1">
        <w:r w:rsidRPr="00B57DC1">
          <w:rPr>
            <w:rStyle w:val="Hyperlink"/>
            <w:noProof/>
          </w:rPr>
          <w:t>4.1</w:t>
        </w:r>
        <w:r>
          <w:rPr>
            <w:rFonts w:asciiTheme="minorHAnsi" w:eastAsiaTheme="minorEastAsia" w:hAnsiTheme="minorHAnsi" w:cstheme="minorBidi"/>
            <w:noProof/>
            <w:sz w:val="22"/>
            <w:szCs w:val="22"/>
          </w:rPr>
          <w:tab/>
        </w:r>
        <w:r w:rsidRPr="00B57DC1">
          <w:rPr>
            <w:rStyle w:val="Hyperlink"/>
            <w:noProof/>
          </w:rPr>
          <w:t>Prevention of type 2 diabetes</w:t>
        </w:r>
        <w:r>
          <w:rPr>
            <w:noProof/>
            <w:webHidden/>
          </w:rPr>
          <w:tab/>
        </w:r>
        <w:r>
          <w:rPr>
            <w:noProof/>
            <w:webHidden/>
          </w:rPr>
          <w:fldChar w:fldCharType="begin"/>
        </w:r>
        <w:r>
          <w:rPr>
            <w:noProof/>
            <w:webHidden/>
          </w:rPr>
          <w:instrText xml:space="preserve"> PAGEREF _Toc114568219 \h </w:instrText>
        </w:r>
        <w:r>
          <w:rPr>
            <w:noProof/>
            <w:webHidden/>
          </w:rPr>
        </w:r>
        <w:r>
          <w:rPr>
            <w:noProof/>
            <w:webHidden/>
          </w:rPr>
          <w:fldChar w:fldCharType="separate"/>
        </w:r>
        <w:r>
          <w:rPr>
            <w:noProof/>
            <w:webHidden/>
          </w:rPr>
          <w:t>6</w:t>
        </w:r>
        <w:r>
          <w:rPr>
            <w:noProof/>
            <w:webHidden/>
          </w:rPr>
          <w:fldChar w:fldCharType="end"/>
        </w:r>
      </w:hyperlink>
    </w:p>
    <w:p w14:paraId="2804D21B" w14:textId="4A24BA0C" w:rsidR="001F5938" w:rsidRDefault="001F5938">
      <w:pPr>
        <w:pStyle w:val="TOC2"/>
        <w:tabs>
          <w:tab w:val="left" w:pos="1276"/>
          <w:tab w:val="right" w:leader="dot" w:pos="9016"/>
        </w:tabs>
        <w:rPr>
          <w:rFonts w:asciiTheme="minorHAnsi" w:eastAsiaTheme="minorEastAsia" w:hAnsiTheme="minorHAnsi" w:cstheme="minorBidi"/>
          <w:noProof/>
          <w:sz w:val="22"/>
          <w:szCs w:val="22"/>
        </w:rPr>
      </w:pPr>
      <w:hyperlink w:anchor="_Toc114568220" w:history="1">
        <w:r w:rsidRPr="00B57DC1">
          <w:rPr>
            <w:rStyle w:val="Hyperlink"/>
            <w:noProof/>
          </w:rPr>
          <w:t>4.2</w:t>
        </w:r>
        <w:r>
          <w:rPr>
            <w:rFonts w:asciiTheme="minorHAnsi" w:eastAsiaTheme="minorEastAsia" w:hAnsiTheme="minorHAnsi" w:cstheme="minorBidi"/>
            <w:noProof/>
            <w:sz w:val="22"/>
            <w:szCs w:val="22"/>
          </w:rPr>
          <w:tab/>
        </w:r>
        <w:r w:rsidRPr="00B57DC1">
          <w:rPr>
            <w:rStyle w:val="Hyperlink"/>
            <w:noProof/>
          </w:rPr>
          <w:t>Education and advice</w:t>
        </w:r>
        <w:r>
          <w:rPr>
            <w:noProof/>
            <w:webHidden/>
          </w:rPr>
          <w:tab/>
        </w:r>
        <w:r>
          <w:rPr>
            <w:noProof/>
            <w:webHidden/>
          </w:rPr>
          <w:fldChar w:fldCharType="begin"/>
        </w:r>
        <w:r>
          <w:rPr>
            <w:noProof/>
            <w:webHidden/>
          </w:rPr>
          <w:instrText xml:space="preserve"> PAGEREF _Toc114568220 \h </w:instrText>
        </w:r>
        <w:r>
          <w:rPr>
            <w:noProof/>
            <w:webHidden/>
          </w:rPr>
        </w:r>
        <w:r>
          <w:rPr>
            <w:noProof/>
            <w:webHidden/>
          </w:rPr>
          <w:fldChar w:fldCharType="separate"/>
        </w:r>
        <w:r>
          <w:rPr>
            <w:noProof/>
            <w:webHidden/>
          </w:rPr>
          <w:t>11</w:t>
        </w:r>
        <w:r>
          <w:rPr>
            <w:noProof/>
            <w:webHidden/>
          </w:rPr>
          <w:fldChar w:fldCharType="end"/>
        </w:r>
      </w:hyperlink>
    </w:p>
    <w:p w14:paraId="5BFD2A67" w14:textId="257E4C8B" w:rsidR="001F5938" w:rsidRDefault="001F5938">
      <w:pPr>
        <w:pStyle w:val="TOC2"/>
        <w:tabs>
          <w:tab w:val="left" w:pos="1276"/>
          <w:tab w:val="right" w:leader="dot" w:pos="9016"/>
        </w:tabs>
        <w:rPr>
          <w:rFonts w:asciiTheme="minorHAnsi" w:eastAsiaTheme="minorEastAsia" w:hAnsiTheme="minorHAnsi" w:cstheme="minorBidi"/>
          <w:noProof/>
          <w:sz w:val="22"/>
          <w:szCs w:val="22"/>
        </w:rPr>
      </w:pPr>
      <w:hyperlink w:anchor="_Toc114568221" w:history="1">
        <w:r w:rsidRPr="00B57DC1">
          <w:rPr>
            <w:rStyle w:val="Hyperlink"/>
            <w:noProof/>
          </w:rPr>
          <w:t>4.3</w:t>
        </w:r>
        <w:r>
          <w:rPr>
            <w:rFonts w:asciiTheme="minorHAnsi" w:eastAsiaTheme="minorEastAsia" w:hAnsiTheme="minorHAnsi" w:cstheme="minorBidi"/>
            <w:noProof/>
            <w:sz w:val="22"/>
            <w:szCs w:val="22"/>
          </w:rPr>
          <w:tab/>
        </w:r>
        <w:r w:rsidRPr="00B57DC1">
          <w:rPr>
            <w:rStyle w:val="Hyperlink"/>
            <w:noProof/>
          </w:rPr>
          <w:t>Continuous glucose monitoring</w:t>
        </w:r>
        <w:r>
          <w:rPr>
            <w:noProof/>
            <w:webHidden/>
          </w:rPr>
          <w:tab/>
        </w:r>
        <w:r>
          <w:rPr>
            <w:noProof/>
            <w:webHidden/>
          </w:rPr>
          <w:fldChar w:fldCharType="begin"/>
        </w:r>
        <w:r>
          <w:rPr>
            <w:noProof/>
            <w:webHidden/>
          </w:rPr>
          <w:instrText xml:space="preserve"> PAGEREF _Toc114568221 \h </w:instrText>
        </w:r>
        <w:r>
          <w:rPr>
            <w:noProof/>
            <w:webHidden/>
          </w:rPr>
        </w:r>
        <w:r>
          <w:rPr>
            <w:noProof/>
            <w:webHidden/>
          </w:rPr>
          <w:fldChar w:fldCharType="separate"/>
        </w:r>
        <w:r>
          <w:rPr>
            <w:noProof/>
            <w:webHidden/>
          </w:rPr>
          <w:t>17</w:t>
        </w:r>
        <w:r>
          <w:rPr>
            <w:noProof/>
            <w:webHidden/>
          </w:rPr>
          <w:fldChar w:fldCharType="end"/>
        </w:r>
      </w:hyperlink>
    </w:p>
    <w:p w14:paraId="1A508E08" w14:textId="012FEC70" w:rsidR="001F5938" w:rsidRDefault="001F5938">
      <w:pPr>
        <w:pStyle w:val="TOC2"/>
        <w:tabs>
          <w:tab w:val="left" w:pos="1276"/>
          <w:tab w:val="right" w:leader="dot" w:pos="9016"/>
        </w:tabs>
        <w:rPr>
          <w:rFonts w:asciiTheme="minorHAnsi" w:eastAsiaTheme="minorEastAsia" w:hAnsiTheme="minorHAnsi" w:cstheme="minorBidi"/>
          <w:noProof/>
          <w:sz w:val="22"/>
          <w:szCs w:val="22"/>
        </w:rPr>
      </w:pPr>
      <w:hyperlink w:anchor="_Toc114568222" w:history="1">
        <w:r w:rsidRPr="00B57DC1">
          <w:rPr>
            <w:rStyle w:val="Hyperlink"/>
            <w:noProof/>
          </w:rPr>
          <w:t>4.4</w:t>
        </w:r>
        <w:r>
          <w:rPr>
            <w:rFonts w:asciiTheme="minorHAnsi" w:eastAsiaTheme="minorEastAsia" w:hAnsiTheme="minorHAnsi" w:cstheme="minorBidi"/>
            <w:noProof/>
            <w:sz w:val="22"/>
            <w:szCs w:val="22"/>
          </w:rPr>
          <w:tab/>
        </w:r>
        <w:r w:rsidRPr="00B57DC1">
          <w:rPr>
            <w:rStyle w:val="Hyperlink"/>
            <w:noProof/>
          </w:rPr>
          <w:t>Drug treatment</w:t>
        </w:r>
        <w:r>
          <w:rPr>
            <w:noProof/>
            <w:webHidden/>
          </w:rPr>
          <w:tab/>
        </w:r>
        <w:r>
          <w:rPr>
            <w:noProof/>
            <w:webHidden/>
          </w:rPr>
          <w:fldChar w:fldCharType="begin"/>
        </w:r>
        <w:r>
          <w:rPr>
            <w:noProof/>
            <w:webHidden/>
          </w:rPr>
          <w:instrText xml:space="preserve"> PAGEREF _Toc114568222 \h </w:instrText>
        </w:r>
        <w:r>
          <w:rPr>
            <w:noProof/>
            <w:webHidden/>
          </w:rPr>
        </w:r>
        <w:r>
          <w:rPr>
            <w:noProof/>
            <w:webHidden/>
          </w:rPr>
          <w:fldChar w:fldCharType="separate"/>
        </w:r>
        <w:r>
          <w:rPr>
            <w:noProof/>
            <w:webHidden/>
          </w:rPr>
          <w:t>19</w:t>
        </w:r>
        <w:r>
          <w:rPr>
            <w:noProof/>
            <w:webHidden/>
          </w:rPr>
          <w:fldChar w:fldCharType="end"/>
        </w:r>
      </w:hyperlink>
    </w:p>
    <w:p w14:paraId="1F658FDE" w14:textId="1CC2BB50" w:rsidR="001F5938" w:rsidRDefault="001F5938">
      <w:pPr>
        <w:pStyle w:val="TOC2"/>
        <w:tabs>
          <w:tab w:val="left" w:pos="1276"/>
          <w:tab w:val="right" w:leader="dot" w:pos="9016"/>
        </w:tabs>
        <w:rPr>
          <w:rFonts w:asciiTheme="minorHAnsi" w:eastAsiaTheme="minorEastAsia" w:hAnsiTheme="minorHAnsi" w:cstheme="minorBidi"/>
          <w:noProof/>
          <w:sz w:val="22"/>
          <w:szCs w:val="22"/>
        </w:rPr>
      </w:pPr>
      <w:hyperlink w:anchor="_Toc114568223" w:history="1">
        <w:r w:rsidRPr="00B57DC1">
          <w:rPr>
            <w:rStyle w:val="Hyperlink"/>
            <w:noProof/>
          </w:rPr>
          <w:t>4.5</w:t>
        </w:r>
        <w:r>
          <w:rPr>
            <w:rFonts w:asciiTheme="minorHAnsi" w:eastAsiaTheme="minorEastAsia" w:hAnsiTheme="minorHAnsi" w:cstheme="minorBidi"/>
            <w:noProof/>
            <w:sz w:val="22"/>
            <w:szCs w:val="22"/>
          </w:rPr>
          <w:tab/>
        </w:r>
        <w:r w:rsidRPr="00B57DC1">
          <w:rPr>
            <w:rStyle w:val="Hyperlink"/>
            <w:noProof/>
          </w:rPr>
          <w:t>Complications</w:t>
        </w:r>
        <w:r>
          <w:rPr>
            <w:noProof/>
            <w:webHidden/>
          </w:rPr>
          <w:tab/>
        </w:r>
        <w:r>
          <w:rPr>
            <w:noProof/>
            <w:webHidden/>
          </w:rPr>
          <w:fldChar w:fldCharType="begin"/>
        </w:r>
        <w:r>
          <w:rPr>
            <w:noProof/>
            <w:webHidden/>
          </w:rPr>
          <w:instrText xml:space="preserve"> PAGEREF _Toc114568223 \h </w:instrText>
        </w:r>
        <w:r>
          <w:rPr>
            <w:noProof/>
            <w:webHidden/>
          </w:rPr>
        </w:r>
        <w:r>
          <w:rPr>
            <w:noProof/>
            <w:webHidden/>
          </w:rPr>
          <w:fldChar w:fldCharType="separate"/>
        </w:r>
        <w:r>
          <w:rPr>
            <w:noProof/>
            <w:webHidden/>
          </w:rPr>
          <w:t>25</w:t>
        </w:r>
        <w:r>
          <w:rPr>
            <w:noProof/>
            <w:webHidden/>
          </w:rPr>
          <w:fldChar w:fldCharType="end"/>
        </w:r>
      </w:hyperlink>
    </w:p>
    <w:p w14:paraId="164CEBA7" w14:textId="3C8E21CB" w:rsidR="001F5938" w:rsidRDefault="001F5938">
      <w:pPr>
        <w:pStyle w:val="TOC2"/>
        <w:tabs>
          <w:tab w:val="left" w:pos="1276"/>
          <w:tab w:val="right" w:leader="dot" w:pos="9016"/>
        </w:tabs>
        <w:rPr>
          <w:rFonts w:asciiTheme="minorHAnsi" w:eastAsiaTheme="minorEastAsia" w:hAnsiTheme="minorHAnsi" w:cstheme="minorBidi"/>
          <w:noProof/>
          <w:sz w:val="22"/>
          <w:szCs w:val="22"/>
        </w:rPr>
      </w:pPr>
      <w:hyperlink w:anchor="_Toc114568224" w:history="1">
        <w:r w:rsidRPr="00B57DC1">
          <w:rPr>
            <w:rStyle w:val="Hyperlink"/>
            <w:noProof/>
          </w:rPr>
          <w:t>4.6</w:t>
        </w:r>
        <w:r>
          <w:rPr>
            <w:rFonts w:asciiTheme="minorHAnsi" w:eastAsiaTheme="minorEastAsia" w:hAnsiTheme="minorHAnsi" w:cstheme="minorBidi"/>
            <w:noProof/>
            <w:sz w:val="22"/>
            <w:szCs w:val="22"/>
          </w:rPr>
          <w:tab/>
        </w:r>
        <w:r w:rsidRPr="00B57DC1">
          <w:rPr>
            <w:rStyle w:val="Hyperlink"/>
            <w:noProof/>
          </w:rPr>
          <w:t>Patient experience</w:t>
        </w:r>
        <w:r>
          <w:rPr>
            <w:noProof/>
            <w:webHidden/>
          </w:rPr>
          <w:tab/>
        </w:r>
        <w:r>
          <w:rPr>
            <w:noProof/>
            <w:webHidden/>
          </w:rPr>
          <w:fldChar w:fldCharType="begin"/>
        </w:r>
        <w:r>
          <w:rPr>
            <w:noProof/>
            <w:webHidden/>
          </w:rPr>
          <w:instrText xml:space="preserve"> PAGEREF _Toc114568224 \h </w:instrText>
        </w:r>
        <w:r>
          <w:rPr>
            <w:noProof/>
            <w:webHidden/>
          </w:rPr>
        </w:r>
        <w:r>
          <w:rPr>
            <w:noProof/>
            <w:webHidden/>
          </w:rPr>
          <w:fldChar w:fldCharType="separate"/>
        </w:r>
        <w:r>
          <w:rPr>
            <w:noProof/>
            <w:webHidden/>
          </w:rPr>
          <w:t>34</w:t>
        </w:r>
        <w:r>
          <w:rPr>
            <w:noProof/>
            <w:webHidden/>
          </w:rPr>
          <w:fldChar w:fldCharType="end"/>
        </w:r>
      </w:hyperlink>
    </w:p>
    <w:p w14:paraId="1FF91B65" w14:textId="0077779A" w:rsidR="001F5938" w:rsidRDefault="001F5938">
      <w:pPr>
        <w:pStyle w:val="TOC2"/>
        <w:tabs>
          <w:tab w:val="left" w:pos="1276"/>
          <w:tab w:val="right" w:leader="dot" w:pos="9016"/>
        </w:tabs>
        <w:rPr>
          <w:rFonts w:asciiTheme="minorHAnsi" w:eastAsiaTheme="minorEastAsia" w:hAnsiTheme="minorHAnsi" w:cstheme="minorBidi"/>
          <w:noProof/>
          <w:sz w:val="22"/>
          <w:szCs w:val="22"/>
        </w:rPr>
      </w:pPr>
      <w:hyperlink w:anchor="_Toc114568225" w:history="1">
        <w:r w:rsidRPr="00B57DC1">
          <w:rPr>
            <w:rStyle w:val="Hyperlink"/>
            <w:noProof/>
          </w:rPr>
          <w:t>4.7</w:t>
        </w:r>
        <w:r>
          <w:rPr>
            <w:rFonts w:asciiTheme="minorHAnsi" w:eastAsiaTheme="minorEastAsia" w:hAnsiTheme="minorHAnsi" w:cstheme="minorBidi"/>
            <w:noProof/>
            <w:sz w:val="22"/>
            <w:szCs w:val="22"/>
          </w:rPr>
          <w:tab/>
        </w:r>
        <w:r w:rsidRPr="00B57DC1">
          <w:rPr>
            <w:rStyle w:val="Hyperlink"/>
            <w:noProof/>
          </w:rPr>
          <w:t>Additional areas</w:t>
        </w:r>
        <w:r>
          <w:rPr>
            <w:noProof/>
            <w:webHidden/>
          </w:rPr>
          <w:tab/>
        </w:r>
        <w:r>
          <w:rPr>
            <w:noProof/>
            <w:webHidden/>
          </w:rPr>
          <w:fldChar w:fldCharType="begin"/>
        </w:r>
        <w:r>
          <w:rPr>
            <w:noProof/>
            <w:webHidden/>
          </w:rPr>
          <w:instrText xml:space="preserve"> PAGEREF _Toc114568225 \h </w:instrText>
        </w:r>
        <w:r>
          <w:rPr>
            <w:noProof/>
            <w:webHidden/>
          </w:rPr>
        </w:r>
        <w:r>
          <w:rPr>
            <w:noProof/>
            <w:webHidden/>
          </w:rPr>
          <w:fldChar w:fldCharType="separate"/>
        </w:r>
        <w:r>
          <w:rPr>
            <w:noProof/>
            <w:webHidden/>
          </w:rPr>
          <w:t>38</w:t>
        </w:r>
        <w:r>
          <w:rPr>
            <w:noProof/>
            <w:webHidden/>
          </w:rPr>
          <w:fldChar w:fldCharType="end"/>
        </w:r>
      </w:hyperlink>
    </w:p>
    <w:p w14:paraId="329CAE3C" w14:textId="3BCD3043" w:rsidR="001F5938" w:rsidRDefault="001F5938">
      <w:pPr>
        <w:pStyle w:val="TOC1"/>
        <w:rPr>
          <w:rFonts w:asciiTheme="minorHAnsi" w:eastAsiaTheme="minorEastAsia" w:hAnsiTheme="minorHAnsi" w:cstheme="minorBidi"/>
          <w:sz w:val="22"/>
          <w:szCs w:val="22"/>
          <w:lang w:eastAsia="en-GB"/>
        </w:rPr>
      </w:pPr>
      <w:hyperlink w:anchor="_Toc114568226" w:history="1">
        <w:r w:rsidRPr="00B57DC1">
          <w:rPr>
            <w:rStyle w:val="Hyperlink"/>
          </w:rPr>
          <w:t>Appendix 1: Suggestions from registered stakeholders</w:t>
        </w:r>
        <w:r>
          <w:rPr>
            <w:webHidden/>
          </w:rPr>
          <w:tab/>
        </w:r>
        <w:r>
          <w:rPr>
            <w:webHidden/>
          </w:rPr>
          <w:fldChar w:fldCharType="begin"/>
        </w:r>
        <w:r>
          <w:rPr>
            <w:webHidden/>
          </w:rPr>
          <w:instrText xml:space="preserve"> PAGEREF _Toc114568226 \h </w:instrText>
        </w:r>
        <w:r>
          <w:rPr>
            <w:webHidden/>
          </w:rPr>
        </w:r>
        <w:r>
          <w:rPr>
            <w:webHidden/>
          </w:rPr>
          <w:fldChar w:fldCharType="separate"/>
        </w:r>
        <w:r>
          <w:rPr>
            <w:webHidden/>
          </w:rPr>
          <w:t>41</w:t>
        </w:r>
        <w:r>
          <w:rPr>
            <w:webHidden/>
          </w:rPr>
          <w:fldChar w:fldCharType="end"/>
        </w:r>
      </w:hyperlink>
    </w:p>
    <w:p w14:paraId="3FD504A5" w14:textId="50FD02E9" w:rsidR="001F5938" w:rsidRDefault="001F5938">
      <w:pPr>
        <w:pStyle w:val="TOC1"/>
        <w:rPr>
          <w:rFonts w:asciiTheme="minorHAnsi" w:eastAsiaTheme="minorEastAsia" w:hAnsiTheme="minorHAnsi" w:cstheme="minorBidi"/>
          <w:sz w:val="22"/>
          <w:szCs w:val="22"/>
          <w:lang w:eastAsia="en-GB"/>
        </w:rPr>
      </w:pPr>
      <w:hyperlink w:anchor="_Toc114568227" w:history="1">
        <w:r w:rsidRPr="00B57DC1">
          <w:rPr>
            <w:rStyle w:val="Hyperlink"/>
          </w:rPr>
          <w:t>Appendix 2: Suggestions from respondents with links to the tobacco industry</w:t>
        </w:r>
        <w:r>
          <w:rPr>
            <w:webHidden/>
          </w:rPr>
          <w:tab/>
        </w:r>
        <w:r>
          <w:rPr>
            <w:webHidden/>
          </w:rPr>
          <w:fldChar w:fldCharType="begin"/>
        </w:r>
        <w:r>
          <w:rPr>
            <w:webHidden/>
          </w:rPr>
          <w:instrText xml:space="preserve"> PAGEREF _Toc114568227 \h </w:instrText>
        </w:r>
        <w:r>
          <w:rPr>
            <w:webHidden/>
          </w:rPr>
        </w:r>
        <w:r>
          <w:rPr>
            <w:webHidden/>
          </w:rPr>
          <w:fldChar w:fldCharType="separate"/>
        </w:r>
        <w:r>
          <w:rPr>
            <w:webHidden/>
          </w:rPr>
          <w:t>89</w:t>
        </w:r>
        <w:r>
          <w:rPr>
            <w:webHidden/>
          </w:rPr>
          <w:fldChar w:fldCharType="end"/>
        </w:r>
      </w:hyperlink>
    </w:p>
    <w:p w14:paraId="53F10328" w14:textId="77777777" w:rsidR="00A673EB" w:rsidRDefault="00702177" w:rsidP="00A673EB">
      <w:pPr>
        <w:pStyle w:val="NICEnormal"/>
      </w:pPr>
      <w:r>
        <w:fldChar w:fldCharType="end"/>
      </w:r>
    </w:p>
    <w:p w14:paraId="6012EAA6" w14:textId="77777777" w:rsidR="00A673EB" w:rsidRDefault="00A673EB">
      <w:pPr>
        <w:rPr>
          <w:rFonts w:ascii="Arial" w:hAnsi="Arial"/>
        </w:rPr>
      </w:pPr>
      <w:r>
        <w:br w:type="page"/>
      </w:r>
    </w:p>
    <w:p w14:paraId="50C0C955" w14:textId="77777777" w:rsidR="002C296A" w:rsidRDefault="002C296A" w:rsidP="00A673EB">
      <w:pPr>
        <w:pStyle w:val="Numberedheading1"/>
      </w:pPr>
      <w:bookmarkStart w:id="46" w:name="_Toc114568209"/>
      <w:r w:rsidRPr="00A673EB">
        <w:lastRenderedPageBreak/>
        <w:t>Introduction</w:t>
      </w:r>
      <w:bookmarkEnd w:id="46"/>
    </w:p>
    <w:p w14:paraId="0EF8925B" w14:textId="280A0D8F" w:rsidR="002C296A" w:rsidRPr="00E10156" w:rsidRDefault="002C296A" w:rsidP="00BB4634">
      <w:pPr>
        <w:pStyle w:val="Paragraph"/>
      </w:pPr>
      <w:r w:rsidRPr="00623619">
        <w:t xml:space="preserve">This briefing paper presents a structured </w:t>
      </w:r>
      <w:r>
        <w:t xml:space="preserve">overview of potential quality improvement areas for </w:t>
      </w:r>
      <w:r w:rsidR="00F07D68">
        <w:t>type 2 diabetes in adults</w:t>
      </w:r>
      <w:r w:rsidRPr="00D16D6B">
        <w:t>.</w:t>
      </w:r>
      <w:r>
        <w:t xml:space="preserve"> </w:t>
      </w:r>
      <w:r w:rsidRPr="00E10156">
        <w:t xml:space="preserve">It provides the </w:t>
      </w:r>
      <w:r w:rsidR="00307AD6">
        <w:t>c</w:t>
      </w:r>
      <w:r w:rsidRPr="00E10156">
        <w:t>ommittee with a basis for discussi</w:t>
      </w:r>
      <w:r w:rsidR="00EC6922">
        <w:t>ng</w:t>
      </w:r>
      <w:r w:rsidRPr="00E10156">
        <w:t xml:space="preserve"> and prioritising quality improvement areas </w:t>
      </w:r>
      <w:r w:rsidR="00FA127D">
        <w:t>for</w:t>
      </w:r>
      <w:r w:rsidRPr="00E10156">
        <w:t xml:space="preserve"> </w:t>
      </w:r>
      <w:r w:rsidR="00EC6922">
        <w:t>develop</w:t>
      </w:r>
      <w:r w:rsidR="00FA127D">
        <w:t>ment into</w:t>
      </w:r>
      <w:r w:rsidR="00EC6922">
        <w:t xml:space="preserve"> draft</w:t>
      </w:r>
      <w:r w:rsidR="00EC6922" w:rsidRPr="00E10156">
        <w:t xml:space="preserve"> </w:t>
      </w:r>
      <w:r w:rsidRPr="00E10156">
        <w:t>quality statements and measures for public consultation.</w:t>
      </w:r>
    </w:p>
    <w:p w14:paraId="711363AE" w14:textId="77777777" w:rsidR="002C296A" w:rsidRDefault="00D862D3" w:rsidP="00BB4634">
      <w:pPr>
        <w:pStyle w:val="Paragraph"/>
      </w:pPr>
      <w:r>
        <w:t>T</w:t>
      </w:r>
      <w:r w:rsidR="001753FE">
        <w:t>his briefing paper</w:t>
      </w:r>
      <w:r w:rsidR="002C296A">
        <w:t xml:space="preserve"> includes a brief </w:t>
      </w:r>
      <w:r w:rsidR="00FA127D">
        <w:t xml:space="preserve">description </w:t>
      </w:r>
      <w:r w:rsidR="002C296A">
        <w:t>of the topic</w:t>
      </w:r>
      <w:r>
        <w:t>,</w:t>
      </w:r>
      <w:r w:rsidR="002C296A">
        <w:t xml:space="preserve"> a summary of each of the suggested quality improvement areas </w:t>
      </w:r>
      <w:r>
        <w:t xml:space="preserve">and </w:t>
      </w:r>
      <w:r w:rsidR="002C296A">
        <w:t>supporting information.</w:t>
      </w:r>
    </w:p>
    <w:p w14:paraId="0FE3F403" w14:textId="77777777" w:rsidR="002C296A" w:rsidRDefault="006F5EAB" w:rsidP="00BB4634">
      <w:pPr>
        <w:pStyle w:val="Paragraph"/>
      </w:pPr>
      <w:r>
        <w:t>R</w:t>
      </w:r>
      <w:r w:rsidR="002C296A" w:rsidRPr="00E10156">
        <w:t xml:space="preserve">ecommendations </w:t>
      </w:r>
      <w:r w:rsidR="002C296A">
        <w:t xml:space="preserve">selected </w:t>
      </w:r>
      <w:r w:rsidR="002C296A" w:rsidRPr="00E10156">
        <w:t xml:space="preserve">from the key development source </w:t>
      </w:r>
      <w:r w:rsidR="002C296A">
        <w:t>are</w:t>
      </w:r>
      <w:r w:rsidR="002C296A" w:rsidRPr="00E10156">
        <w:t xml:space="preserve"> </w:t>
      </w:r>
      <w:r w:rsidR="00FA127D">
        <w:t>included</w:t>
      </w:r>
      <w:r w:rsidR="00FA127D" w:rsidRPr="00E10156">
        <w:t xml:space="preserve"> </w:t>
      </w:r>
      <w:r w:rsidR="002C296A">
        <w:t xml:space="preserve">to </w:t>
      </w:r>
      <w:r w:rsidR="00FA127D">
        <w:t xml:space="preserve">help </w:t>
      </w:r>
      <w:r w:rsidR="002C296A">
        <w:t xml:space="preserve">the </w:t>
      </w:r>
      <w:r w:rsidR="00307AD6">
        <w:t>c</w:t>
      </w:r>
      <w:r w:rsidR="002C296A">
        <w:t>ommittee</w:t>
      </w:r>
      <w:r w:rsidR="002C296A" w:rsidRPr="00E10156">
        <w:t xml:space="preserve"> </w:t>
      </w:r>
      <w:r w:rsidR="004B62C1">
        <w:t>in</w:t>
      </w:r>
      <w:r w:rsidR="00FA127D">
        <w:t xml:space="preserve"> </w:t>
      </w:r>
      <w:r w:rsidR="002C296A">
        <w:t>considering</w:t>
      </w:r>
      <w:r w:rsidR="002C296A" w:rsidRPr="00E10156">
        <w:t xml:space="preserve"> </w:t>
      </w:r>
      <w:r w:rsidR="004B62C1">
        <w:t>potential</w:t>
      </w:r>
      <w:r w:rsidR="002C296A" w:rsidRPr="00E10156">
        <w:t xml:space="preserve"> statements and measures</w:t>
      </w:r>
      <w:r w:rsidR="002C296A">
        <w:t>.</w:t>
      </w:r>
    </w:p>
    <w:p w14:paraId="3714DCD9" w14:textId="77777777" w:rsidR="00C22DED" w:rsidRPr="00D862D3" w:rsidRDefault="000750FD" w:rsidP="00D862D3">
      <w:pPr>
        <w:pStyle w:val="Numberedheading2"/>
      </w:pPr>
      <w:bookmarkStart w:id="47" w:name="_Toc71289585"/>
      <w:bookmarkStart w:id="48" w:name="_Toc71289684"/>
      <w:bookmarkStart w:id="49" w:name="_Toc71290377"/>
      <w:bookmarkStart w:id="50" w:name="_Toc71542842"/>
      <w:bookmarkStart w:id="51" w:name="_Toc107392709"/>
      <w:bookmarkStart w:id="52" w:name="_Toc108179281"/>
      <w:bookmarkStart w:id="53" w:name="_Toc108426973"/>
      <w:bookmarkStart w:id="54" w:name="_Toc108515674"/>
      <w:bookmarkStart w:id="55" w:name="_Toc108517778"/>
      <w:bookmarkStart w:id="56" w:name="_Toc114568210"/>
      <w:r w:rsidRPr="00D862D3">
        <w:t>D</w:t>
      </w:r>
      <w:r w:rsidR="00C22DED" w:rsidRPr="00D862D3">
        <w:t>evelopment source</w:t>
      </w:r>
      <w:bookmarkEnd w:id="47"/>
      <w:bookmarkEnd w:id="48"/>
      <w:bookmarkEnd w:id="49"/>
      <w:bookmarkEnd w:id="50"/>
      <w:bookmarkEnd w:id="51"/>
      <w:bookmarkEnd w:id="52"/>
      <w:bookmarkEnd w:id="53"/>
      <w:bookmarkEnd w:id="54"/>
      <w:bookmarkEnd w:id="55"/>
      <w:bookmarkEnd w:id="56"/>
    </w:p>
    <w:p w14:paraId="36694ECB" w14:textId="77EA0E46" w:rsidR="00C22DED" w:rsidRPr="00E10156" w:rsidRDefault="003B6DDC" w:rsidP="002C296A">
      <w:pPr>
        <w:pStyle w:val="Paragraph"/>
      </w:pPr>
      <w:r>
        <w:t>T</w:t>
      </w:r>
      <w:r w:rsidR="00C22DED">
        <w:t xml:space="preserve">he key development </w:t>
      </w:r>
      <w:r w:rsidR="00427135">
        <w:t>sources</w:t>
      </w:r>
      <w:r w:rsidR="00C22DED">
        <w:t xml:space="preserve"> referenced in this briefing paper</w:t>
      </w:r>
      <w:r w:rsidR="00766AE9">
        <w:t xml:space="preserve"> </w:t>
      </w:r>
      <w:r w:rsidR="00FA6FCE">
        <w:t>are</w:t>
      </w:r>
      <w:r w:rsidR="00C22DED">
        <w:t>:</w:t>
      </w:r>
    </w:p>
    <w:p w14:paraId="4C19B461" w14:textId="1B159E7A" w:rsidR="00F07D68" w:rsidRDefault="001F5938" w:rsidP="00B5036D">
      <w:pPr>
        <w:pStyle w:val="Bulletparagraph"/>
        <w:spacing w:after="240"/>
        <w:ind w:left="357" w:hanging="357"/>
      </w:pPr>
      <w:hyperlink r:id="rId8" w:history="1">
        <w:r w:rsidR="00F07D68" w:rsidRPr="00C20466">
          <w:rPr>
            <w:rStyle w:val="Hyperlink"/>
          </w:rPr>
          <w:t>Type 2 diabetes in adults: management. NICE guideline NG28</w:t>
        </w:r>
      </w:hyperlink>
      <w:r w:rsidR="00F07D68">
        <w:t xml:space="preserve"> (2015, updated 2022). </w:t>
      </w:r>
      <w:r w:rsidR="00B5036D">
        <w:t>G</w:t>
      </w:r>
      <w:r w:rsidR="00C20466">
        <w:t>uideline update on medicines in development</w:t>
      </w:r>
      <w:r w:rsidR="00F07D68">
        <w:t xml:space="preserve">, publication date to be confirmed. </w:t>
      </w:r>
    </w:p>
    <w:p w14:paraId="518A3620" w14:textId="480CC565" w:rsidR="00F07D68" w:rsidRDefault="001F5938" w:rsidP="00B5036D">
      <w:pPr>
        <w:pStyle w:val="Bulletparagraph"/>
        <w:spacing w:after="240"/>
        <w:ind w:left="357" w:hanging="357"/>
      </w:pPr>
      <w:hyperlink r:id="rId9" w:history="1">
        <w:r w:rsidR="00F07D68" w:rsidRPr="00C20466">
          <w:rPr>
            <w:rStyle w:val="Hyperlink"/>
          </w:rPr>
          <w:t>Diabetic foot problems: prevention and management. NICE guideline NG19</w:t>
        </w:r>
      </w:hyperlink>
      <w:r w:rsidR="00F07D68">
        <w:t xml:space="preserve"> (2015, updated 2019).</w:t>
      </w:r>
      <w:r w:rsidR="00C20466">
        <w:t xml:space="preserve"> </w:t>
      </w:r>
      <w:r w:rsidR="00B5036D" w:rsidRPr="00973477">
        <w:rPr>
          <w:rFonts w:cs="Arial"/>
        </w:rPr>
        <w:t>Currently being updated to focus on risk stratification tools used to assess likelihood of diabetic foot problems, and the timing of foot assessments for individuals at risk of diabetic foot problems. Publication of this update is expected in January 2023.</w:t>
      </w:r>
    </w:p>
    <w:p w14:paraId="1DDEDE6D" w14:textId="10BF9CEC" w:rsidR="00F07D68" w:rsidRDefault="001F5938" w:rsidP="00C20466">
      <w:pPr>
        <w:pStyle w:val="Bulletparagraphlast"/>
      </w:pPr>
      <w:hyperlink r:id="rId10" w:history="1">
        <w:r w:rsidR="00F07D68" w:rsidRPr="00C20466">
          <w:rPr>
            <w:rStyle w:val="Hyperlink"/>
          </w:rPr>
          <w:t>Type 2 diabetes: prevention in people at high risk. NICE guideline PH38</w:t>
        </w:r>
      </w:hyperlink>
      <w:r w:rsidR="00F07D68">
        <w:t xml:space="preserve"> (2012, updated 2017).</w:t>
      </w:r>
    </w:p>
    <w:p w14:paraId="2163C9EB" w14:textId="77777777" w:rsidR="002C296A" w:rsidRDefault="002C296A" w:rsidP="002C296A">
      <w:pPr>
        <w:pStyle w:val="Numberedheading1"/>
      </w:pPr>
      <w:bookmarkStart w:id="57" w:name="_Toc114568211"/>
      <w:r>
        <w:t>Overview</w:t>
      </w:r>
      <w:bookmarkEnd w:id="57"/>
    </w:p>
    <w:p w14:paraId="0C460248" w14:textId="77777777" w:rsidR="002C296A" w:rsidRDefault="002C296A" w:rsidP="002C296A">
      <w:pPr>
        <w:pStyle w:val="Numberedheading2"/>
      </w:pPr>
      <w:bookmarkStart w:id="58" w:name="_Toc71289587"/>
      <w:bookmarkStart w:id="59" w:name="_Toc71289686"/>
      <w:bookmarkStart w:id="60" w:name="_Toc71290379"/>
      <w:bookmarkStart w:id="61" w:name="_Toc71542844"/>
      <w:bookmarkStart w:id="62" w:name="_Toc107392711"/>
      <w:bookmarkStart w:id="63" w:name="_Toc108179283"/>
      <w:bookmarkStart w:id="64" w:name="_Toc108426975"/>
      <w:bookmarkStart w:id="65" w:name="_Toc108515676"/>
      <w:bookmarkStart w:id="66" w:name="_Toc108517780"/>
      <w:bookmarkStart w:id="67" w:name="_Toc114568212"/>
      <w:r>
        <w:t>Focus of quality standard</w:t>
      </w:r>
      <w:bookmarkEnd w:id="58"/>
      <w:bookmarkEnd w:id="59"/>
      <w:bookmarkEnd w:id="60"/>
      <w:bookmarkEnd w:id="61"/>
      <w:bookmarkEnd w:id="62"/>
      <w:bookmarkEnd w:id="63"/>
      <w:bookmarkEnd w:id="64"/>
      <w:bookmarkEnd w:id="65"/>
      <w:bookmarkEnd w:id="66"/>
      <w:bookmarkEnd w:id="67"/>
    </w:p>
    <w:p w14:paraId="74D249B0" w14:textId="2CFD97B9" w:rsidR="00BF70EA" w:rsidRDefault="00C20466" w:rsidP="00933944">
      <w:pPr>
        <w:pStyle w:val="Paragraph"/>
      </w:pPr>
      <w:r>
        <w:t xml:space="preserve">This quality standard will cover </w:t>
      </w:r>
      <w:r w:rsidR="00DD390A">
        <w:t>preventing</w:t>
      </w:r>
      <w:r>
        <w:t xml:space="preserve"> type 2 diabetes in adults, diagnosis and management of type 2 diabetes in adults and preventing and managing foot problems.</w:t>
      </w:r>
    </w:p>
    <w:p w14:paraId="1D1F3EA0" w14:textId="65DC64F8" w:rsidR="00DD390A" w:rsidRDefault="00DD390A" w:rsidP="00933944">
      <w:pPr>
        <w:pStyle w:val="Paragraph"/>
      </w:pPr>
      <w:bookmarkStart w:id="68" w:name="_Hlk107998318"/>
      <w:r>
        <w:t xml:space="preserve">It will update and replace the existing </w:t>
      </w:r>
      <w:hyperlink r:id="rId11" w:history="1">
        <w:r w:rsidRPr="00DD390A">
          <w:rPr>
            <w:rStyle w:val="Hyperlink"/>
          </w:rPr>
          <w:t>NICE quality standard for diabetes in adults</w:t>
        </w:r>
      </w:hyperlink>
      <w:r>
        <w:t xml:space="preserve"> (QS6). A quality standard on type 1 diabetes in adults is currently in development.</w:t>
      </w:r>
      <w:bookmarkEnd w:id="68"/>
      <w:r>
        <w:t xml:space="preserve"> </w:t>
      </w:r>
    </w:p>
    <w:p w14:paraId="531A5862" w14:textId="6F5DC999" w:rsidR="00B5036D" w:rsidRPr="00DD75A4" w:rsidRDefault="00B5036D" w:rsidP="001C77C2">
      <w:pPr>
        <w:spacing w:line="276" w:lineRule="auto"/>
        <w:rPr>
          <w:rFonts w:cs="Arial"/>
        </w:rPr>
      </w:pPr>
      <w:r w:rsidRPr="009F7AFF">
        <w:rPr>
          <w:rFonts w:ascii="Arial" w:hAnsi="Arial" w:cs="Arial"/>
        </w:rPr>
        <w:t xml:space="preserve">There are existing quality standards covering </w:t>
      </w:r>
      <w:hyperlink r:id="rId12" w:history="1">
        <w:r w:rsidRPr="009F7AFF">
          <w:rPr>
            <w:rStyle w:val="Hyperlink"/>
            <w:rFonts w:ascii="Arial" w:hAnsi="Arial" w:cs="Arial"/>
          </w:rPr>
          <w:t>Diabetes in children and young people</w:t>
        </w:r>
      </w:hyperlink>
      <w:r w:rsidRPr="009F7AFF">
        <w:rPr>
          <w:rFonts w:ascii="Arial" w:hAnsi="Arial" w:cs="Arial"/>
        </w:rPr>
        <w:t xml:space="preserve"> (QS125) and </w:t>
      </w:r>
      <w:hyperlink r:id="rId13" w:history="1">
        <w:r w:rsidRPr="009F7AFF">
          <w:rPr>
            <w:rStyle w:val="Hyperlink"/>
            <w:rFonts w:ascii="Arial" w:hAnsi="Arial" w:cs="Arial"/>
          </w:rPr>
          <w:t>Diabetes in pregnancy</w:t>
        </w:r>
      </w:hyperlink>
      <w:r>
        <w:rPr>
          <w:rFonts w:ascii="Arial" w:hAnsi="Arial" w:cs="Arial"/>
        </w:rPr>
        <w:t xml:space="preserve"> (</w:t>
      </w:r>
      <w:r w:rsidRPr="009F7AFF">
        <w:rPr>
          <w:rFonts w:ascii="Arial" w:hAnsi="Arial" w:cs="Arial"/>
        </w:rPr>
        <w:t xml:space="preserve">QS109) (currently being </w:t>
      </w:r>
      <w:hyperlink r:id="rId14" w:history="1">
        <w:r w:rsidRPr="009F7AFF">
          <w:rPr>
            <w:rStyle w:val="Hyperlink"/>
            <w:rFonts w:ascii="Arial" w:hAnsi="Arial" w:cs="Arial"/>
          </w:rPr>
          <w:t>updated</w:t>
        </w:r>
      </w:hyperlink>
      <w:r w:rsidRPr="009F7AFF">
        <w:rPr>
          <w:rStyle w:val="Hyperlink"/>
          <w:rFonts w:ascii="Arial" w:hAnsi="Arial" w:cs="Arial"/>
        </w:rPr>
        <w:t>)</w:t>
      </w:r>
      <w:r w:rsidRPr="009F7AFF">
        <w:rPr>
          <w:rFonts w:ascii="Arial" w:hAnsi="Arial" w:cs="Arial"/>
        </w:rPr>
        <w:t xml:space="preserve"> therefore th</w:t>
      </w:r>
      <w:r>
        <w:rPr>
          <w:rFonts w:ascii="Arial" w:hAnsi="Arial" w:cs="Arial"/>
        </w:rPr>
        <w:t>is</w:t>
      </w:r>
      <w:r w:rsidRPr="009F7AFF">
        <w:rPr>
          <w:rFonts w:ascii="Arial" w:hAnsi="Arial" w:cs="Arial"/>
        </w:rPr>
        <w:t xml:space="preserve"> quality standard will not cover these areas.</w:t>
      </w:r>
    </w:p>
    <w:p w14:paraId="181D8BF4" w14:textId="77777777" w:rsidR="002C296A" w:rsidRDefault="002C296A" w:rsidP="00BF70EA">
      <w:pPr>
        <w:pStyle w:val="Numberedheading2"/>
      </w:pPr>
      <w:bookmarkStart w:id="69" w:name="_Toc71289588"/>
      <w:bookmarkStart w:id="70" w:name="_Toc71289687"/>
      <w:bookmarkStart w:id="71" w:name="_Toc71290380"/>
      <w:bookmarkStart w:id="72" w:name="_Toc71542845"/>
      <w:bookmarkStart w:id="73" w:name="_Toc107392712"/>
      <w:bookmarkStart w:id="74" w:name="_Toc108179284"/>
      <w:bookmarkStart w:id="75" w:name="_Toc108426976"/>
      <w:bookmarkStart w:id="76" w:name="_Toc108515677"/>
      <w:bookmarkStart w:id="77" w:name="_Toc108517781"/>
      <w:bookmarkStart w:id="78" w:name="_Toc114568213"/>
      <w:r>
        <w:lastRenderedPageBreak/>
        <w:t>Definition</w:t>
      </w:r>
      <w:bookmarkEnd w:id="69"/>
      <w:bookmarkEnd w:id="70"/>
      <w:bookmarkEnd w:id="71"/>
      <w:bookmarkEnd w:id="72"/>
      <w:bookmarkEnd w:id="73"/>
      <w:bookmarkEnd w:id="74"/>
      <w:bookmarkEnd w:id="75"/>
      <w:bookmarkEnd w:id="76"/>
      <w:bookmarkEnd w:id="77"/>
      <w:bookmarkEnd w:id="78"/>
    </w:p>
    <w:p w14:paraId="408ED5C6" w14:textId="6CA3FEF5" w:rsidR="00BF70EA" w:rsidRDefault="00DD390A" w:rsidP="00933944">
      <w:pPr>
        <w:pStyle w:val="Paragraph"/>
      </w:pPr>
      <w:r>
        <w:t>Type 2 diabetes is a chronic metabolic condition characterised by insulin resistance (that is, the body’s inability to effectively use insulin) and insufficient pancreatic insulin production, resulting in high blood glucose levels (hyperglycaemia). Type 2 diabetes i</w:t>
      </w:r>
      <w:r w:rsidR="00AF281B">
        <w:t>s</w:t>
      </w:r>
      <w:r>
        <w:t xml:space="preserve"> commonly associated with obesity, physical inactivity, raised blood pressure, </w:t>
      </w:r>
      <w:r w:rsidR="001C77C2">
        <w:t xml:space="preserve">abnormal </w:t>
      </w:r>
      <w:r>
        <w:t xml:space="preserve">blood lipid levels and a tendency to develop thrombosis, and is therefore recognised to have an increased cardiovascular risk. It is associated with long-term complications, together with reduced quality of life and life expectancy. </w:t>
      </w:r>
    </w:p>
    <w:p w14:paraId="08447642" w14:textId="77777777" w:rsidR="002C296A" w:rsidRPr="00FF20A8" w:rsidRDefault="002C296A" w:rsidP="002C296A">
      <w:pPr>
        <w:pStyle w:val="Numberedheading2"/>
      </w:pPr>
      <w:bookmarkStart w:id="79" w:name="_Toc71289589"/>
      <w:bookmarkStart w:id="80" w:name="_Toc71289688"/>
      <w:bookmarkStart w:id="81" w:name="_Toc71290381"/>
      <w:bookmarkStart w:id="82" w:name="_Toc71542846"/>
      <w:bookmarkStart w:id="83" w:name="_Toc107392713"/>
      <w:bookmarkStart w:id="84" w:name="_Toc108179285"/>
      <w:bookmarkStart w:id="85" w:name="_Toc108426977"/>
      <w:bookmarkStart w:id="86" w:name="_Toc108515678"/>
      <w:bookmarkStart w:id="87" w:name="_Toc108517782"/>
      <w:bookmarkStart w:id="88" w:name="_Toc114568214"/>
      <w:r>
        <w:t>Incidence and prevalence</w:t>
      </w:r>
      <w:bookmarkEnd w:id="79"/>
      <w:bookmarkEnd w:id="80"/>
      <w:bookmarkEnd w:id="81"/>
      <w:bookmarkEnd w:id="82"/>
      <w:bookmarkEnd w:id="83"/>
      <w:bookmarkEnd w:id="84"/>
      <w:bookmarkEnd w:id="85"/>
      <w:bookmarkEnd w:id="86"/>
      <w:bookmarkEnd w:id="87"/>
      <w:bookmarkEnd w:id="88"/>
    </w:p>
    <w:p w14:paraId="55B8C0DD" w14:textId="23996888" w:rsidR="009C6E4A" w:rsidRDefault="00DD390A" w:rsidP="00933944">
      <w:pPr>
        <w:pStyle w:val="Paragraph"/>
      </w:pPr>
      <w:r w:rsidRPr="00DD390A">
        <w:t>In 2019, approximately 3.2 million adults in the UK had diagnosed diabetes</w:t>
      </w:r>
      <w:r>
        <w:t xml:space="preserve">. About </w:t>
      </w:r>
      <w:r w:rsidRPr="00DD390A">
        <w:t xml:space="preserve">90% of </w:t>
      </w:r>
      <w:r>
        <w:t>these people had</w:t>
      </w:r>
      <w:r w:rsidRPr="00DD390A">
        <w:t xml:space="preserve"> type 2 diabetes. </w:t>
      </w:r>
      <w:r>
        <w:t xml:space="preserve">Type 2 diabetes is more common in people of African, African-Caribbean and South Asian family background. It can occur in all age groups and is increasingly being diagnosed in adolescents and young adults. </w:t>
      </w:r>
      <w:hyperlink r:id="rId15" w:history="1">
        <w:r w:rsidR="009A2587" w:rsidRPr="009A2587">
          <w:rPr>
            <w:rStyle w:val="Hyperlink"/>
          </w:rPr>
          <w:t>Diabetes UK</w:t>
        </w:r>
      </w:hyperlink>
      <w:r w:rsidR="009C6E4A">
        <w:t xml:space="preserve"> </w:t>
      </w:r>
      <w:r w:rsidR="009A2587">
        <w:t>report</w:t>
      </w:r>
      <w:r w:rsidR="009C6E4A">
        <w:t>ed</w:t>
      </w:r>
      <w:r w:rsidR="009A2587">
        <w:t xml:space="preserve"> that 13.6 million people in the UK are at increased risk of type 2 diabetes and 850,000 people are currently living with type 2 diabetes but remain undiagnosed. </w:t>
      </w:r>
    </w:p>
    <w:p w14:paraId="56825353" w14:textId="2C295F7D" w:rsidR="003C621B" w:rsidRDefault="003C621B" w:rsidP="00933944">
      <w:pPr>
        <w:pStyle w:val="Paragraph"/>
      </w:pPr>
      <w:r>
        <w:t>People who are overweight and obese are more likely to develop type 2 diabetes and the risk rises as body weight increases.</w:t>
      </w:r>
    </w:p>
    <w:p w14:paraId="7FAB227F" w14:textId="7FA77176" w:rsidR="009A2587" w:rsidRPr="00DD390A" w:rsidRDefault="009A2587" w:rsidP="00933944">
      <w:pPr>
        <w:pStyle w:val="Paragraph"/>
      </w:pPr>
      <w:r>
        <w:t>Multiple vascular risk factors and wide-ranging complications make diabetes care complex and time-consuming. Many areas of healthcare must be involved for optimal management. Diabetes care is estimated to account for at least 5% of UK healthcare expenditure and up to 10% of NHS expenditure.</w:t>
      </w:r>
      <w:r w:rsidR="009C6E4A">
        <w:t xml:space="preserve"> </w:t>
      </w:r>
      <w:hyperlink r:id="rId16" w:history="1">
        <w:r w:rsidR="009C6E4A" w:rsidRPr="009C6E4A">
          <w:rPr>
            <w:rStyle w:val="Hyperlink"/>
          </w:rPr>
          <w:t>Diabetes UK’s tackling the crisis: transforming diabetes care for a better future</w:t>
        </w:r>
      </w:hyperlink>
      <w:r w:rsidR="009C6E4A" w:rsidRPr="009C6E4A">
        <w:t xml:space="preserve"> in 2019 </w:t>
      </w:r>
      <w:r w:rsidR="009C6E4A">
        <w:t xml:space="preserve">reports that the NHS spends at least £10 billion per year on diabetes, and almost 80% of that is on treating complications. </w:t>
      </w:r>
    </w:p>
    <w:p w14:paraId="5FE69C57" w14:textId="77777777" w:rsidR="002C296A" w:rsidRDefault="00D44D8A" w:rsidP="002C296A">
      <w:pPr>
        <w:pStyle w:val="Numberedheading2"/>
      </w:pPr>
      <w:bookmarkStart w:id="89" w:name="_Toc71289590"/>
      <w:bookmarkStart w:id="90" w:name="_Toc71289689"/>
      <w:bookmarkStart w:id="91" w:name="_Toc71290382"/>
      <w:bookmarkStart w:id="92" w:name="_Toc71542847"/>
      <w:bookmarkStart w:id="93" w:name="_Toc107392714"/>
      <w:bookmarkStart w:id="94" w:name="_Toc108179286"/>
      <w:bookmarkStart w:id="95" w:name="_Toc108426978"/>
      <w:bookmarkStart w:id="96" w:name="_Toc108515679"/>
      <w:bookmarkStart w:id="97" w:name="_Toc108517783"/>
      <w:bookmarkStart w:id="98" w:name="_Toc114568215"/>
      <w:r>
        <w:t>Current service delivery and management</w:t>
      </w:r>
      <w:bookmarkEnd w:id="89"/>
      <w:bookmarkEnd w:id="90"/>
      <w:bookmarkEnd w:id="91"/>
      <w:bookmarkEnd w:id="92"/>
      <w:bookmarkEnd w:id="93"/>
      <w:bookmarkEnd w:id="94"/>
      <w:bookmarkEnd w:id="95"/>
      <w:bookmarkEnd w:id="96"/>
      <w:bookmarkEnd w:id="97"/>
      <w:bookmarkEnd w:id="98"/>
    </w:p>
    <w:p w14:paraId="19FA8B12" w14:textId="077AFCAB" w:rsidR="00441A85" w:rsidRPr="00DD390A" w:rsidRDefault="00441A85" w:rsidP="00441A85">
      <w:pPr>
        <w:pStyle w:val="Paragraph"/>
      </w:pPr>
      <w:r>
        <w:t xml:space="preserve">Diagnosis of type 2 diabetes is based on measurement of fasting blood glucose level or HbA1c level and the presence of </w:t>
      </w:r>
      <w:r w:rsidR="003C621B">
        <w:t>symptoms</w:t>
      </w:r>
      <w:r>
        <w:t xml:space="preserve"> or risk </w:t>
      </w:r>
      <w:r w:rsidR="003C621B">
        <w:t>score</w:t>
      </w:r>
      <w:r>
        <w:t>.</w:t>
      </w:r>
      <w:r w:rsidR="003C621B">
        <w:t xml:space="preserve"> </w:t>
      </w:r>
    </w:p>
    <w:p w14:paraId="0E94AA9B" w14:textId="4A2392E4" w:rsidR="00DD390A" w:rsidRDefault="00DD390A" w:rsidP="00833514">
      <w:pPr>
        <w:pStyle w:val="Paragraph"/>
      </w:pPr>
      <w:r w:rsidRPr="00DD390A">
        <w:t>Many areas of healthcare services are involved in the optimal management of type 2 diabetes</w:t>
      </w:r>
      <w:r w:rsidR="00441A85">
        <w:t xml:space="preserve">. </w:t>
      </w:r>
      <w:r w:rsidR="002927FD">
        <w:t>Necessary lifestyle changes and the complexities and possible side-effects of treatment make structured education and self-management important aspects of type 2 diabetes care</w:t>
      </w:r>
      <w:r w:rsidR="003C621B">
        <w:t>, in</w:t>
      </w:r>
      <w:r w:rsidR="003F0174">
        <w:t>cl</w:t>
      </w:r>
      <w:r w:rsidR="003C621B">
        <w:t xml:space="preserve">uding self-monitoring of capillary blood </w:t>
      </w:r>
      <w:r w:rsidR="003F0174">
        <w:t>glucose</w:t>
      </w:r>
      <w:r w:rsidR="003C621B">
        <w:t xml:space="preserve"> levels.</w:t>
      </w:r>
    </w:p>
    <w:p w14:paraId="61C5476F" w14:textId="7BC69807" w:rsidR="003F0174" w:rsidRDefault="003F0174" w:rsidP="00833514">
      <w:pPr>
        <w:pStyle w:val="Paragraph"/>
      </w:pPr>
      <w:r>
        <w:t>Choice of drug treatment for type 2 diabetes depends on cardiovascular disease risk and includes metformin, SGLT2 inhibitors, DPP-4 inhibitors, pioglitazone and sulfonylurea. Insulin-based treatment is also an option in some cases.</w:t>
      </w:r>
    </w:p>
    <w:p w14:paraId="6A3EAA28" w14:textId="141BEE99" w:rsidR="003C621B" w:rsidRDefault="003C621B" w:rsidP="00833514">
      <w:pPr>
        <w:pStyle w:val="Paragraph"/>
      </w:pPr>
    </w:p>
    <w:p w14:paraId="237AD4BF" w14:textId="494DBB8A" w:rsidR="002C296A" w:rsidRDefault="002C296A" w:rsidP="002C296A">
      <w:pPr>
        <w:pStyle w:val="Numberedheading1"/>
      </w:pPr>
      <w:bookmarkStart w:id="99" w:name="_Toc340835232"/>
      <w:bookmarkStart w:id="100" w:name="_Toc114568216"/>
      <w:bookmarkEnd w:id="99"/>
      <w:r>
        <w:t>Summary of suggestions</w:t>
      </w:r>
      <w:bookmarkEnd w:id="100"/>
    </w:p>
    <w:p w14:paraId="3A406879" w14:textId="77777777" w:rsidR="002C296A" w:rsidRPr="007D4B1A" w:rsidRDefault="002C296A" w:rsidP="002C296A">
      <w:pPr>
        <w:pStyle w:val="Numberedheading2"/>
      </w:pPr>
      <w:bookmarkStart w:id="101" w:name="_Toc71289593"/>
      <w:bookmarkStart w:id="102" w:name="_Toc71289692"/>
      <w:bookmarkStart w:id="103" w:name="_Toc71290385"/>
      <w:bookmarkStart w:id="104" w:name="_Toc71542850"/>
      <w:bookmarkStart w:id="105" w:name="_Toc107392717"/>
      <w:bookmarkStart w:id="106" w:name="_Toc108179289"/>
      <w:bookmarkStart w:id="107" w:name="_Toc108426980"/>
      <w:bookmarkStart w:id="108" w:name="_Toc108515681"/>
      <w:bookmarkStart w:id="109" w:name="_Toc108517785"/>
      <w:bookmarkStart w:id="110" w:name="_Toc114568217"/>
      <w:r>
        <w:t>Responses</w:t>
      </w:r>
      <w:bookmarkEnd w:id="101"/>
      <w:bookmarkEnd w:id="102"/>
      <w:bookmarkEnd w:id="103"/>
      <w:bookmarkEnd w:id="104"/>
      <w:bookmarkEnd w:id="105"/>
      <w:bookmarkEnd w:id="106"/>
      <w:bookmarkEnd w:id="107"/>
      <w:bookmarkEnd w:id="108"/>
      <w:bookmarkEnd w:id="109"/>
      <w:bookmarkEnd w:id="110"/>
    </w:p>
    <w:p w14:paraId="53F4AF91" w14:textId="2CE74F45" w:rsidR="00F6784F" w:rsidRDefault="00F6784F" w:rsidP="00F6784F">
      <w:pPr>
        <w:pStyle w:val="Paragraph"/>
      </w:pPr>
      <w:r>
        <w:t xml:space="preserve">In total </w:t>
      </w:r>
      <w:bookmarkStart w:id="111" w:name="_Hlk64289010"/>
      <w:r w:rsidR="00E70324">
        <w:t>10</w:t>
      </w:r>
      <w:r>
        <w:t xml:space="preserve"> </w:t>
      </w:r>
      <w:bookmarkEnd w:id="111"/>
      <w:r>
        <w:t>registered stakeholders responded to the 2-week engagement exercise.</w:t>
      </w:r>
    </w:p>
    <w:p w14:paraId="6D001DB2" w14:textId="5BEB4A1B" w:rsidR="00F6784F" w:rsidRDefault="00E70324" w:rsidP="00F6784F">
      <w:pPr>
        <w:pStyle w:val="Bulletparagraph"/>
      </w:pPr>
      <w:r>
        <w:t>8</w:t>
      </w:r>
      <w:r w:rsidR="00BA6B0E">
        <w:t xml:space="preserve"> </w:t>
      </w:r>
      <w:r w:rsidR="00F6784F">
        <w:t>stakeholders suggested areas</w:t>
      </w:r>
    </w:p>
    <w:p w14:paraId="38803591" w14:textId="0D3DD398" w:rsidR="00F6784F" w:rsidRDefault="00E70324" w:rsidP="00F6784F">
      <w:pPr>
        <w:pStyle w:val="Bulletparagraph"/>
      </w:pPr>
      <w:r>
        <w:t>2</w:t>
      </w:r>
      <w:r w:rsidR="00BA6B0E">
        <w:t xml:space="preserve"> </w:t>
      </w:r>
      <w:r w:rsidR="00F6784F">
        <w:t>stakeholder</w:t>
      </w:r>
      <w:r w:rsidR="00BA6B0E">
        <w:t>s</w:t>
      </w:r>
      <w:r w:rsidR="00F6784F">
        <w:t xml:space="preserve"> had no comments</w:t>
      </w:r>
    </w:p>
    <w:p w14:paraId="2993D7EA" w14:textId="3604D278" w:rsidR="00F6784F" w:rsidRDefault="00E70324" w:rsidP="00F6784F">
      <w:pPr>
        <w:pStyle w:val="Bulletparagraphlast"/>
      </w:pPr>
      <w:r>
        <w:t>8</w:t>
      </w:r>
      <w:r w:rsidR="00BA6B0E">
        <w:t xml:space="preserve"> </w:t>
      </w:r>
      <w:r w:rsidR="00F6784F">
        <w:t>specialist committee members suggested areas</w:t>
      </w:r>
    </w:p>
    <w:p w14:paraId="27CEF67D" w14:textId="3000F427" w:rsidR="00F6784F" w:rsidRDefault="00F6784F" w:rsidP="00F6784F">
      <w:pPr>
        <w:pStyle w:val="Paragraph"/>
      </w:pPr>
      <w:r w:rsidRPr="00F6784F">
        <w:t xml:space="preserve">The responses have been summarised in table </w:t>
      </w:r>
      <w:r w:rsidR="00E70324">
        <w:t>1</w:t>
      </w:r>
      <w:r w:rsidRPr="00F6784F">
        <w:t xml:space="preserve"> for further consideration by the committee.</w:t>
      </w:r>
    </w:p>
    <w:p w14:paraId="3A358DAB" w14:textId="34E6CD7C" w:rsidR="005A61AD" w:rsidRPr="006E608E" w:rsidRDefault="005A61AD" w:rsidP="00B65D9F">
      <w:pPr>
        <w:pStyle w:val="Caption"/>
      </w:pPr>
      <w:r w:rsidRPr="006E608E">
        <w:t xml:space="preserve">Table </w:t>
      </w:r>
      <w:r w:rsidR="00E70324">
        <w:t>1</w:t>
      </w:r>
      <w:r w:rsidRPr="006E608E">
        <w:t xml:space="preserve"> Summary of suggested quality improvement area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000" w:firstRow="0" w:lastRow="0" w:firstColumn="0" w:lastColumn="0" w:noHBand="0" w:noVBand="0"/>
        <w:tblCaption w:val="Summary of suggested quality improvement areas"/>
        <w:tblDescription w:val="Quality improvment areas that were identified by stakeholders during the stakeholder engagement exercise. "/>
      </w:tblPr>
      <w:tblGrid>
        <w:gridCol w:w="6358"/>
        <w:gridCol w:w="2658"/>
      </w:tblGrid>
      <w:tr w:rsidR="00F04826" w:rsidRPr="00DD0BD8" w14:paraId="58EA2714" w14:textId="77777777" w:rsidTr="00AA3A48">
        <w:trPr>
          <w:tblHeader/>
        </w:trPr>
        <w:tc>
          <w:tcPr>
            <w:tcW w:w="3526" w:type="pct"/>
            <w:shd w:val="clear" w:color="auto" w:fill="auto"/>
          </w:tcPr>
          <w:p w14:paraId="3388A746" w14:textId="77777777" w:rsidR="00F04826" w:rsidRPr="00DD0BD8" w:rsidRDefault="00CE6D7B" w:rsidP="00DD0BD8">
            <w:pPr>
              <w:pStyle w:val="Tabletitle"/>
            </w:pPr>
            <w:r>
              <w:t>A</w:t>
            </w:r>
            <w:r w:rsidR="00F04826" w:rsidRPr="00DD0BD8">
              <w:t>rea for improvement</w:t>
            </w:r>
          </w:p>
        </w:tc>
        <w:tc>
          <w:tcPr>
            <w:tcW w:w="1474" w:type="pct"/>
            <w:shd w:val="clear" w:color="auto" w:fill="auto"/>
          </w:tcPr>
          <w:p w14:paraId="1C85ED37" w14:textId="77777777" w:rsidR="00F04826" w:rsidRPr="00DD0BD8" w:rsidRDefault="00F04826" w:rsidP="00DD0BD8">
            <w:pPr>
              <w:pStyle w:val="Tabletitle"/>
            </w:pPr>
            <w:r w:rsidRPr="00DD0BD8">
              <w:t>Stakeholder</w:t>
            </w:r>
            <w:r w:rsidR="0027103E" w:rsidRPr="00DD0BD8">
              <w:t>s</w:t>
            </w:r>
            <w:r w:rsidRPr="00DD0BD8">
              <w:t xml:space="preserve"> </w:t>
            </w:r>
          </w:p>
        </w:tc>
      </w:tr>
      <w:tr w:rsidR="00C0457B" w:rsidRPr="00F04826" w14:paraId="45879685"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29EA0AC6" w14:textId="229C61CA" w:rsidR="00C0457B" w:rsidRPr="0002377E" w:rsidRDefault="008A2EFD" w:rsidP="00B65D9F">
            <w:pPr>
              <w:pStyle w:val="Tabletext"/>
              <w:rPr>
                <w:b/>
              </w:rPr>
            </w:pPr>
            <w:r>
              <w:rPr>
                <w:b/>
              </w:rPr>
              <w:t>P</w:t>
            </w:r>
            <w:r w:rsidR="0002377E" w:rsidRPr="0002377E">
              <w:rPr>
                <w:b/>
              </w:rPr>
              <w:t>revention</w:t>
            </w:r>
            <w:r w:rsidR="0041619F">
              <w:rPr>
                <w:b/>
              </w:rPr>
              <w:t xml:space="preserve"> of type 2 diabetes</w:t>
            </w:r>
          </w:p>
          <w:p w14:paraId="4EEB5385" w14:textId="77777777" w:rsidR="00820871" w:rsidRDefault="00820871" w:rsidP="00E578AE">
            <w:pPr>
              <w:pStyle w:val="Bulletstable"/>
            </w:pPr>
            <w:r w:rsidRPr="0002377E">
              <w:t>Risk assessment</w:t>
            </w:r>
            <w:r>
              <w:t xml:space="preserve"> </w:t>
            </w:r>
          </w:p>
          <w:p w14:paraId="66D365A7" w14:textId="27F5B4FA" w:rsidR="00C0457B" w:rsidRPr="0002377E" w:rsidRDefault="00287CB8" w:rsidP="00820871">
            <w:pPr>
              <w:pStyle w:val="Bulletstable"/>
            </w:pPr>
            <w:r>
              <w:t>Intensive lifestyle-change programmes</w:t>
            </w:r>
            <w:r w:rsidR="002D3FBF">
              <w:t xml:space="preserve"> </w:t>
            </w:r>
          </w:p>
        </w:tc>
        <w:tc>
          <w:tcPr>
            <w:tcW w:w="1474" w:type="pct"/>
            <w:tcBorders>
              <w:top w:val="single" w:sz="4" w:space="0" w:color="auto"/>
              <w:left w:val="single" w:sz="4" w:space="0" w:color="auto"/>
              <w:right w:val="single" w:sz="4" w:space="0" w:color="auto"/>
            </w:tcBorders>
          </w:tcPr>
          <w:p w14:paraId="56EFB88B" w14:textId="50DF4D7E" w:rsidR="00C0457B" w:rsidRPr="0002377E" w:rsidRDefault="0041619F" w:rsidP="00FB3BAF">
            <w:pPr>
              <w:pStyle w:val="Tabletext"/>
            </w:pPr>
            <w:r>
              <w:t>DUK, NHS</w:t>
            </w:r>
            <w:r w:rsidR="0078437C">
              <w:t>E</w:t>
            </w:r>
            <w:r>
              <w:t>,</w:t>
            </w:r>
            <w:r w:rsidR="003C339A" w:rsidRPr="0002377E">
              <w:t xml:space="preserve"> </w:t>
            </w:r>
            <w:r w:rsidR="0002377E" w:rsidRPr="0002377E">
              <w:t>SCM</w:t>
            </w:r>
          </w:p>
        </w:tc>
      </w:tr>
      <w:tr w:rsidR="006C58A2" w:rsidRPr="00F04826" w14:paraId="3210FEEF"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4D86CABE" w14:textId="0A7205F8" w:rsidR="006C58A2" w:rsidRDefault="00C930D6" w:rsidP="00B65D9F">
            <w:pPr>
              <w:pStyle w:val="Tabletext"/>
              <w:rPr>
                <w:b/>
              </w:rPr>
            </w:pPr>
            <w:r>
              <w:rPr>
                <w:b/>
              </w:rPr>
              <w:t>Education and advice</w:t>
            </w:r>
          </w:p>
          <w:p w14:paraId="535BB982" w14:textId="4166C17E" w:rsidR="00C930D6" w:rsidRDefault="00C930D6" w:rsidP="00C930D6">
            <w:pPr>
              <w:pStyle w:val="Bulletstable"/>
            </w:pPr>
            <w:r>
              <w:t>Structured education</w:t>
            </w:r>
          </w:p>
          <w:p w14:paraId="1112C296" w14:textId="0D55DCC7" w:rsidR="006C58A2" w:rsidRDefault="00C21A6C" w:rsidP="00C930D6">
            <w:pPr>
              <w:pStyle w:val="Bulletstable"/>
            </w:pPr>
            <w:r>
              <w:t>Diet</w:t>
            </w:r>
          </w:p>
        </w:tc>
        <w:tc>
          <w:tcPr>
            <w:tcW w:w="1474" w:type="pct"/>
            <w:tcBorders>
              <w:top w:val="single" w:sz="4" w:space="0" w:color="auto"/>
              <w:left w:val="single" w:sz="4" w:space="0" w:color="auto"/>
              <w:right w:val="single" w:sz="4" w:space="0" w:color="auto"/>
            </w:tcBorders>
          </w:tcPr>
          <w:p w14:paraId="17BFBF0C" w14:textId="4A8B4928" w:rsidR="006C58A2" w:rsidRPr="0002377E" w:rsidRDefault="006C7433" w:rsidP="00FB3BAF">
            <w:pPr>
              <w:pStyle w:val="Tabletext"/>
            </w:pPr>
            <w:r>
              <w:t xml:space="preserve">ABCD, </w:t>
            </w:r>
            <w:r w:rsidR="006C58A2">
              <w:t xml:space="preserve">BANLM, </w:t>
            </w:r>
            <w:r w:rsidR="00C930D6">
              <w:t xml:space="preserve">BDA, NHSE, </w:t>
            </w:r>
            <w:r w:rsidR="006C58A2">
              <w:t>OCDEM, SCM</w:t>
            </w:r>
          </w:p>
        </w:tc>
      </w:tr>
      <w:tr w:rsidR="00C0457B" w:rsidRPr="00F04826" w14:paraId="30A9CB80"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6B80382C" w14:textId="1E11A4BF" w:rsidR="00C0457B" w:rsidRPr="006C58A2" w:rsidRDefault="006C58A2" w:rsidP="006C58A2">
            <w:pPr>
              <w:pStyle w:val="Tabletext"/>
              <w:rPr>
                <w:bCs/>
              </w:rPr>
            </w:pPr>
            <w:r>
              <w:rPr>
                <w:b/>
                <w:bCs/>
              </w:rPr>
              <w:t>Continuous glucose monitoring</w:t>
            </w:r>
          </w:p>
        </w:tc>
        <w:tc>
          <w:tcPr>
            <w:tcW w:w="1474" w:type="pct"/>
            <w:tcBorders>
              <w:top w:val="single" w:sz="4" w:space="0" w:color="auto"/>
              <w:left w:val="single" w:sz="4" w:space="0" w:color="auto"/>
              <w:right w:val="single" w:sz="4" w:space="0" w:color="auto"/>
            </w:tcBorders>
          </w:tcPr>
          <w:p w14:paraId="30F7E21A" w14:textId="21ACB00B" w:rsidR="00C0457B" w:rsidRPr="003C339A" w:rsidRDefault="00C21A6C" w:rsidP="00DD56F6">
            <w:pPr>
              <w:pStyle w:val="Tabletext"/>
            </w:pPr>
            <w:r>
              <w:t xml:space="preserve">BDA, </w:t>
            </w:r>
            <w:r w:rsidR="006C58A2">
              <w:t>DUK,</w:t>
            </w:r>
            <w:r w:rsidR="003C339A" w:rsidRPr="003C339A">
              <w:t xml:space="preserve"> </w:t>
            </w:r>
            <w:r w:rsidR="0002377E" w:rsidRPr="003C339A">
              <w:t>SCM</w:t>
            </w:r>
          </w:p>
        </w:tc>
      </w:tr>
      <w:tr w:rsidR="00C0457B" w:rsidRPr="00F04826" w14:paraId="2AC914EA"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43900CB1" w14:textId="47A7277F" w:rsidR="000F6C37" w:rsidRPr="000F6C37" w:rsidRDefault="003C339A" w:rsidP="000F6C37">
            <w:pPr>
              <w:pStyle w:val="Tabletext"/>
              <w:rPr>
                <w:b/>
                <w:bCs/>
              </w:rPr>
            </w:pPr>
            <w:r w:rsidRPr="003C339A">
              <w:rPr>
                <w:b/>
                <w:bCs/>
              </w:rPr>
              <w:t>Drug treatment</w:t>
            </w:r>
          </w:p>
        </w:tc>
        <w:tc>
          <w:tcPr>
            <w:tcW w:w="1474" w:type="pct"/>
            <w:tcBorders>
              <w:top w:val="single" w:sz="4" w:space="0" w:color="auto"/>
              <w:left w:val="single" w:sz="4" w:space="0" w:color="auto"/>
              <w:right w:val="single" w:sz="4" w:space="0" w:color="auto"/>
            </w:tcBorders>
          </w:tcPr>
          <w:p w14:paraId="0843C429" w14:textId="5C825880" w:rsidR="00C0457B" w:rsidRPr="003C339A" w:rsidRDefault="00820871" w:rsidP="00DD0BD8">
            <w:pPr>
              <w:pStyle w:val="Tabletext"/>
              <w:rPr>
                <w:szCs w:val="22"/>
              </w:rPr>
            </w:pPr>
            <w:r>
              <w:t xml:space="preserve">ABCD, </w:t>
            </w:r>
            <w:r w:rsidR="000F6C37">
              <w:t xml:space="preserve">BDA, NHSE, </w:t>
            </w:r>
            <w:r w:rsidR="003C339A" w:rsidRPr="003C339A">
              <w:t>SCM</w:t>
            </w:r>
          </w:p>
        </w:tc>
      </w:tr>
      <w:tr w:rsidR="003C339A" w:rsidRPr="00F04826" w14:paraId="4EF5B03C"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1A78C094" w14:textId="77777777" w:rsidR="003C339A" w:rsidRPr="003C339A" w:rsidRDefault="003C339A" w:rsidP="003C339A">
            <w:pPr>
              <w:pStyle w:val="Tabletext"/>
              <w:rPr>
                <w:b/>
                <w:bCs/>
              </w:rPr>
            </w:pPr>
            <w:r w:rsidRPr="003C339A">
              <w:rPr>
                <w:b/>
                <w:bCs/>
              </w:rPr>
              <w:t>Complications</w:t>
            </w:r>
          </w:p>
          <w:p w14:paraId="096DCD63" w14:textId="3C1F1C92" w:rsidR="00602D4A" w:rsidRDefault="0078437C" w:rsidP="003C339A">
            <w:pPr>
              <w:pStyle w:val="Bulletstable"/>
            </w:pPr>
            <w:r>
              <w:t xml:space="preserve">Annual </w:t>
            </w:r>
            <w:r w:rsidR="00602D4A">
              <w:t>checks</w:t>
            </w:r>
          </w:p>
          <w:p w14:paraId="79E8A5EB" w14:textId="1097E947" w:rsidR="003C339A" w:rsidRPr="003C339A" w:rsidRDefault="0078437C" w:rsidP="003C339A">
            <w:pPr>
              <w:pStyle w:val="Bulletstable"/>
            </w:pPr>
            <w:r>
              <w:t>Diabetic foot problems</w:t>
            </w:r>
          </w:p>
          <w:p w14:paraId="5FFCBDC8" w14:textId="761DA473" w:rsidR="006C58A2" w:rsidRPr="003C339A" w:rsidRDefault="00C05FC3" w:rsidP="003C339A">
            <w:pPr>
              <w:pStyle w:val="Bulletstable"/>
            </w:pPr>
            <w:r>
              <w:t>Inpatient care</w:t>
            </w:r>
          </w:p>
        </w:tc>
        <w:tc>
          <w:tcPr>
            <w:tcW w:w="1474" w:type="pct"/>
            <w:tcBorders>
              <w:top w:val="single" w:sz="4" w:space="0" w:color="auto"/>
              <w:left w:val="single" w:sz="4" w:space="0" w:color="auto"/>
              <w:right w:val="single" w:sz="4" w:space="0" w:color="auto"/>
            </w:tcBorders>
          </w:tcPr>
          <w:p w14:paraId="7E0989BA" w14:textId="532209D0" w:rsidR="003C339A" w:rsidRPr="003C339A" w:rsidRDefault="00820871" w:rsidP="00DD0BD8">
            <w:pPr>
              <w:pStyle w:val="Tabletext"/>
            </w:pPr>
            <w:r>
              <w:t xml:space="preserve">ABCD, </w:t>
            </w:r>
            <w:r w:rsidR="003C339A" w:rsidRPr="003C339A">
              <w:t xml:space="preserve">Bayer, </w:t>
            </w:r>
            <w:r>
              <w:t xml:space="preserve">DUK, </w:t>
            </w:r>
            <w:r w:rsidR="003C339A" w:rsidRPr="003C339A">
              <w:t>Hio</w:t>
            </w:r>
            <w:r w:rsidR="003C339A">
              <w:t>,</w:t>
            </w:r>
            <w:r w:rsidR="003C339A" w:rsidRPr="003C339A">
              <w:t xml:space="preserve"> </w:t>
            </w:r>
            <w:r w:rsidR="00602D4A">
              <w:t xml:space="preserve">NHSE, </w:t>
            </w:r>
            <w:r w:rsidR="003C339A" w:rsidRPr="003C339A">
              <w:t xml:space="preserve">SCM </w:t>
            </w:r>
          </w:p>
        </w:tc>
      </w:tr>
      <w:tr w:rsidR="003C339A" w:rsidRPr="00F04826" w14:paraId="6F491E8B" w14:textId="77777777" w:rsidTr="00AA3A48">
        <w:trPr>
          <w:trHeight w:val="382"/>
        </w:trPr>
        <w:tc>
          <w:tcPr>
            <w:tcW w:w="3526" w:type="pct"/>
            <w:tcBorders>
              <w:top w:val="single" w:sz="4" w:space="0" w:color="auto"/>
              <w:left w:val="single" w:sz="4" w:space="0" w:color="auto"/>
              <w:right w:val="single" w:sz="4" w:space="0" w:color="auto"/>
            </w:tcBorders>
            <w:shd w:val="clear" w:color="auto" w:fill="auto"/>
          </w:tcPr>
          <w:p w14:paraId="121561B8" w14:textId="77777777" w:rsidR="003C339A" w:rsidRDefault="003C339A" w:rsidP="003C339A">
            <w:pPr>
              <w:pStyle w:val="Tabletext"/>
              <w:rPr>
                <w:b/>
                <w:bCs/>
              </w:rPr>
            </w:pPr>
            <w:r>
              <w:rPr>
                <w:b/>
                <w:bCs/>
              </w:rPr>
              <w:t>Patient experience</w:t>
            </w:r>
          </w:p>
          <w:p w14:paraId="1EE2F768" w14:textId="24FD6E85" w:rsidR="00C05FC3" w:rsidRDefault="00097E49" w:rsidP="00C05FC3">
            <w:pPr>
              <w:pStyle w:val="Bulletstable"/>
            </w:pPr>
            <w:r>
              <w:t>Access to care</w:t>
            </w:r>
          </w:p>
          <w:p w14:paraId="60DC3158" w14:textId="053FFB65" w:rsidR="003C339A" w:rsidRDefault="003C339A" w:rsidP="003C339A">
            <w:pPr>
              <w:pStyle w:val="Bulletstable"/>
            </w:pPr>
            <w:r>
              <w:t>Communication</w:t>
            </w:r>
          </w:p>
          <w:p w14:paraId="706A1B52" w14:textId="322EEEBE" w:rsidR="003C339A" w:rsidRPr="003C339A" w:rsidRDefault="003C339A" w:rsidP="003C339A">
            <w:pPr>
              <w:pStyle w:val="Bulletstable"/>
            </w:pPr>
            <w:r>
              <w:t>Coordination of care</w:t>
            </w:r>
          </w:p>
        </w:tc>
        <w:tc>
          <w:tcPr>
            <w:tcW w:w="1474" w:type="pct"/>
            <w:tcBorders>
              <w:top w:val="single" w:sz="4" w:space="0" w:color="auto"/>
              <w:left w:val="single" w:sz="4" w:space="0" w:color="auto"/>
              <w:right w:val="single" w:sz="4" w:space="0" w:color="auto"/>
            </w:tcBorders>
          </w:tcPr>
          <w:p w14:paraId="31A703CA" w14:textId="7FF7683B" w:rsidR="003C339A" w:rsidRPr="003C339A" w:rsidRDefault="00820871" w:rsidP="00DD0BD8">
            <w:pPr>
              <w:pStyle w:val="Tabletext"/>
            </w:pPr>
            <w:r>
              <w:t xml:space="preserve">ABCD, </w:t>
            </w:r>
            <w:r w:rsidR="003C339A">
              <w:t xml:space="preserve">OCDEM, SCM </w:t>
            </w:r>
          </w:p>
        </w:tc>
      </w:tr>
      <w:tr w:rsidR="00C0457B" w:rsidRPr="00F04826" w14:paraId="70C4560C" w14:textId="77777777" w:rsidTr="00AA3A48">
        <w:trPr>
          <w:trHeight w:val="382"/>
        </w:trPr>
        <w:tc>
          <w:tcPr>
            <w:tcW w:w="3526" w:type="pct"/>
            <w:tcBorders>
              <w:top w:val="single" w:sz="4" w:space="0" w:color="auto"/>
              <w:left w:val="single" w:sz="4" w:space="0" w:color="auto"/>
              <w:bottom w:val="single" w:sz="4" w:space="0" w:color="auto"/>
              <w:right w:val="single" w:sz="4" w:space="0" w:color="auto"/>
            </w:tcBorders>
            <w:shd w:val="clear" w:color="auto" w:fill="auto"/>
          </w:tcPr>
          <w:p w14:paraId="7F341B70" w14:textId="77777777" w:rsidR="00C0457B" w:rsidRPr="008A2EFD" w:rsidRDefault="00D41D49" w:rsidP="00B65D9F">
            <w:pPr>
              <w:pStyle w:val="Tabletext"/>
              <w:rPr>
                <w:bCs/>
              </w:rPr>
            </w:pPr>
            <w:r w:rsidRPr="008A2EFD">
              <w:rPr>
                <w:b/>
                <w:bCs/>
              </w:rPr>
              <w:t>Additional areas</w:t>
            </w:r>
          </w:p>
          <w:p w14:paraId="1B2124ED" w14:textId="77777777" w:rsidR="00097E49" w:rsidRDefault="00097E49" w:rsidP="003C339A">
            <w:pPr>
              <w:pStyle w:val="Bulletstable"/>
            </w:pPr>
            <w:r>
              <w:t xml:space="preserve">Gestational diabetes </w:t>
            </w:r>
          </w:p>
          <w:p w14:paraId="5DE9F1D1" w14:textId="77777777" w:rsidR="00097E49" w:rsidRDefault="00097E49" w:rsidP="00097E49">
            <w:pPr>
              <w:pStyle w:val="Bulletstable"/>
            </w:pPr>
            <w:r>
              <w:t xml:space="preserve">Other types of diabetes </w:t>
            </w:r>
          </w:p>
          <w:p w14:paraId="5AEC956A" w14:textId="55029C18" w:rsidR="00C05FC3" w:rsidRPr="008A2EFD" w:rsidRDefault="00097E49" w:rsidP="00920847">
            <w:pPr>
              <w:pStyle w:val="Bulletstable"/>
            </w:pPr>
            <w:r>
              <w:t>Invalid HbA1c</w:t>
            </w:r>
          </w:p>
        </w:tc>
        <w:tc>
          <w:tcPr>
            <w:tcW w:w="1474" w:type="pct"/>
            <w:tcBorders>
              <w:top w:val="single" w:sz="4" w:space="0" w:color="auto"/>
              <w:left w:val="single" w:sz="4" w:space="0" w:color="auto"/>
              <w:bottom w:val="single" w:sz="4" w:space="0" w:color="auto"/>
              <w:right w:val="single" w:sz="4" w:space="0" w:color="auto"/>
            </w:tcBorders>
          </w:tcPr>
          <w:p w14:paraId="412CDA6D" w14:textId="0F189632" w:rsidR="00C0457B" w:rsidRPr="008A2EFD" w:rsidRDefault="00C05FC3" w:rsidP="0029335E">
            <w:pPr>
              <w:pStyle w:val="Tabletext"/>
            </w:pPr>
            <w:r>
              <w:t>OCDEM</w:t>
            </w:r>
            <w:r w:rsidR="000F6C37">
              <w:t>, SCM</w:t>
            </w:r>
          </w:p>
        </w:tc>
      </w:tr>
    </w:tbl>
    <w:p w14:paraId="3725EB05" w14:textId="77777777" w:rsidR="00B65D9F" w:rsidRPr="008A2EFD" w:rsidRDefault="00E87C6E" w:rsidP="00E87C6E">
      <w:pPr>
        <w:pStyle w:val="Paragraph"/>
      </w:pPr>
      <w:bookmarkStart w:id="112" w:name="_Toc340835234"/>
      <w:bookmarkEnd w:id="112"/>
      <w:r w:rsidRPr="008A2EFD">
        <w:t xml:space="preserve">Abbreviations: </w:t>
      </w:r>
    </w:p>
    <w:p w14:paraId="3201F529" w14:textId="2250DA5B" w:rsidR="00820871" w:rsidRDefault="00820871" w:rsidP="00B65D9F">
      <w:pPr>
        <w:pStyle w:val="Bulletleft1"/>
      </w:pPr>
      <w:r>
        <w:t>ABCD, Association of British Clinical Diabetologists</w:t>
      </w:r>
    </w:p>
    <w:p w14:paraId="0FF9272E" w14:textId="77777777" w:rsidR="00A21885" w:rsidRDefault="00A21885" w:rsidP="00A21885">
      <w:pPr>
        <w:pStyle w:val="Bulletleft1"/>
      </w:pPr>
      <w:r w:rsidRPr="008A2EFD">
        <w:t>Bayer, Bayer</w:t>
      </w:r>
    </w:p>
    <w:p w14:paraId="25DBF4C6" w14:textId="41DD21E8" w:rsidR="008A2EFD" w:rsidRDefault="008A2EFD" w:rsidP="00B65D9F">
      <w:pPr>
        <w:pStyle w:val="Bulletleft1"/>
      </w:pPr>
      <w:r w:rsidRPr="008A2EFD">
        <w:lastRenderedPageBreak/>
        <w:t>BANLM, British Association for Nutrition and Lifestyle Medicine</w:t>
      </w:r>
    </w:p>
    <w:p w14:paraId="5B6A9B58" w14:textId="288162DC" w:rsidR="00602D4A" w:rsidRPr="008A2EFD" w:rsidRDefault="00602D4A" w:rsidP="00B65D9F">
      <w:pPr>
        <w:pStyle w:val="Bulletleft1"/>
      </w:pPr>
      <w:r>
        <w:t>BDA, British Dietetic Association</w:t>
      </w:r>
      <w:r w:rsidR="00261843">
        <w:t>,</w:t>
      </w:r>
      <w:r>
        <w:t xml:space="preserve"> Diabetes Specialist Group</w:t>
      </w:r>
    </w:p>
    <w:p w14:paraId="57E3EFF5" w14:textId="62404C4F" w:rsidR="006C58A2" w:rsidRPr="008A2EFD" w:rsidRDefault="00C93B47" w:rsidP="00B65D9F">
      <w:pPr>
        <w:pStyle w:val="Bulletleft1"/>
      </w:pPr>
      <w:r>
        <w:t>DUK</w:t>
      </w:r>
      <w:r w:rsidR="006C58A2">
        <w:t>, Diabetes UK</w:t>
      </w:r>
    </w:p>
    <w:p w14:paraId="1028C3B6" w14:textId="721B4167" w:rsidR="00B65D9F" w:rsidRPr="008A2EFD" w:rsidRDefault="00C93B47" w:rsidP="00B65D9F">
      <w:pPr>
        <w:pStyle w:val="Bulletleft1"/>
      </w:pPr>
      <w:r>
        <w:t>Hio</w:t>
      </w:r>
      <w:r w:rsidR="00E87C6E" w:rsidRPr="008A2EFD">
        <w:t xml:space="preserve">, </w:t>
      </w:r>
      <w:r w:rsidR="008A2EFD" w:rsidRPr="008A2EFD">
        <w:t>Healthy.io</w:t>
      </w:r>
    </w:p>
    <w:p w14:paraId="548146A8" w14:textId="1AA901C2" w:rsidR="0041619F" w:rsidRDefault="0041619F" w:rsidP="00B65D9F">
      <w:pPr>
        <w:pStyle w:val="Bulletleft1"/>
      </w:pPr>
      <w:r>
        <w:t>NHSE, NHS England National Diabetes Programme</w:t>
      </w:r>
    </w:p>
    <w:p w14:paraId="06E8DED5" w14:textId="460BF9F7" w:rsidR="00B65D9F" w:rsidRPr="008A2EFD" w:rsidRDefault="008A2EFD" w:rsidP="00B65D9F">
      <w:pPr>
        <w:pStyle w:val="Bulletleft1"/>
      </w:pPr>
      <w:r w:rsidRPr="008A2EFD">
        <w:t>OCDEM</w:t>
      </w:r>
      <w:r w:rsidR="00E87C6E" w:rsidRPr="008A2EFD">
        <w:t xml:space="preserve">, </w:t>
      </w:r>
      <w:r w:rsidRPr="008A2EFD">
        <w:t>Oxford Centre for Diabetes, Endocrinology and Metabolism</w:t>
      </w:r>
    </w:p>
    <w:p w14:paraId="574A59F2" w14:textId="77777777" w:rsidR="00E87C6E" w:rsidRPr="008A2EFD" w:rsidRDefault="00E87C6E" w:rsidP="00B65D9F">
      <w:pPr>
        <w:pStyle w:val="Bulletleft1last"/>
      </w:pPr>
      <w:r w:rsidRPr="008A2EFD">
        <w:t>SCM, Specialist Committee Member.</w:t>
      </w:r>
    </w:p>
    <w:p w14:paraId="5A69846F" w14:textId="58B47276" w:rsidR="00F6784F" w:rsidRDefault="00F6784F" w:rsidP="00F6784F">
      <w:pPr>
        <w:pStyle w:val="Paragraph"/>
      </w:pPr>
      <w:r>
        <w:t>F</w:t>
      </w:r>
      <w:r w:rsidRPr="00E12A17">
        <w:t>ull detail</w:t>
      </w:r>
      <w:r>
        <w:t>s</w:t>
      </w:r>
      <w:r w:rsidRPr="00E12A17">
        <w:t xml:space="preserve"> o</w:t>
      </w:r>
      <w:r>
        <w:t>f all</w:t>
      </w:r>
      <w:r w:rsidRPr="00E12A17">
        <w:t xml:space="preserve"> the suggestions </w:t>
      </w:r>
      <w:r>
        <w:t xml:space="preserve">provided are given in </w:t>
      </w:r>
      <w:r w:rsidR="00467ABE">
        <w:t>appendices</w:t>
      </w:r>
      <w:r>
        <w:t> </w:t>
      </w:r>
      <w:r w:rsidR="00705A40">
        <w:t>1</w:t>
      </w:r>
      <w:r w:rsidR="00467ABE">
        <w:t xml:space="preserve"> and </w:t>
      </w:r>
      <w:r w:rsidR="00705A40">
        <w:t>2</w:t>
      </w:r>
      <w:r w:rsidRPr="00E12A17">
        <w:t xml:space="preserve"> for information.</w:t>
      </w:r>
    </w:p>
    <w:p w14:paraId="1DDB5C28" w14:textId="77777777" w:rsidR="003B6DDC" w:rsidRDefault="003B6DDC" w:rsidP="003116A1">
      <w:pPr>
        <w:pStyle w:val="Numberedheading1"/>
      </w:pPr>
      <w:r>
        <w:br w:type="page"/>
      </w:r>
      <w:bookmarkStart w:id="113" w:name="_Toc114568218"/>
      <w:r w:rsidR="002C296A">
        <w:lastRenderedPageBreak/>
        <w:t>Suggested improvement area</w:t>
      </w:r>
      <w:r>
        <w:t>s</w:t>
      </w:r>
      <w:bookmarkEnd w:id="113"/>
    </w:p>
    <w:p w14:paraId="036B30BE" w14:textId="77777777" w:rsidR="003116A1" w:rsidRPr="003116A1" w:rsidRDefault="003116A1" w:rsidP="003116A1">
      <w:pPr>
        <w:pStyle w:val="Paragraph"/>
      </w:pPr>
      <w:r w:rsidRPr="003116A1">
        <w:t xml:space="preserve">Section 4 presents a summary of the suggested </w:t>
      </w:r>
      <w:r w:rsidR="003A57C1">
        <w:t xml:space="preserve">improvement </w:t>
      </w:r>
      <w:r w:rsidRPr="003116A1">
        <w:t xml:space="preserve">areas, </w:t>
      </w:r>
      <w:r w:rsidR="006A5EF3">
        <w:t xml:space="preserve">with </w:t>
      </w:r>
      <w:r w:rsidR="006F0D0C" w:rsidRPr="003116A1">
        <w:t xml:space="preserve">provisional </w:t>
      </w:r>
      <w:r w:rsidRPr="003116A1">
        <w:t xml:space="preserve">recommendations that may support statement development and </w:t>
      </w:r>
      <w:r w:rsidR="006A5EF3">
        <w:t xml:space="preserve">information on </w:t>
      </w:r>
      <w:r w:rsidRPr="003116A1">
        <w:t xml:space="preserve">current </w:t>
      </w:r>
      <w:r w:rsidR="006F0D0C">
        <w:t xml:space="preserve">UK </w:t>
      </w:r>
      <w:r w:rsidRPr="003116A1">
        <w:t>practice.</w:t>
      </w:r>
    </w:p>
    <w:p w14:paraId="4239A411" w14:textId="416FAAA9" w:rsidR="002C296A" w:rsidRPr="0091078F" w:rsidRDefault="008A2EFD" w:rsidP="003B6DDC">
      <w:pPr>
        <w:pStyle w:val="Numberedheading2"/>
      </w:pPr>
      <w:bookmarkStart w:id="114" w:name="_Toc114568219"/>
      <w:r w:rsidRPr="0091078F">
        <w:t>Prevention</w:t>
      </w:r>
      <w:r w:rsidR="0041619F">
        <w:t xml:space="preserve"> of type 2 diabetes</w:t>
      </w:r>
      <w:bookmarkEnd w:id="114"/>
    </w:p>
    <w:p w14:paraId="081E59DF" w14:textId="6DB0D56A" w:rsidR="00611D99" w:rsidRPr="0091078F" w:rsidRDefault="00611D99" w:rsidP="00EB1F28">
      <w:pPr>
        <w:pStyle w:val="Heading3"/>
      </w:pPr>
      <w:r w:rsidRPr="0091078F">
        <w:t>Risk assessment</w:t>
      </w:r>
    </w:p>
    <w:p w14:paraId="01774B7A" w14:textId="3B55B10A" w:rsidR="00611D99" w:rsidRPr="0091078F" w:rsidRDefault="0091078F" w:rsidP="00B65D9F">
      <w:pPr>
        <w:pStyle w:val="Paragraphnonumbers"/>
      </w:pPr>
      <w:r>
        <w:t xml:space="preserve">Stakeholders commented that recognition of pre-diabetes and early intervention is an area of quality improvement. Stakeholders commented on the need for increased awareness of diabetes and increased health checks and testing to reduce the number of people with undiagnosed diabetes. </w:t>
      </w:r>
      <w:r w:rsidR="00611D99" w:rsidRPr="0091078F">
        <w:t>Stakeholders noted that people with a HbA1c between 42 and 47 mmol/mol are at h</w:t>
      </w:r>
      <w:r w:rsidR="00276779" w:rsidRPr="0091078F">
        <w:t>i</w:t>
      </w:r>
      <w:r w:rsidR="00611D99" w:rsidRPr="0091078F">
        <w:t>gher risk of progression to type 2 diabetes and commented on the risk of va</w:t>
      </w:r>
      <w:r>
        <w:t>s</w:t>
      </w:r>
      <w:r w:rsidR="00611D99" w:rsidRPr="0091078F">
        <w:t>c</w:t>
      </w:r>
      <w:r>
        <w:t>u</w:t>
      </w:r>
      <w:r w:rsidR="00611D99" w:rsidRPr="0091078F">
        <w:t>lar complications in this group. They suggested measurement of urine albumin:creatinine ratio</w:t>
      </w:r>
      <w:r w:rsidR="00276779" w:rsidRPr="0091078F">
        <w:t xml:space="preserve"> </w:t>
      </w:r>
      <w:r w:rsidR="00287CB8">
        <w:t xml:space="preserve">in people with pre-diabetes </w:t>
      </w:r>
      <w:r w:rsidR="00276779" w:rsidRPr="0091078F">
        <w:t xml:space="preserve">as a priority area for quality improvement. </w:t>
      </w:r>
      <w:r>
        <w:t xml:space="preserve"> </w:t>
      </w:r>
    </w:p>
    <w:p w14:paraId="6E2CEE94" w14:textId="77777777" w:rsidR="00491FE4" w:rsidRPr="007B1C0E" w:rsidRDefault="00491FE4" w:rsidP="00B65D9F">
      <w:pPr>
        <w:pStyle w:val="Heading4"/>
      </w:pPr>
      <w:r>
        <w:t>S</w:t>
      </w:r>
      <w:r w:rsidRPr="00CD3D03">
        <w:t xml:space="preserve">elected recommendations </w:t>
      </w:r>
    </w:p>
    <w:p w14:paraId="4548932C" w14:textId="657C2FCB" w:rsidR="00905010" w:rsidRPr="00905010" w:rsidRDefault="001F5938" w:rsidP="00B65D9F">
      <w:pPr>
        <w:pStyle w:val="Paragraph"/>
      </w:pPr>
      <w:hyperlink r:id="rId17" w:history="1">
        <w:r w:rsidR="00905010" w:rsidRPr="00905010">
          <w:rPr>
            <w:rStyle w:val="Hyperlink"/>
          </w:rPr>
          <w:t>NICE’s guideline on chronic kidney disease: assessment and management (NG203):</w:t>
        </w:r>
      </w:hyperlink>
    </w:p>
    <w:p w14:paraId="52CEE298" w14:textId="2850BCD3" w:rsidR="00905010" w:rsidRPr="00905010" w:rsidRDefault="00905010" w:rsidP="00905010">
      <w:pPr>
        <w:pStyle w:val="Paragraph"/>
      </w:pPr>
      <w:r w:rsidRPr="00905010">
        <w:t>1.1.21 Offer testing for CKD using eGFRcreatinine and ACR to adults with any of the following risk factors:</w:t>
      </w:r>
    </w:p>
    <w:p w14:paraId="232C9DB9" w14:textId="1B41045A" w:rsidR="00905010" w:rsidRPr="00905010" w:rsidRDefault="00905010" w:rsidP="00905010">
      <w:pPr>
        <w:pStyle w:val="Bulletparagraph"/>
      </w:pPr>
      <w:r w:rsidRPr="00905010">
        <w:t>diabetes</w:t>
      </w:r>
    </w:p>
    <w:p w14:paraId="2C2FF0D5" w14:textId="66A3214A" w:rsidR="00905010" w:rsidRPr="00905010" w:rsidRDefault="00905010" w:rsidP="00905010">
      <w:pPr>
        <w:pStyle w:val="Bulletparagraph"/>
      </w:pPr>
      <w:r w:rsidRPr="00905010">
        <w:t>hypertension</w:t>
      </w:r>
    </w:p>
    <w:p w14:paraId="40E6C202" w14:textId="1BE977BC" w:rsidR="00905010" w:rsidRPr="00905010" w:rsidRDefault="00905010" w:rsidP="00905010">
      <w:pPr>
        <w:pStyle w:val="Bulletparagraph"/>
      </w:pPr>
      <w:r w:rsidRPr="00905010">
        <w:t>previous episode of acute kidney injury</w:t>
      </w:r>
    </w:p>
    <w:p w14:paraId="7296D09D" w14:textId="3C68B31C" w:rsidR="00905010" w:rsidRPr="00905010" w:rsidRDefault="00905010" w:rsidP="00905010">
      <w:pPr>
        <w:pStyle w:val="Bulletparagraph"/>
      </w:pPr>
      <w:r w:rsidRPr="00905010">
        <w:t>cardiovascular disease (ischaemic heart disease, chronic heart failure, peripheral vascular disease or cerebral vascular disease)</w:t>
      </w:r>
    </w:p>
    <w:p w14:paraId="60B22FAF" w14:textId="64F1662B" w:rsidR="00905010" w:rsidRPr="00905010" w:rsidRDefault="00905010" w:rsidP="00905010">
      <w:pPr>
        <w:pStyle w:val="Bulletparagraph"/>
      </w:pPr>
      <w:r w:rsidRPr="00905010">
        <w:t>structural renal tract disease, recurrent renal calculi or prostatic hypertrophy</w:t>
      </w:r>
    </w:p>
    <w:p w14:paraId="52F6316C" w14:textId="5CF3BDA1" w:rsidR="00905010" w:rsidRPr="00905010" w:rsidRDefault="00905010" w:rsidP="00905010">
      <w:pPr>
        <w:pStyle w:val="Bulletparagraph"/>
      </w:pPr>
      <w:r w:rsidRPr="00905010">
        <w:t>multisystem diseases with potential kidney involvement, for example, systemic lupus erythematosus</w:t>
      </w:r>
    </w:p>
    <w:p w14:paraId="3B3CE81D" w14:textId="252A25AA" w:rsidR="00905010" w:rsidRPr="00905010" w:rsidRDefault="00905010" w:rsidP="00905010">
      <w:pPr>
        <w:pStyle w:val="Bulletparagraph"/>
      </w:pPr>
      <w:r w:rsidRPr="00905010">
        <w:t>gout</w:t>
      </w:r>
    </w:p>
    <w:p w14:paraId="1005E4DE" w14:textId="0DBE9F49" w:rsidR="00905010" w:rsidRPr="00905010" w:rsidRDefault="00905010" w:rsidP="00905010">
      <w:pPr>
        <w:pStyle w:val="Bulletparagraph"/>
      </w:pPr>
      <w:r w:rsidRPr="00905010">
        <w:t>family history of end-stage renal disease (GFR category G5) or hereditary kidney disease</w:t>
      </w:r>
    </w:p>
    <w:p w14:paraId="7DF4AC42" w14:textId="4D29E2D4" w:rsidR="00905010" w:rsidRPr="00905010" w:rsidRDefault="00905010" w:rsidP="00905010">
      <w:pPr>
        <w:pStyle w:val="Bulletparagraphlast"/>
      </w:pPr>
      <w:r w:rsidRPr="00905010">
        <w:t>incidental detection of haematuria or proteinuria.</w:t>
      </w:r>
    </w:p>
    <w:p w14:paraId="4F3615A4" w14:textId="256A8633" w:rsidR="00905010" w:rsidRPr="0049041F" w:rsidRDefault="001F5938" w:rsidP="00B65D9F">
      <w:pPr>
        <w:pStyle w:val="Paragraph"/>
      </w:pPr>
      <w:hyperlink r:id="rId18" w:history="1">
        <w:r w:rsidR="00905010" w:rsidRPr="0049041F">
          <w:rPr>
            <w:rStyle w:val="Hyperlink"/>
          </w:rPr>
          <w:t>NICE’s guideline on type 2 diabetes: prevention in people at high risk (PH38):</w:t>
        </w:r>
      </w:hyperlink>
    </w:p>
    <w:p w14:paraId="4ED57350" w14:textId="58159967" w:rsidR="00905010" w:rsidRPr="0049041F" w:rsidRDefault="00905010" w:rsidP="00B65D9F">
      <w:pPr>
        <w:pStyle w:val="Paragraph"/>
      </w:pPr>
      <w:r w:rsidRPr="0049041F">
        <w:t xml:space="preserve">1.1.1 GPs and other health professionals and community practitioners in health and community venues should implement a two-stage strategy to identify people at high risk of type 2 diabetes (and those with undiagnosed type 2 diabetes). First, a risk </w:t>
      </w:r>
      <w:r w:rsidRPr="0049041F">
        <w:lastRenderedPageBreak/>
        <w:t>assessment should be offered (see recommendation 1.1.3). Second, where necessary, a blood test should be offered to confirm whether people have type 2 diabetes or are at high risk (see recommendation 1.1.4).</w:t>
      </w:r>
    </w:p>
    <w:p w14:paraId="630D1DB5" w14:textId="44C58A3A" w:rsidR="00905010" w:rsidRPr="0049041F" w:rsidRDefault="00905010" w:rsidP="00B65D9F">
      <w:pPr>
        <w:pStyle w:val="Paragraph"/>
      </w:pPr>
      <w:r w:rsidRPr="0049041F">
        <w:t>1.1.8 Managers in primary and secondary healthcare should ensure staff actively seek out and offer risk assessments to people who might not realise they could be at high risk. This includes people with particular conditions that can increase the risk such as: cardiovascular disease, hypertension, obesity, stroke, polycystic ovary syndrome, a history of gestational diabetes and mental health problems. In addition, people with learning disabilities and those attending accident and emergency, emergency medical admissions units, vascular and renal surgery units and ophthalmology departments may be at high risk</w:t>
      </w:r>
      <w:r w:rsidR="0049041F">
        <w:t>.</w:t>
      </w:r>
    </w:p>
    <w:p w14:paraId="292FA710" w14:textId="0E49F339" w:rsidR="00905010" w:rsidRPr="0049041F" w:rsidRDefault="00905010" w:rsidP="00B65D9F">
      <w:pPr>
        <w:pStyle w:val="Paragraph"/>
      </w:pPr>
      <w:r w:rsidRPr="0049041F">
        <w:t>1.3.1</w:t>
      </w:r>
      <w:r w:rsidR="0049041F" w:rsidRPr="0049041F">
        <w:t xml:space="preserve"> GPs and other primary healthcare professionals should use a validated computer-based risk-assessment tool to identify people on their practice register who may be at high risk of type 2 diabetes. The tool should use routinely available data from patients' electronic health records. If a computer-based risk-assessment tool is not available, they should provide a validated self-assessment questionnaire, for example, the Diabetes Risk Score assessment tool. This is available to health professionals on request from Diabetes UK.</w:t>
      </w:r>
    </w:p>
    <w:p w14:paraId="7FE05A76" w14:textId="62004D93" w:rsidR="0049041F" w:rsidRPr="0049041F" w:rsidRDefault="00905010" w:rsidP="0049041F">
      <w:pPr>
        <w:pStyle w:val="Paragraph"/>
      </w:pPr>
      <w:r w:rsidRPr="0049041F">
        <w:t>1.4.1</w:t>
      </w:r>
      <w:r w:rsidR="0049041F" w:rsidRPr="0049041F">
        <w:t xml:space="preserve"> Trained healthcare professionals should offer venous blood tests (fasting plasma glucose [FPG] or HbA1c) to adults with high risk scores (stage 2 of the identification process). They should also consider a blood test for those aged 25 and over of South Asian or Chinese descent whose body mass index (BMI) is greater than 23 kg/m2. The aim is to:</w:t>
      </w:r>
    </w:p>
    <w:p w14:paraId="32CAA115" w14:textId="40ACE328" w:rsidR="0049041F" w:rsidRPr="0049041F" w:rsidRDefault="0049041F" w:rsidP="0049041F">
      <w:pPr>
        <w:pStyle w:val="Bulletparagraph"/>
      </w:pPr>
      <w:r w:rsidRPr="0049041F">
        <w:t>determine the risk of progression to type 2 diabetes (a fasting plasma glucose of 5.5 to 6.9 mmol/l or an HbA1c level of 42 to 47 mmol/mol [6.0 to 6.4%] indicates high risk) or</w:t>
      </w:r>
    </w:p>
    <w:p w14:paraId="74EB4CE3" w14:textId="6CDE93C4" w:rsidR="00905010" w:rsidRDefault="0049041F" w:rsidP="00B65D9F">
      <w:pPr>
        <w:pStyle w:val="Bulletparagraphlast"/>
      </w:pPr>
      <w:r w:rsidRPr="0049041F">
        <w:t>identify possible type 2 diabetes by using fasting plasma glucose, HbA1c or an oral glucose tolerance test (OGTT), according to World Health Organization (WHO) HbA1c criteria.</w:t>
      </w:r>
    </w:p>
    <w:p w14:paraId="5B7984CB" w14:textId="77777777" w:rsidR="00D353A4" w:rsidRDefault="00D353A4" w:rsidP="0070153E">
      <w:pPr>
        <w:pStyle w:val="Paragraph"/>
      </w:pPr>
      <w:r>
        <w:t>1.6.5 For people at high risk (a high risk score and fasting plasma glucose of 5.5 to 6.9 mmol/l, or HbA1c of 42 to 47 mmol/mol [6.0 to 6.4%]), offer a blood test at least once a year (preferably using the same type of test). Also offer to assess their weight or BMI. This includes people without symptoms of type 2 diabetes whose:</w:t>
      </w:r>
    </w:p>
    <w:p w14:paraId="5FE84E44" w14:textId="77777777" w:rsidR="00D353A4" w:rsidRDefault="00D353A4" w:rsidP="0070153E">
      <w:pPr>
        <w:pStyle w:val="Bulletparagraph"/>
      </w:pPr>
      <w:r>
        <w:t>first blood test measured fasting plasma glucose at 7.0 mmol/l or above, or an HbA1c of 48 mmol/mol (6.5%) or greater, but</w:t>
      </w:r>
    </w:p>
    <w:p w14:paraId="31D7A7B0" w14:textId="5A7835AD" w:rsidR="00D353A4" w:rsidRPr="0041619F" w:rsidRDefault="00D353A4" w:rsidP="0070153E">
      <w:pPr>
        <w:pStyle w:val="Bulletparagraphlast"/>
      </w:pPr>
      <w:r>
        <w:t>whose second blood test did not confirm a diagnosis of type 2 diabetes.</w:t>
      </w:r>
    </w:p>
    <w:p w14:paraId="54F03F1F" w14:textId="77777777" w:rsidR="007B1C0E" w:rsidRPr="00B0030E" w:rsidRDefault="002C296A" w:rsidP="00B65D9F">
      <w:pPr>
        <w:pStyle w:val="Heading4"/>
      </w:pPr>
      <w:r w:rsidRPr="00B0030E">
        <w:lastRenderedPageBreak/>
        <w:t>Current UK practice</w:t>
      </w:r>
    </w:p>
    <w:p w14:paraId="78AFDC2B" w14:textId="3FE5434C" w:rsidR="004C6770" w:rsidRDefault="001F5938" w:rsidP="00F2333B">
      <w:pPr>
        <w:pStyle w:val="Paragraph"/>
      </w:pPr>
      <w:hyperlink r:id="rId19" w:anchor="page/4/gid/1938132726/pat/159/par/K02000001/ati/15/are/E92000001/iid/91112/age/219/sex/4/cat/-1/ctp/-1/yrr/5/cid/4/tbm/1" w:history="1">
        <w:r w:rsidR="004C6770" w:rsidRPr="004C6770">
          <w:rPr>
            <w:rStyle w:val="Hyperlink"/>
          </w:rPr>
          <w:t>NHS Health Check data available from Office for Health Improvement and Disparity’s Fingertips public health data</w:t>
        </w:r>
      </w:hyperlink>
      <w:r w:rsidR="004C6770">
        <w:t xml:space="preserve"> shows that </w:t>
      </w:r>
      <w:r w:rsidR="00C93B47">
        <w:t>28.4</w:t>
      </w:r>
      <w:r w:rsidR="004C6770">
        <w:t xml:space="preserve">% of eligible people </w:t>
      </w:r>
      <w:r w:rsidR="0069390A">
        <w:t xml:space="preserve">have </w:t>
      </w:r>
      <w:r w:rsidR="004C6770">
        <w:t>received an NHS health check since 1 April 201</w:t>
      </w:r>
      <w:r w:rsidR="009024AC">
        <w:t>7.</w:t>
      </w:r>
      <w:r w:rsidR="004C6770">
        <w:t xml:space="preserve"> </w:t>
      </w:r>
    </w:p>
    <w:p w14:paraId="683F2EE8" w14:textId="73041DD9" w:rsidR="00D353A4" w:rsidRPr="0070153E" w:rsidRDefault="001F5938" w:rsidP="00F2333B">
      <w:pPr>
        <w:pStyle w:val="Paragraph"/>
      </w:pPr>
      <w:hyperlink r:id="rId20" w:anchor=".YrnUURXMIdU" w:history="1">
        <w:r w:rsidR="0069390A">
          <w:rPr>
            <w:rStyle w:val="Hyperlink"/>
          </w:rPr>
          <w:t xml:space="preserve">The </w:t>
        </w:r>
        <w:r w:rsidR="004C6770" w:rsidRPr="0069390A">
          <w:rPr>
            <w:rStyle w:val="Hyperlink"/>
          </w:rPr>
          <w:t>non-diabetic hyperglycaemia diabetes prevention programme audit</w:t>
        </w:r>
      </w:hyperlink>
      <w:r w:rsidR="004C6770">
        <w:t xml:space="preserve"> (2019 to 2020</w:t>
      </w:r>
      <w:r w:rsidR="0069390A">
        <w:t xml:space="preserve">) reported by NHS Digital </w:t>
      </w:r>
      <w:r w:rsidR="00D353A4" w:rsidRPr="0070153E">
        <w:t xml:space="preserve">shows that 78.1% of people with GP-recorded non-diabetic hyperglycaemia had a glycaemic test performed in 2019 to 2020. </w:t>
      </w:r>
    </w:p>
    <w:p w14:paraId="23B8A753" w14:textId="182C9917" w:rsidR="002D3FBF" w:rsidRDefault="00287CB8" w:rsidP="002D3FBF">
      <w:pPr>
        <w:pStyle w:val="Heading3"/>
      </w:pPr>
      <w:r>
        <w:t>Intensive lifestyle-change programmes</w:t>
      </w:r>
    </w:p>
    <w:p w14:paraId="7DF7F117" w14:textId="642DF2CD" w:rsidR="002D3FBF" w:rsidRPr="002D3FBF" w:rsidRDefault="002D3FBF" w:rsidP="00820871">
      <w:pPr>
        <w:pStyle w:val="Paragraphnonumbers"/>
      </w:pPr>
      <w:r>
        <w:t>Stakeholders commented that adults identified at high risk of developing type 2 diabe</w:t>
      </w:r>
      <w:r w:rsidR="00820871">
        <w:t>te</w:t>
      </w:r>
      <w:r>
        <w:t>s should be offered referral to an intensive lifestyle</w:t>
      </w:r>
      <w:r w:rsidR="00287CB8">
        <w:t>-</w:t>
      </w:r>
      <w:r>
        <w:t xml:space="preserve">change programme such as the </w:t>
      </w:r>
      <w:r w:rsidR="00253BCC">
        <w:t xml:space="preserve">NHS </w:t>
      </w:r>
      <w:r>
        <w:t xml:space="preserve">Diabetes Prevention </w:t>
      </w:r>
      <w:r w:rsidR="0041619F">
        <w:t>P</w:t>
      </w:r>
      <w:r>
        <w:t>rogramme</w:t>
      </w:r>
      <w:r w:rsidR="0041619F">
        <w:t xml:space="preserve"> (</w:t>
      </w:r>
      <w:r w:rsidR="00E57803">
        <w:t xml:space="preserve">NHS </w:t>
      </w:r>
      <w:r w:rsidR="0041619F">
        <w:t>DPP) and a weight management programme such as the Digital Weight Management Programme</w:t>
      </w:r>
      <w:r>
        <w:t xml:space="preserve">. </w:t>
      </w:r>
      <w:r w:rsidR="00820871" w:rsidRPr="0091078F">
        <w:t>Stakeholders commented that smoking is an independent risk factor for adverse vascular outcomes in people with a high risk for developing type 2 diabetes</w:t>
      </w:r>
      <w:r w:rsidR="00820871">
        <w:t>, and post cessation weight gain can be a barrier to successfully stopping smoking</w:t>
      </w:r>
      <w:r w:rsidR="00820871" w:rsidRPr="0091078F">
        <w:t xml:space="preserve">. They suggest smoking cessation advice should be </w:t>
      </w:r>
      <w:r w:rsidR="00820871">
        <w:t>a component of</w:t>
      </w:r>
      <w:r w:rsidR="00820871" w:rsidRPr="0091078F">
        <w:t xml:space="preserve"> </w:t>
      </w:r>
      <w:r w:rsidR="00287CB8">
        <w:t>a lifestyle-change programme</w:t>
      </w:r>
      <w:r w:rsidR="00820871" w:rsidRPr="0091078F">
        <w:t>.</w:t>
      </w:r>
    </w:p>
    <w:p w14:paraId="46B8649A" w14:textId="77777777" w:rsidR="00813821" w:rsidRPr="003A57C1" w:rsidRDefault="00813821" w:rsidP="00B65D9F">
      <w:pPr>
        <w:pStyle w:val="Heading4"/>
      </w:pPr>
      <w:r>
        <w:t>S</w:t>
      </w:r>
      <w:r w:rsidRPr="00CD3D03">
        <w:t>elected recommendations</w:t>
      </w:r>
    </w:p>
    <w:p w14:paraId="07429776" w14:textId="20B944FD" w:rsidR="00C930D6" w:rsidRDefault="001F5938" w:rsidP="00C930D6">
      <w:pPr>
        <w:pStyle w:val="Paragraph"/>
        <w:rPr>
          <w:rStyle w:val="Hyperlink"/>
        </w:rPr>
      </w:pPr>
      <w:hyperlink r:id="rId21" w:history="1">
        <w:r w:rsidR="00C930D6" w:rsidRPr="0049041F">
          <w:rPr>
            <w:rStyle w:val="Hyperlink"/>
          </w:rPr>
          <w:t>NICE’s guideline on type 2 diabetes: prevention in people at high risk (PH38):</w:t>
        </w:r>
      </w:hyperlink>
    </w:p>
    <w:p w14:paraId="49693A5A" w14:textId="26608BD0" w:rsidR="00C930D6" w:rsidRPr="00C930D6" w:rsidRDefault="00C930D6" w:rsidP="00C930D6">
      <w:pPr>
        <w:pStyle w:val="Paragraph"/>
        <w:rPr>
          <w:rStyle w:val="Hyperlink"/>
          <w:color w:val="auto"/>
          <w:u w:val="none"/>
        </w:rPr>
      </w:pPr>
      <w:r w:rsidRPr="00C930D6">
        <w:rPr>
          <w:rStyle w:val="Hyperlink"/>
          <w:color w:val="auto"/>
          <w:u w:val="none"/>
        </w:rPr>
        <w:t>1.5.3 For people with a moderate risk (a high risk score, but with a fasting plasma glucose less than 5.5 mmol/l or HbA1c of less than 42 mmol/mol [6.0%]):</w:t>
      </w:r>
    </w:p>
    <w:p w14:paraId="752F29B7" w14:textId="60E07424" w:rsidR="00C930D6" w:rsidRPr="00C930D6" w:rsidRDefault="00C930D6" w:rsidP="00C930D6">
      <w:pPr>
        <w:pStyle w:val="Bulletparagraph"/>
        <w:rPr>
          <w:rStyle w:val="Hyperlink"/>
          <w:color w:val="auto"/>
          <w:u w:val="none"/>
        </w:rPr>
      </w:pPr>
      <w:r w:rsidRPr="00C930D6">
        <w:rPr>
          <w:rStyle w:val="Hyperlink"/>
          <w:color w:val="auto"/>
          <w:u w:val="none"/>
        </w:rPr>
        <w:t>Tell the person that they are currently at moderate risk, and their risks could increase in the future. Explain that it is possible to reduce the risk. Briefly discuss their particular risk factors, identify which ones can be modified and discuss how they can achieve this by changing their lifestyle.</w:t>
      </w:r>
    </w:p>
    <w:p w14:paraId="6261415F" w14:textId="1DD47128" w:rsidR="00C930D6" w:rsidRPr="00C930D6" w:rsidRDefault="00C930D6" w:rsidP="00C930D6">
      <w:pPr>
        <w:pStyle w:val="Bulletparagraph"/>
        <w:rPr>
          <w:rStyle w:val="Hyperlink"/>
          <w:color w:val="auto"/>
          <w:u w:val="none"/>
        </w:rPr>
      </w:pPr>
      <w:r w:rsidRPr="00C930D6">
        <w:rPr>
          <w:rStyle w:val="Hyperlink"/>
          <w:color w:val="auto"/>
          <w:u w:val="none"/>
        </w:rPr>
        <w:t>Offer them a brief intervention to help them change their lifestyle: give information about services that use evidence-based behaviour-change techniques that could help them change, bearing in mind their risk profile. Services cited could include walking programmes, slimming clubs or structured weight-loss programmes. (See recommendations 1.11.1 to 1.14.3.)</w:t>
      </w:r>
    </w:p>
    <w:p w14:paraId="7E985D72" w14:textId="7A05CA78" w:rsidR="00C930D6" w:rsidRDefault="00C930D6" w:rsidP="00C930D6">
      <w:pPr>
        <w:pStyle w:val="Bulletparagraphlast"/>
        <w:rPr>
          <w:rStyle w:val="Hyperlink"/>
          <w:color w:val="auto"/>
          <w:u w:val="none"/>
        </w:rPr>
      </w:pPr>
      <w:r w:rsidRPr="00C930D6">
        <w:rPr>
          <w:rStyle w:val="Hyperlink"/>
          <w:color w:val="auto"/>
          <w:u w:val="none"/>
        </w:rPr>
        <w:t>Discuss whether they would like to join a structured weight-loss programme. Explain that this would involve an individual assessment and tailored advice about diet, physical activity and behaviour change. Let them know which local programmes offer this support – and where to find them.</w:t>
      </w:r>
    </w:p>
    <w:p w14:paraId="3C79096D" w14:textId="0E30510D" w:rsidR="00C930D6" w:rsidRDefault="00C930D6" w:rsidP="00C930D6">
      <w:pPr>
        <w:pStyle w:val="Paragraph"/>
      </w:pPr>
      <w:r>
        <w:t>1.5.4 For people confirmed as being at high risk (a high risk score and fasting plasma glucose of 5.5–6.9 mmol/l or HbA1c of 42 to 47 mmol/mol [6.0 to 6.4%]):</w:t>
      </w:r>
    </w:p>
    <w:p w14:paraId="58A94F7C" w14:textId="14E0C69E" w:rsidR="00C930D6" w:rsidRDefault="00C930D6" w:rsidP="00C930D6">
      <w:pPr>
        <w:pStyle w:val="Bulletparagraph"/>
      </w:pPr>
      <w:r>
        <w:lastRenderedPageBreak/>
        <w:t>Tell the person they are currently at high risk but that this does not necessarily mean they will progress to type 2 diabetes. Explain that the risk can be reduced. Briefly discuss their particular risk factors, identify which ones can be modified and discuss how they can achieve this by changing their lifestyle.</w:t>
      </w:r>
    </w:p>
    <w:p w14:paraId="5B17D994" w14:textId="4E4F7ACA" w:rsidR="00C930D6" w:rsidRDefault="00C930D6" w:rsidP="00C930D6">
      <w:pPr>
        <w:pStyle w:val="Bulletparagraphlast"/>
      </w:pPr>
      <w:r>
        <w:t>Offer them a referral to a local, evidence-based, quality-assured intensive lifestyle-change programme (see recommendations 1.8.1 to 1.10.2). In addition, give them details of where to obtain independent advice from health professionals.</w:t>
      </w:r>
    </w:p>
    <w:p w14:paraId="5A2674E4" w14:textId="58FD4FDC" w:rsidR="002500EE" w:rsidRDefault="002500EE" w:rsidP="002500EE">
      <w:pPr>
        <w:pStyle w:val="Heading4"/>
      </w:pPr>
      <w:r>
        <w:t>Existing quality statement</w:t>
      </w:r>
    </w:p>
    <w:p w14:paraId="08ED910E" w14:textId="30FD75C5" w:rsidR="002500EE" w:rsidRDefault="001F5938" w:rsidP="002500EE">
      <w:pPr>
        <w:pStyle w:val="Paragraph"/>
      </w:pPr>
      <w:hyperlink r:id="rId22" w:history="1">
        <w:r w:rsidR="002500EE" w:rsidRPr="002500EE">
          <w:rPr>
            <w:rStyle w:val="Hyperlink"/>
          </w:rPr>
          <w:t>NICE’s quality standard on diabetes in adults</w:t>
        </w:r>
        <w:r w:rsidR="00C93B47">
          <w:rPr>
            <w:rStyle w:val="Hyperlink"/>
          </w:rPr>
          <w:t xml:space="preserve"> (QS6)</w:t>
        </w:r>
        <w:r w:rsidR="002500EE" w:rsidRPr="002500EE">
          <w:rPr>
            <w:rStyle w:val="Hyperlink"/>
          </w:rPr>
          <w:t>:</w:t>
        </w:r>
      </w:hyperlink>
    </w:p>
    <w:p w14:paraId="113C1A94" w14:textId="41B07760" w:rsidR="00C93B47" w:rsidRPr="00C930D6" w:rsidRDefault="002500EE" w:rsidP="002500EE">
      <w:pPr>
        <w:pStyle w:val="Paragraph"/>
      </w:pPr>
      <w:r>
        <w:t xml:space="preserve">Statement 1 </w:t>
      </w:r>
      <w:r w:rsidRPr="002500EE">
        <w:t>Adults at high risk of type 2 diabetes are offered a referral to an intensive lifestyle-change programme.</w:t>
      </w:r>
    </w:p>
    <w:p w14:paraId="79669086" w14:textId="0BB3115F" w:rsidR="001A542E" w:rsidRPr="0069390A" w:rsidRDefault="0088008A" w:rsidP="00B65D9F">
      <w:pPr>
        <w:pStyle w:val="Heading4"/>
      </w:pPr>
      <w:r w:rsidRPr="0069390A">
        <w:t>Current UK practice</w:t>
      </w:r>
    </w:p>
    <w:p w14:paraId="6FAE1B1D" w14:textId="6614FDEB" w:rsidR="0069390A" w:rsidRPr="0069390A" w:rsidRDefault="0069390A" w:rsidP="0069390A">
      <w:pPr>
        <w:pStyle w:val="Paragraph"/>
      </w:pPr>
      <w:r>
        <w:t xml:space="preserve">Data from the </w:t>
      </w:r>
      <w:hyperlink r:id="rId23" w:history="1">
        <w:r w:rsidRPr="0069390A">
          <w:rPr>
            <w:rStyle w:val="Hyperlink"/>
          </w:rPr>
          <w:t>non-diabetic hyperglycaemia diabetes prevention programme audit</w:t>
        </w:r>
      </w:hyperlink>
      <w:r>
        <w:t xml:space="preserve"> (January to December 2021) reported by NHS Digital </w:t>
      </w:r>
      <w:r w:rsidRPr="0070153E">
        <w:t xml:space="preserve">shows that </w:t>
      </w:r>
      <w:r>
        <w:t>38.</w:t>
      </w:r>
      <w:r w:rsidR="00C93B47">
        <w:t>3</w:t>
      </w:r>
      <w:r>
        <w:t xml:space="preserve">% of people with a current GP record of non-diabetic hyperglycaemia were offered a DPP course </w:t>
      </w:r>
      <w:r w:rsidR="00C93B47">
        <w:t xml:space="preserve">of which </w:t>
      </w:r>
      <w:r>
        <w:t xml:space="preserve">69% did not decline the offer. </w:t>
      </w:r>
    </w:p>
    <w:p w14:paraId="4B60F8BD" w14:textId="77777777" w:rsidR="003B49F8" w:rsidRPr="004612EA" w:rsidRDefault="003B49F8" w:rsidP="00B65D9F">
      <w:pPr>
        <w:pStyle w:val="Heading3"/>
      </w:pPr>
      <w:r w:rsidRPr="004612EA">
        <w:t>Resource impact</w:t>
      </w:r>
    </w:p>
    <w:p w14:paraId="0440F275" w14:textId="51C88049" w:rsidR="00961409" w:rsidRDefault="00961409" w:rsidP="00961409">
      <w:pPr>
        <w:pStyle w:val="Paragraph"/>
      </w:pPr>
      <w:r>
        <w:t>Implementing the 2017 intensive lifestyle-change programmes recommendations from the type 2 diabetes: prevention in people at high risk (PH38) guideline will allow the NHS Diabetes Prevention Programme to initially target groups of the population who will benefit most, in a way that is consistent across the UK. Providing these programmes to all would have a</w:t>
      </w:r>
      <w:r w:rsidR="00253BCC">
        <w:t>n initial</w:t>
      </w:r>
      <w:r>
        <w:t xml:space="preserve"> large resource impact</w:t>
      </w:r>
      <w:r w:rsidR="00253BCC">
        <w:t xml:space="preserve"> but future financial savings through reduced complications may be realisable.</w:t>
      </w:r>
    </w:p>
    <w:p w14:paraId="149FFF0A" w14:textId="77777777" w:rsidR="00645A9C" w:rsidRDefault="00961409" w:rsidP="00645A9C">
      <w:pPr>
        <w:pStyle w:val="Paragraph"/>
      </w:pPr>
      <w:r>
        <w:t>These recommendations are not included in the resource impact statement/reports for (NG203/PH38). They were not identified as areas of the guidelines that would be likely to have a significant resource impact (&gt;£1m in England each year).</w:t>
      </w:r>
      <w:bookmarkStart w:id="115" w:name="_Hlk61966644"/>
    </w:p>
    <w:p w14:paraId="66180A34" w14:textId="4A680BF8" w:rsidR="0067426A" w:rsidRDefault="0067426A" w:rsidP="00B65D9F">
      <w:pPr>
        <w:pStyle w:val="Heading3"/>
      </w:pPr>
      <w:r w:rsidRPr="0067426A">
        <w:t>Issues for consideration</w:t>
      </w:r>
    </w:p>
    <w:bookmarkEnd w:id="115"/>
    <w:p w14:paraId="434C5484" w14:textId="77777777" w:rsidR="00414915" w:rsidRPr="002500EE" w:rsidRDefault="00414915" w:rsidP="00414915">
      <w:pPr>
        <w:pStyle w:val="Paragraph"/>
        <w:rPr>
          <w:b/>
          <w:bCs/>
        </w:rPr>
      </w:pPr>
      <w:r w:rsidRPr="002500EE">
        <w:rPr>
          <w:b/>
          <w:bCs/>
        </w:rPr>
        <w:t>For discussion:</w:t>
      </w:r>
    </w:p>
    <w:p w14:paraId="62532DCF" w14:textId="4F67ADDD" w:rsidR="00414915" w:rsidRPr="002500EE" w:rsidRDefault="00414915" w:rsidP="00D3606C">
      <w:pPr>
        <w:pStyle w:val="Panelbullet1"/>
        <w:spacing w:after="240" w:line="276" w:lineRule="auto"/>
        <w:ind w:left="714" w:hanging="357"/>
      </w:pPr>
      <w:r w:rsidRPr="002500EE">
        <w:t>What is the priority for improvement?</w:t>
      </w:r>
      <w:r w:rsidR="002500EE" w:rsidRPr="002500EE">
        <w:t xml:space="preserve"> </w:t>
      </w:r>
    </w:p>
    <w:p w14:paraId="2C114095" w14:textId="2649BAF6" w:rsidR="00414915" w:rsidRPr="002500EE" w:rsidRDefault="002500EE" w:rsidP="00D3606C">
      <w:pPr>
        <w:pStyle w:val="Panelbullet1"/>
        <w:spacing w:after="240" w:line="276" w:lineRule="auto"/>
        <w:ind w:left="714" w:hanging="357"/>
      </w:pPr>
      <w:r w:rsidRPr="002500EE">
        <w:t xml:space="preserve">Is </w:t>
      </w:r>
      <w:r>
        <w:t xml:space="preserve">risk assessment </w:t>
      </w:r>
      <w:r w:rsidRPr="002500EE">
        <w:t>or referral to a</w:t>
      </w:r>
      <w:r w:rsidR="00081205">
        <w:t>n intensive lifestyle-change programme</w:t>
      </w:r>
      <w:r w:rsidRPr="002500EE">
        <w:t xml:space="preserve"> once </w:t>
      </w:r>
      <w:r w:rsidR="00081205">
        <w:t xml:space="preserve">someone is </w:t>
      </w:r>
      <w:r w:rsidRPr="002500EE">
        <w:t xml:space="preserve">identified as </w:t>
      </w:r>
      <w:r>
        <w:t xml:space="preserve">at </w:t>
      </w:r>
      <w:r w:rsidRPr="002500EE">
        <w:t>high risk</w:t>
      </w:r>
      <w:r>
        <w:t xml:space="preserve"> </w:t>
      </w:r>
      <w:r w:rsidR="00081205">
        <w:t xml:space="preserve">of developing type 2 diabetes </w:t>
      </w:r>
      <w:r>
        <w:t>the key action that will lead to improvement</w:t>
      </w:r>
      <w:r w:rsidRPr="002500EE">
        <w:t>?</w:t>
      </w:r>
    </w:p>
    <w:p w14:paraId="428A1643" w14:textId="73F27AA0" w:rsidR="00414915" w:rsidRPr="002500EE" w:rsidRDefault="00414915" w:rsidP="00D3606C">
      <w:pPr>
        <w:pStyle w:val="Panelbullet1"/>
        <w:spacing w:after="240" w:line="276" w:lineRule="auto"/>
        <w:ind w:left="714" w:hanging="357"/>
      </w:pPr>
      <w:r w:rsidRPr="002500EE">
        <w:lastRenderedPageBreak/>
        <w:t>Can we develop a specific, measurable statement?</w:t>
      </w:r>
      <w:r w:rsidR="002500EE">
        <w:t xml:space="preserve"> Note the current quality statement </w:t>
      </w:r>
      <w:r w:rsidR="00253BCC">
        <w:t xml:space="preserve">1 </w:t>
      </w:r>
      <w:r w:rsidR="002500EE">
        <w:t>in QS6.</w:t>
      </w:r>
    </w:p>
    <w:p w14:paraId="4684DAE9" w14:textId="77777777" w:rsidR="00414915" w:rsidRPr="00A6218A" w:rsidRDefault="00414915" w:rsidP="00414915">
      <w:pPr>
        <w:pStyle w:val="Paragraph"/>
        <w:rPr>
          <w:b/>
          <w:bCs/>
        </w:rPr>
      </w:pPr>
      <w:r w:rsidRPr="00A6218A">
        <w:rPr>
          <w:b/>
          <w:bCs/>
        </w:rPr>
        <w:t>For decision:</w:t>
      </w:r>
    </w:p>
    <w:p w14:paraId="71CEFCED" w14:textId="77777777" w:rsidR="006A5EF3" w:rsidRDefault="00414915" w:rsidP="00B65D9F">
      <w:pPr>
        <w:pStyle w:val="Bulletleft1"/>
      </w:pPr>
      <w:r w:rsidRPr="00624810">
        <w:t>Should this area be prioritised for inclusion in the quality standard?</w:t>
      </w:r>
    </w:p>
    <w:p w14:paraId="2CC9F999" w14:textId="77777777" w:rsidR="00910C02" w:rsidRDefault="004510E0" w:rsidP="00B65D9F">
      <w:pPr>
        <w:pStyle w:val="Bulletleft1"/>
      </w:pPr>
      <w:r>
        <w:br w:type="page"/>
      </w:r>
    </w:p>
    <w:p w14:paraId="64C473A3" w14:textId="233652B1" w:rsidR="00EB1F28" w:rsidRPr="0091078F" w:rsidRDefault="00C21A6C" w:rsidP="00EB1F28">
      <w:pPr>
        <w:pStyle w:val="Numberedheading2"/>
      </w:pPr>
      <w:bookmarkStart w:id="116" w:name="_Toc114568220"/>
      <w:r>
        <w:lastRenderedPageBreak/>
        <w:t>Education and advice</w:t>
      </w:r>
      <w:bookmarkEnd w:id="116"/>
    </w:p>
    <w:p w14:paraId="48FB34B3" w14:textId="77777777" w:rsidR="00C21A6C" w:rsidRDefault="00C21A6C" w:rsidP="00C21A6C">
      <w:pPr>
        <w:pStyle w:val="Heading3"/>
      </w:pPr>
      <w:r>
        <w:t>Structured education</w:t>
      </w:r>
    </w:p>
    <w:p w14:paraId="7998A395" w14:textId="61E155C7" w:rsidR="00EB1F28" w:rsidRPr="0091078F" w:rsidRDefault="00EB1F28" w:rsidP="00EB1F28">
      <w:pPr>
        <w:pStyle w:val="Paragraphnonumbers"/>
      </w:pPr>
      <w:r>
        <w:t xml:space="preserve">Stakeholders commented </w:t>
      </w:r>
      <w:r w:rsidR="005356B8">
        <w:t xml:space="preserve">that adults with </w:t>
      </w:r>
      <w:r w:rsidR="00253BCC">
        <w:t xml:space="preserve">diagnosed </w:t>
      </w:r>
      <w:r w:rsidR="005356B8">
        <w:t>type 2 diabetes should be offered access to and attend a structured education programme after diagnosis</w:t>
      </w:r>
      <w:r w:rsidR="00F40043">
        <w:t xml:space="preserve"> and annually</w:t>
      </w:r>
      <w:r w:rsidR="005356B8">
        <w:t>.</w:t>
      </w:r>
      <w:r w:rsidR="00F40043">
        <w:t xml:space="preserve"> They noted that tailoring education programmes for cultural, linguistic, cognitive and literacy needs may help to reduce health inequalities.</w:t>
      </w:r>
      <w:r w:rsidR="00C21A6C">
        <w:t xml:space="preserve"> They also note the need for remote (virtual) structured education.</w:t>
      </w:r>
      <w:r w:rsidR="00C831B2">
        <w:t xml:space="preserve"> </w:t>
      </w:r>
      <w:r w:rsidR="00C831B2" w:rsidRPr="0091078F">
        <w:t>Stakeholders commented</w:t>
      </w:r>
      <w:r w:rsidR="00C831B2">
        <w:t xml:space="preserve"> that low patient activation is linked with poor clinical outcomes and note that patient activation to self-manage is a priority area for quality improvement. They suggest that individualised care plans should include coaching for activation. </w:t>
      </w:r>
    </w:p>
    <w:p w14:paraId="6FC89226" w14:textId="77777777" w:rsidR="00EB1F28" w:rsidRPr="007B1C0E" w:rsidRDefault="00EB1F28" w:rsidP="00EB1F28">
      <w:pPr>
        <w:pStyle w:val="Heading4"/>
      </w:pPr>
      <w:r>
        <w:t>S</w:t>
      </w:r>
      <w:r w:rsidRPr="00CD3D03">
        <w:t xml:space="preserve">elected recommendations </w:t>
      </w:r>
    </w:p>
    <w:p w14:paraId="4B9836AA" w14:textId="764FFA95" w:rsidR="0076325E" w:rsidRPr="0076325E" w:rsidRDefault="001F5938" w:rsidP="00EB1F28">
      <w:pPr>
        <w:pStyle w:val="Paragraph"/>
      </w:pPr>
      <w:hyperlink r:id="rId24" w:history="1">
        <w:r w:rsidR="0076325E" w:rsidRPr="0076325E">
          <w:rPr>
            <w:rStyle w:val="Hyperlink"/>
          </w:rPr>
          <w:t>NICE’s guideline on type 2 diabetes in adults: management (NG28):</w:t>
        </w:r>
      </w:hyperlink>
    </w:p>
    <w:p w14:paraId="69AF1992" w14:textId="219E5948" w:rsidR="00C831B2" w:rsidRDefault="00C831B2" w:rsidP="00EB1F28">
      <w:pPr>
        <w:pStyle w:val="Paragraph"/>
      </w:pPr>
      <w:r>
        <w:t xml:space="preserve">1.1.1 </w:t>
      </w:r>
      <w:r w:rsidRPr="00650637">
        <w:t>Adopt</w:t>
      </w:r>
      <w:r w:rsidRPr="00067649">
        <w:t xml:space="preserve"> an individualised approach to diabetes care that is tailored to the needs and circumstances of adults with type 2 diabetes, taking into account their personal preferences, comorbidities and risks from polypharmacy, and their likelihood of benefiting from long-term interventions. Such an approach is especially important in the context of multimorbidity.</w:t>
      </w:r>
    </w:p>
    <w:p w14:paraId="3B51B475" w14:textId="3D83862D" w:rsidR="0076325E" w:rsidRDefault="0076325E" w:rsidP="00EB1F28">
      <w:pPr>
        <w:pStyle w:val="Paragraph"/>
      </w:pPr>
      <w:r w:rsidRPr="0076325E">
        <w:t>1.2.1 Offer structured education to adults with type 2 diabetes and their family members or carers (as appropriate) at the time of diagnosis, with annual reinforcement and review. Explain to people that structured education is an integral part of diabetes care.</w:t>
      </w:r>
    </w:p>
    <w:p w14:paraId="798C76D3" w14:textId="17830BD9" w:rsidR="00C93B47" w:rsidRDefault="00C93B47" w:rsidP="00C93B47">
      <w:pPr>
        <w:pStyle w:val="Paragraph"/>
      </w:pPr>
      <w:r>
        <w:t>1.2.2 Ensure that any structured education programme for adults with type 2 diabetes:</w:t>
      </w:r>
    </w:p>
    <w:p w14:paraId="4596F6CE" w14:textId="1221032A" w:rsidR="00C93B47" w:rsidRDefault="00C93B47" w:rsidP="00C93B47">
      <w:pPr>
        <w:pStyle w:val="Bulletparagraph"/>
      </w:pPr>
      <w:r>
        <w:t>is evidence-based, and suits the needs of the person</w:t>
      </w:r>
    </w:p>
    <w:p w14:paraId="1ACB0203" w14:textId="1C44B002" w:rsidR="00C93B47" w:rsidRDefault="00C93B47" w:rsidP="00C93B47">
      <w:pPr>
        <w:pStyle w:val="Bulletparagraph"/>
      </w:pPr>
      <w:r>
        <w:t>has specific aims and learning objectives, and supports the person and their family members and carers to develop attitudes, beliefs, knowledge and skills to self-manage diabetes</w:t>
      </w:r>
    </w:p>
    <w:p w14:paraId="4A3B0E8C" w14:textId="196A300B" w:rsidR="00C93B47" w:rsidRDefault="00C93B47" w:rsidP="00C93B47">
      <w:pPr>
        <w:pStyle w:val="Bulletparagraph"/>
      </w:pPr>
      <w:r>
        <w:t>has a structured curriculum that is theory driven, evidence-based and resource-effective, has supporting materials and is written down</w:t>
      </w:r>
    </w:p>
    <w:p w14:paraId="4E8F72DB" w14:textId="3F78A734" w:rsidR="00C93B47" w:rsidRDefault="00C93B47" w:rsidP="00C93B47">
      <w:pPr>
        <w:pStyle w:val="Bulletparagraph"/>
      </w:pPr>
      <w:r>
        <w:t>is delivered by trained educators who:</w:t>
      </w:r>
    </w:p>
    <w:p w14:paraId="665E3609" w14:textId="12B348FD" w:rsidR="00C93B47" w:rsidRDefault="00C93B47" w:rsidP="00C93B47">
      <w:pPr>
        <w:pStyle w:val="Bulletparagraph"/>
      </w:pPr>
      <w:r>
        <w:t>have an understanding of educational theory appropriate to the age and needs of the person</w:t>
      </w:r>
    </w:p>
    <w:p w14:paraId="4428DF41" w14:textId="0303D640" w:rsidR="00C93B47" w:rsidRDefault="00C93B47" w:rsidP="00C93B47">
      <w:pPr>
        <w:pStyle w:val="Bulletparagraph"/>
      </w:pPr>
      <w:r>
        <w:t>are trained and competent to deliver the principles and content of the programme</w:t>
      </w:r>
    </w:p>
    <w:p w14:paraId="60A4CCB9" w14:textId="453EFB8A" w:rsidR="00C93B47" w:rsidRDefault="00C93B47" w:rsidP="00C93B47">
      <w:pPr>
        <w:pStyle w:val="Bulletparagraph"/>
      </w:pPr>
      <w:r>
        <w:t>is quality assured, and reviewed by trained, competent, independent assessors who measure it against criteria that ensure consistency</w:t>
      </w:r>
    </w:p>
    <w:p w14:paraId="79BF4D60" w14:textId="2D4EB4BE" w:rsidR="00C93B47" w:rsidRDefault="00C93B47" w:rsidP="00C93B47">
      <w:pPr>
        <w:pStyle w:val="Bulletparagraphlast"/>
      </w:pPr>
      <w:r>
        <w:t>has outcomes that are audited regularly.</w:t>
      </w:r>
    </w:p>
    <w:p w14:paraId="7D0FD944" w14:textId="4DE8E161" w:rsidR="0007460A" w:rsidRDefault="0007460A" w:rsidP="00EB1F28">
      <w:pPr>
        <w:pStyle w:val="Paragraph"/>
      </w:pPr>
      <w:r>
        <w:lastRenderedPageBreak/>
        <w:t xml:space="preserve">1.2.4 </w:t>
      </w:r>
      <w:r w:rsidRPr="0007460A">
        <w:t>Offer adults with type 2 diabetes group education programmes as the preferred option. Provide an alternative of equal standard for people who are unable or prefer not to take part in group education.</w:t>
      </w:r>
    </w:p>
    <w:p w14:paraId="3985D04D" w14:textId="15BCD5DD" w:rsidR="00F539F3" w:rsidRDefault="00F539F3" w:rsidP="00EB1F28">
      <w:pPr>
        <w:pStyle w:val="Paragraph"/>
      </w:pPr>
      <w:r>
        <w:t xml:space="preserve">1.2.5 </w:t>
      </w:r>
      <w:r w:rsidRPr="00F539F3">
        <w:t>Ensure that education programmes for adults with type 2 diabetes meet the cultural, linguistic, cognitive and literacy needs of people in the local area</w:t>
      </w:r>
      <w:r>
        <w:t>.</w:t>
      </w:r>
    </w:p>
    <w:p w14:paraId="1C46923E" w14:textId="2D7BBC39" w:rsidR="00C831B2" w:rsidRDefault="001F5938" w:rsidP="00C831B2">
      <w:pPr>
        <w:pStyle w:val="Paragraph"/>
      </w:pPr>
      <w:hyperlink r:id="rId25" w:history="1">
        <w:r w:rsidR="00C831B2" w:rsidRPr="00067649">
          <w:rPr>
            <w:rStyle w:val="Hyperlink"/>
          </w:rPr>
          <w:t>NICE’s guideline on patient experience in adult NHS services: improving the experience of car</w:t>
        </w:r>
        <w:r w:rsidR="00C93B47">
          <w:rPr>
            <w:rStyle w:val="Hyperlink"/>
          </w:rPr>
          <w:t>e</w:t>
        </w:r>
        <w:r w:rsidR="00C831B2" w:rsidRPr="00067649">
          <w:rPr>
            <w:rStyle w:val="Hyperlink"/>
          </w:rPr>
          <w:t xml:space="preserve"> for people using adult NHS services (CG138):</w:t>
        </w:r>
      </w:hyperlink>
    </w:p>
    <w:p w14:paraId="5A650886" w14:textId="77777777" w:rsidR="00C831B2" w:rsidRDefault="00C831B2" w:rsidP="00C831B2">
      <w:pPr>
        <w:pStyle w:val="Paragraph"/>
      </w:pPr>
      <w:r>
        <w:t xml:space="preserve">1.5.11 </w:t>
      </w:r>
      <w:r w:rsidRPr="00067649">
        <w:t>Give the patient information, and the support they need to make use of the information, in order to promote their active participation in care and self-management</w:t>
      </w:r>
      <w:r>
        <w:t>.</w:t>
      </w:r>
    </w:p>
    <w:p w14:paraId="7104D8C4" w14:textId="77777777" w:rsidR="00C831B2" w:rsidRDefault="00C831B2" w:rsidP="00C831B2">
      <w:pPr>
        <w:pStyle w:val="Paragraph"/>
      </w:pPr>
      <w:r>
        <w:t xml:space="preserve">1.5.17 </w:t>
      </w:r>
      <w:r w:rsidRPr="00067649">
        <w:t>Give the patient (and/or their family members and carers) information to enable them to use any medicines and equipment correctly. Ensure that the patient and their family members and carers feel adequately informed, prepared and supported to use medicines and equipment and to carry out self-care and self-management.</w:t>
      </w:r>
    </w:p>
    <w:p w14:paraId="668D2053" w14:textId="77777777" w:rsidR="001E7B39" w:rsidRDefault="00C831B2" w:rsidP="001E7B39">
      <w:pPr>
        <w:pStyle w:val="Paragraph"/>
        <w:rPr>
          <w:b/>
          <w:bCs/>
          <w:iCs/>
        </w:rPr>
      </w:pPr>
      <w:r>
        <w:t xml:space="preserve">1.5.18 </w:t>
      </w:r>
      <w:r w:rsidRPr="00067649">
        <w:t>Advise the patient where they might find reliable high-quality information and support after consultations, from sources such as national and local support groups, networks and information services.</w:t>
      </w:r>
      <w:bookmarkStart w:id="117" w:name="_Hlk108001313"/>
    </w:p>
    <w:p w14:paraId="572B7FE8" w14:textId="349A3B7C" w:rsidR="002500EE" w:rsidRDefault="002500EE" w:rsidP="002500EE">
      <w:pPr>
        <w:pStyle w:val="Heading4"/>
      </w:pPr>
      <w:r>
        <w:t>Existing quality statement</w:t>
      </w:r>
      <w:r w:rsidR="009B76F4">
        <w:t xml:space="preserve"> and indicators</w:t>
      </w:r>
    </w:p>
    <w:p w14:paraId="04BB7043" w14:textId="55CAA81B" w:rsidR="002500EE" w:rsidRDefault="001F5938" w:rsidP="00EB1F28">
      <w:pPr>
        <w:pStyle w:val="Paragraph"/>
      </w:pPr>
      <w:hyperlink r:id="rId26" w:history="1">
        <w:r w:rsidR="002500EE" w:rsidRPr="002500EE">
          <w:rPr>
            <w:rStyle w:val="Hyperlink"/>
          </w:rPr>
          <w:t>NICE’s quality standard on diabetes in adults</w:t>
        </w:r>
        <w:r w:rsidR="00C93B47">
          <w:rPr>
            <w:rStyle w:val="Hyperlink"/>
          </w:rPr>
          <w:t xml:space="preserve"> (QS6)</w:t>
        </w:r>
        <w:r w:rsidR="002500EE" w:rsidRPr="002500EE">
          <w:rPr>
            <w:rStyle w:val="Hyperlink"/>
          </w:rPr>
          <w:t>:</w:t>
        </w:r>
      </w:hyperlink>
    </w:p>
    <w:p w14:paraId="78E3C25F" w14:textId="2C986063" w:rsidR="002500EE" w:rsidRDefault="002500EE" w:rsidP="00EB1F28">
      <w:pPr>
        <w:pStyle w:val="Paragraph"/>
      </w:pPr>
      <w:r>
        <w:t xml:space="preserve">Statement 2 </w:t>
      </w:r>
      <w:r w:rsidRPr="002500EE">
        <w:t>Adults with type 2 diabetes are offered a structured education programme at diagnosis.</w:t>
      </w:r>
    </w:p>
    <w:p w14:paraId="6CB67AAC" w14:textId="3F4D7D92" w:rsidR="009B76F4" w:rsidRDefault="001F5938" w:rsidP="00EB1F28">
      <w:pPr>
        <w:pStyle w:val="Paragraph"/>
      </w:pPr>
      <w:hyperlink r:id="rId27" w:history="1">
        <w:r w:rsidR="009B76F4" w:rsidRPr="009B76F4">
          <w:rPr>
            <w:rStyle w:val="Hyperlink"/>
          </w:rPr>
          <w:t>NHS Digital’s Quality and Outcomes Framework:</w:t>
        </w:r>
      </w:hyperlink>
    </w:p>
    <w:p w14:paraId="53F86B8D" w14:textId="5BE48E23" w:rsidR="009B76F4" w:rsidRPr="0076325E" w:rsidRDefault="009B76F4" w:rsidP="00EB1F28">
      <w:pPr>
        <w:pStyle w:val="Paragraph"/>
      </w:pPr>
      <w:r>
        <w:t xml:space="preserve">DM014: </w:t>
      </w:r>
      <w:r w:rsidRPr="009B76F4">
        <w:t>The percentage of patients newly diagnosed with diabetes, on the register, in the preceding 1 April to 31 March who have a record of being referred to a structured education programme within 9 months after entry on to the diabetes register.</w:t>
      </w:r>
    </w:p>
    <w:bookmarkEnd w:id="117"/>
    <w:p w14:paraId="70271906" w14:textId="77777777" w:rsidR="00EB1F28" w:rsidRPr="00B0030E" w:rsidRDefault="00EB1F28" w:rsidP="00EB1F28">
      <w:pPr>
        <w:pStyle w:val="Heading4"/>
      </w:pPr>
      <w:r w:rsidRPr="00B0030E">
        <w:t>Current UK practice</w:t>
      </w:r>
    </w:p>
    <w:bookmarkStart w:id="118" w:name="_Hlk108173663"/>
    <w:p w14:paraId="4430602B" w14:textId="3D27C9E0" w:rsidR="00EB1F28" w:rsidRDefault="0027028D" w:rsidP="00F539F3">
      <w:pPr>
        <w:pStyle w:val="Paragraph"/>
      </w:pPr>
      <w:r>
        <w:fldChar w:fldCharType="begin"/>
      </w:r>
      <w:r>
        <w:instrText xml:space="preserve"> HYPERLINK "https://digital.nhs.uk/data-and-information/publications/statistical/national-diabetes-audit/core-q3-21-22" </w:instrText>
      </w:r>
      <w:r>
        <w:fldChar w:fldCharType="separate"/>
      </w:r>
      <w:r w:rsidRPr="0027028D">
        <w:rPr>
          <w:rStyle w:val="Hyperlink"/>
        </w:rPr>
        <w:t>National Diabetes Audit (quarterly report 2021/22)</w:t>
      </w:r>
      <w:r>
        <w:fldChar w:fldCharType="end"/>
      </w:r>
      <w:bookmarkEnd w:id="118"/>
      <w:r>
        <w:t xml:space="preserve"> </w:t>
      </w:r>
      <w:r w:rsidR="006F2CB9">
        <w:t>showed</w:t>
      </w:r>
      <w:r w:rsidR="006F2CB9" w:rsidRPr="0076325E">
        <w:t xml:space="preserve"> </w:t>
      </w:r>
      <w:r w:rsidR="0076325E" w:rsidRPr="0076325E">
        <w:t xml:space="preserve">that </w:t>
      </w:r>
      <w:r w:rsidR="006F2CB9">
        <w:t xml:space="preserve">in 2020 </w:t>
      </w:r>
      <w:r>
        <w:t>65.9</w:t>
      </w:r>
      <w:r w:rsidR="0076325E" w:rsidRPr="0076325E">
        <w:t xml:space="preserve">% of people with a new diagnosis of type 2 diabetes (and other types of diabetes, excluding type 1 diabetes) </w:t>
      </w:r>
      <w:r w:rsidR="0076325E">
        <w:t xml:space="preserve">were </w:t>
      </w:r>
      <w:r w:rsidR="006F2CB9">
        <w:t>offered</w:t>
      </w:r>
      <w:r w:rsidR="0076325E">
        <w:t xml:space="preserve"> structured education programme within 12 months of their diagnosis. </w:t>
      </w:r>
      <w:r>
        <w:t>5.6</w:t>
      </w:r>
      <w:r w:rsidR="0076325E">
        <w:t>% of people with a new diagnosis attended structured education.</w:t>
      </w:r>
      <w:r w:rsidR="00347249">
        <w:t xml:space="preserve"> The </w:t>
      </w:r>
      <w:r>
        <w:t>report</w:t>
      </w:r>
      <w:r w:rsidR="00347249">
        <w:t xml:space="preserve"> acknowledges that low rates of attendance are an underestimation due to poor recording.</w:t>
      </w:r>
      <w:r w:rsidR="0076325E">
        <w:t xml:space="preserve"> </w:t>
      </w:r>
      <w:hyperlink r:id="rId28" w:history="1">
        <w:r w:rsidR="0010593A" w:rsidRPr="0010593A">
          <w:rPr>
            <w:rStyle w:val="Hyperlink"/>
          </w:rPr>
          <w:t>Diabetes UK’s care survey</w:t>
        </w:r>
      </w:hyperlink>
      <w:r w:rsidR="0010593A">
        <w:t xml:space="preserve"> (2015) reported </w:t>
      </w:r>
      <w:r w:rsidR="0010593A">
        <w:lastRenderedPageBreak/>
        <w:t>that 53% of people with type 2 diabetes were offered structured education and 69% were likely to take up a place.</w:t>
      </w:r>
      <w:r w:rsidR="009E788B">
        <w:t xml:space="preserve"> </w:t>
      </w:r>
      <w:hyperlink r:id="rId29" w:history="1">
        <w:r w:rsidR="009E788B" w:rsidRPr="009E788B">
          <w:rPr>
            <w:rStyle w:val="Hyperlink"/>
          </w:rPr>
          <w:t>NHS Digital’s quality and outcomes framework</w:t>
        </w:r>
      </w:hyperlink>
      <w:r w:rsidR="009E788B">
        <w:t xml:space="preserve"> 2019</w:t>
      </w:r>
      <w:r w:rsidR="009E7D44">
        <w:t xml:space="preserve"> to</w:t>
      </w:r>
      <w:r w:rsidR="00A02C86">
        <w:t xml:space="preserve"> </w:t>
      </w:r>
      <w:r w:rsidR="009E788B">
        <w:t xml:space="preserve">2020 reported that 92.4% of people newly diagnosed with </w:t>
      </w:r>
      <w:r>
        <w:t xml:space="preserve">type 1 or type 2 </w:t>
      </w:r>
      <w:r w:rsidR="009E788B">
        <w:t>diabetes were referred to a structured education programme within 9 months of entry onto the diabetes register</w:t>
      </w:r>
      <w:r w:rsidR="009B76F4">
        <w:t xml:space="preserve"> (DM014)</w:t>
      </w:r>
      <w:r w:rsidR="009E788B">
        <w:t xml:space="preserve">. </w:t>
      </w:r>
    </w:p>
    <w:p w14:paraId="7871039C" w14:textId="588649B5" w:rsidR="0007460A" w:rsidRDefault="0007460A" w:rsidP="00F539F3">
      <w:pPr>
        <w:pStyle w:val="Paragraph"/>
      </w:pPr>
      <w:r>
        <w:t xml:space="preserve">The </w:t>
      </w:r>
      <w:hyperlink r:id="rId30" w:history="1">
        <w:r w:rsidRPr="00AC5982">
          <w:rPr>
            <w:rStyle w:val="Hyperlink"/>
          </w:rPr>
          <w:t>C</w:t>
        </w:r>
        <w:r w:rsidR="00DF23C4">
          <w:rPr>
            <w:rStyle w:val="Hyperlink"/>
          </w:rPr>
          <w:t xml:space="preserve">are </w:t>
        </w:r>
        <w:r w:rsidRPr="00AC5982">
          <w:rPr>
            <w:rStyle w:val="Hyperlink"/>
          </w:rPr>
          <w:t>Q</w:t>
        </w:r>
        <w:r w:rsidR="00DF23C4">
          <w:rPr>
            <w:rStyle w:val="Hyperlink"/>
          </w:rPr>
          <w:t xml:space="preserve">uality </w:t>
        </w:r>
        <w:r w:rsidRPr="00AC5982">
          <w:rPr>
            <w:rStyle w:val="Hyperlink"/>
          </w:rPr>
          <w:t>C</w:t>
        </w:r>
        <w:r w:rsidR="00DF23C4">
          <w:rPr>
            <w:rStyle w:val="Hyperlink"/>
          </w:rPr>
          <w:t>ommission’s</w:t>
        </w:r>
        <w:r w:rsidRPr="00AC5982">
          <w:rPr>
            <w:rStyle w:val="Hyperlink"/>
          </w:rPr>
          <w:t xml:space="preserve"> </w:t>
        </w:r>
        <w:r w:rsidR="00AC5982" w:rsidRPr="00AC5982">
          <w:rPr>
            <w:rStyle w:val="Hyperlink"/>
          </w:rPr>
          <w:t>my diabetes, my care</w:t>
        </w:r>
      </w:hyperlink>
      <w:r w:rsidR="00AC5982">
        <w:t xml:space="preserve"> (2016)</w:t>
      </w:r>
      <w:r>
        <w:t xml:space="preserve"> found that structured education was rarely offered to people with a learning disability</w:t>
      </w:r>
      <w:r w:rsidR="00661F34">
        <w:t xml:space="preserve"> </w:t>
      </w:r>
      <w:r>
        <w:t>and it was not always clear if their educational needs had been met through other channels. Six CCGS delivered structured education in languages other than English</w:t>
      </w:r>
      <w:r w:rsidR="00661F34">
        <w:t>,</w:t>
      </w:r>
      <w:r>
        <w:t xml:space="preserve"> but several CCGS recognised that they were not providing courses that were appropriate to their local community and the CQC found that in several areas there were no appropriate education programmes for people with a learning disability or cognitive impairment, deaf people or people who are hard of hearing.</w:t>
      </w:r>
      <w:r w:rsidR="00AC5982">
        <w:t xml:space="preserve"> The report includes fieldwork from 10 CCGs chosen based on geographical region and demographic characteristics</w:t>
      </w:r>
      <w:r w:rsidR="00661F34">
        <w:t xml:space="preserve">, </w:t>
      </w:r>
      <w:r w:rsidR="00AC5982">
        <w:t>an online webform to g</w:t>
      </w:r>
      <w:r w:rsidR="00661F34">
        <w:t>a</w:t>
      </w:r>
      <w:r w:rsidR="00AC5982">
        <w:t xml:space="preserve">ther feedback from </w:t>
      </w:r>
      <w:r w:rsidR="00661F34">
        <w:t xml:space="preserve">96 </w:t>
      </w:r>
      <w:r w:rsidR="00AC5982">
        <w:t>people with diabetes</w:t>
      </w:r>
      <w:r w:rsidR="00661F34">
        <w:t xml:space="preserve"> from the areas covered by the fieldwork and engagement with 20 people from BME backgrounds and 22 people with a mild learning disability. </w:t>
      </w:r>
    </w:p>
    <w:p w14:paraId="6FD15A7E" w14:textId="592857B4" w:rsidR="0007460A" w:rsidRDefault="001F5938" w:rsidP="00F539F3">
      <w:pPr>
        <w:pStyle w:val="Paragraph"/>
      </w:pPr>
      <w:hyperlink r:id="rId31" w:history="1">
        <w:r w:rsidR="0007460A" w:rsidRPr="00AC5982">
          <w:rPr>
            <w:rStyle w:val="Hyperlink"/>
          </w:rPr>
          <w:t>The GP patient survey</w:t>
        </w:r>
      </w:hyperlink>
      <w:r w:rsidR="0007460A">
        <w:t xml:space="preserve"> in 2021 found that 82.7% of people with diabetes were confident that they could manage any issue arising from their diabetes</w:t>
      </w:r>
      <w:r w:rsidR="00AC5982">
        <w:t xml:space="preserve"> and 74.8% of people with diabetes said that had enough support from local services to manage their diabetes. The survey included people aged 16 and over and sampled 6,658 GP practices with 850,206 questionnaires returned. </w:t>
      </w:r>
    </w:p>
    <w:p w14:paraId="5B53F588" w14:textId="33BDF544" w:rsidR="00EB1F28" w:rsidRPr="0091078F" w:rsidRDefault="00C21A6C" w:rsidP="00EB1F28">
      <w:pPr>
        <w:pStyle w:val="Heading3"/>
      </w:pPr>
      <w:r>
        <w:t>Diet</w:t>
      </w:r>
    </w:p>
    <w:p w14:paraId="3EFF404B" w14:textId="559B900E" w:rsidR="00EB1F28" w:rsidRPr="00EB1F28" w:rsidRDefault="00EB1F28" w:rsidP="00EB1F28">
      <w:pPr>
        <w:pStyle w:val="Paragraphnonumbers"/>
      </w:pPr>
      <w:r w:rsidRPr="0091078F">
        <w:t xml:space="preserve">Stakeholders commented </w:t>
      </w:r>
      <w:r>
        <w:t xml:space="preserve">on the need for advice on diet that is accessible, timely and evidence based. They noted specifically that may help remission of type 2 diabetes. </w:t>
      </w:r>
      <w:r w:rsidR="00F40043">
        <w:t xml:space="preserve">Stakeholders commented that </w:t>
      </w:r>
      <w:r w:rsidR="00B119BC">
        <w:t xml:space="preserve">low energy, low carbohydrate diets and </w:t>
      </w:r>
      <w:r w:rsidR="00F40043">
        <w:t>weight loss</w:t>
      </w:r>
      <w:r w:rsidR="0027028D">
        <w:t>, including bariatric surgery</w:t>
      </w:r>
      <w:r w:rsidR="00F40043">
        <w:t xml:space="preserve"> </w:t>
      </w:r>
      <w:r w:rsidR="00B119BC">
        <w:t>may</w:t>
      </w:r>
      <w:r w:rsidR="00F40043">
        <w:t xml:space="preserve"> help to reduce glucose levels and lead to remission of type 2 diabetes in some people. They note that NICE recommendations to aim for a HbA1c level of 48 mmol/mol align with consensus reports for remission target.</w:t>
      </w:r>
      <w:r w:rsidR="00F40043" w:rsidRPr="00F40043">
        <w:t xml:space="preserve"> </w:t>
      </w:r>
      <w:r w:rsidR="00F40043">
        <w:t>Stakeholders also noted the impact of smoking cessation and subsequent weight gain on development and progression of type 2 diabetes. They note that careful monitoring is necessary.</w:t>
      </w:r>
    </w:p>
    <w:p w14:paraId="61524793" w14:textId="77777777" w:rsidR="00EB1F28" w:rsidRPr="003A57C1" w:rsidRDefault="00EB1F28" w:rsidP="00EB1F28">
      <w:pPr>
        <w:pStyle w:val="Heading4"/>
      </w:pPr>
      <w:r>
        <w:t>S</w:t>
      </w:r>
      <w:r w:rsidRPr="00CD3D03">
        <w:t>elected recommendations</w:t>
      </w:r>
    </w:p>
    <w:p w14:paraId="00258581" w14:textId="0D28D20D" w:rsidR="00F539F3" w:rsidRPr="00EA702D" w:rsidRDefault="001F5938" w:rsidP="00EB1F28">
      <w:pPr>
        <w:pStyle w:val="Paragraphnonumbers"/>
      </w:pPr>
      <w:hyperlink r:id="rId32" w:history="1">
        <w:r w:rsidR="00F539F3" w:rsidRPr="00EA702D">
          <w:rPr>
            <w:rStyle w:val="Hyperlink"/>
          </w:rPr>
          <w:t>NICE’s guideline on type 2 diabetes in adults: management (NG28):</w:t>
        </w:r>
      </w:hyperlink>
    </w:p>
    <w:p w14:paraId="57EC7DEE" w14:textId="6BA41780" w:rsidR="00F539F3" w:rsidRPr="00EA702D" w:rsidRDefault="00F539F3" w:rsidP="00EB1F28">
      <w:pPr>
        <w:pStyle w:val="Paragraphnonumbers"/>
      </w:pPr>
      <w:r w:rsidRPr="00EA702D">
        <w:t>1.3.1 Provide individualised and ongoing nutritional advice from a healthcare professional with specific expertise and competencies in nutrition.</w:t>
      </w:r>
    </w:p>
    <w:p w14:paraId="47D83E54" w14:textId="69C05598" w:rsidR="00F539F3" w:rsidRPr="00EA702D" w:rsidRDefault="00F539F3" w:rsidP="00F539F3">
      <w:pPr>
        <w:pStyle w:val="Paragraphnonumbers"/>
      </w:pPr>
      <w:r w:rsidRPr="00EA702D">
        <w:t>1.3.3 Encourage adults with type 2 diabetes to follow the same healthy eating advice as the general population, which includes:</w:t>
      </w:r>
    </w:p>
    <w:p w14:paraId="0C35FF56" w14:textId="46594531" w:rsidR="00F539F3" w:rsidRDefault="00F539F3" w:rsidP="00F539F3">
      <w:pPr>
        <w:pStyle w:val="Bulletparagraph"/>
      </w:pPr>
      <w:r w:rsidRPr="00EA702D">
        <w:lastRenderedPageBreak/>
        <w:t>eating high-fibre, low</w:t>
      </w:r>
      <w:r>
        <w:t>-glycaemic-index sources of carbohydrate, such as fruit, vegetables, wholegrains and pulses</w:t>
      </w:r>
    </w:p>
    <w:p w14:paraId="73A821CA" w14:textId="2A382111" w:rsidR="00F539F3" w:rsidRPr="00EA702D" w:rsidRDefault="00F539F3" w:rsidP="00F539F3">
      <w:pPr>
        <w:pStyle w:val="Bulletparagraph"/>
      </w:pPr>
      <w:r w:rsidRPr="00EA702D">
        <w:t>choosing low-fat dairy products</w:t>
      </w:r>
    </w:p>
    <w:p w14:paraId="73AF0F4A" w14:textId="735F4DCA" w:rsidR="00F539F3" w:rsidRPr="00EA702D" w:rsidRDefault="00F539F3" w:rsidP="00F539F3">
      <w:pPr>
        <w:pStyle w:val="Bulletparagraph"/>
      </w:pPr>
      <w:r w:rsidRPr="00EA702D">
        <w:t>eating oily fish</w:t>
      </w:r>
    </w:p>
    <w:p w14:paraId="11267639" w14:textId="7A95EC1A" w:rsidR="00F539F3" w:rsidRPr="00EA702D" w:rsidRDefault="00F539F3" w:rsidP="00F539F3">
      <w:pPr>
        <w:pStyle w:val="Bulletparagraphlast"/>
      </w:pPr>
      <w:r w:rsidRPr="00EA702D">
        <w:t>controlling their intake of saturated and trans fatty acids.</w:t>
      </w:r>
    </w:p>
    <w:p w14:paraId="648F8AF1" w14:textId="720F00AB" w:rsidR="00F539F3" w:rsidRDefault="00F539F3" w:rsidP="00F539F3">
      <w:pPr>
        <w:pStyle w:val="Paragraph"/>
      </w:pPr>
      <w:r>
        <w:t xml:space="preserve">1.3.4 </w:t>
      </w:r>
      <w:r w:rsidRPr="00F539F3">
        <w:t>Integrate dietary advice with a personalised diabetes management plan, including other aspects of lifestyle modification such as increasing physical activity and losing weight.</w:t>
      </w:r>
    </w:p>
    <w:p w14:paraId="30A7671A" w14:textId="70F05E37" w:rsidR="00EA702D" w:rsidRDefault="00EA702D" w:rsidP="00F539F3">
      <w:pPr>
        <w:pStyle w:val="Paragraph"/>
      </w:pPr>
      <w:r>
        <w:t xml:space="preserve">1.6.6 </w:t>
      </w:r>
      <w:r w:rsidRPr="00EA702D">
        <w:t>Offer lifestyle advice and drug treatment to support adults with type 2 diabetes to reach and maintain their HbA1c target (see the sections on dietary advice and bariatric surgery and choosing drug treatments). For more information about supporting adherence, see the NICE guideline on medicines adherence</w:t>
      </w:r>
    </w:p>
    <w:p w14:paraId="44998B45" w14:textId="6BA4E9BA" w:rsidR="00EA702D" w:rsidRDefault="00EA702D" w:rsidP="00F539F3">
      <w:pPr>
        <w:pStyle w:val="Paragraph"/>
      </w:pPr>
      <w:r>
        <w:t xml:space="preserve">1.6.7 </w:t>
      </w:r>
      <w:r w:rsidRPr="00EA702D">
        <w:t>For adults whose type 2 diabetes is managed either by lifestyle and diet, or lifestyle and diet combined with a single drug not associated with hypoglycaemia, support them to aim for an HbA1c level of 48 mmol/mol (6.5%). For adults on a drug associated with hypoglycaemia, support them to aim for an HbA1c level of 53 mmol/mol (7.0%).</w:t>
      </w:r>
    </w:p>
    <w:p w14:paraId="5C163F45" w14:textId="38D963F9" w:rsidR="00F539F3" w:rsidRDefault="001F5938" w:rsidP="00F539F3">
      <w:pPr>
        <w:pStyle w:val="Paragraph"/>
      </w:pPr>
      <w:hyperlink r:id="rId33" w:history="1">
        <w:r w:rsidR="00F539F3" w:rsidRPr="00EA702D">
          <w:rPr>
            <w:rStyle w:val="Hyperlink"/>
          </w:rPr>
          <w:t>NICE’s guideline on obesity</w:t>
        </w:r>
        <w:r w:rsidR="00EA702D" w:rsidRPr="00EA702D">
          <w:rPr>
            <w:rStyle w:val="Hyperlink"/>
          </w:rPr>
          <w:t>: identification, assessment and management</w:t>
        </w:r>
        <w:r w:rsidR="00F539F3" w:rsidRPr="00EA702D">
          <w:rPr>
            <w:rStyle w:val="Hyperlink"/>
          </w:rPr>
          <w:t xml:space="preserve"> (CG189):</w:t>
        </w:r>
      </w:hyperlink>
    </w:p>
    <w:p w14:paraId="1C0A346B" w14:textId="321DE2F8" w:rsidR="00EA702D" w:rsidRDefault="00EA702D" w:rsidP="00F539F3">
      <w:pPr>
        <w:pStyle w:val="Paragraph"/>
      </w:pPr>
      <w:r w:rsidRPr="00EA702D">
        <w:t>For the recommendations in this section, the GDG considered that recent-onset type 2 diabetes would include those people whose diagnosis has been made within a 10-year time frame.</w:t>
      </w:r>
    </w:p>
    <w:p w14:paraId="58714538" w14:textId="6CF7F01F" w:rsidR="00F539F3" w:rsidRDefault="00F539F3" w:rsidP="00F539F3">
      <w:pPr>
        <w:pStyle w:val="Paragraph"/>
      </w:pPr>
      <w:r>
        <w:t xml:space="preserve">1.11.1 </w:t>
      </w:r>
      <w:r w:rsidRPr="00F539F3">
        <w:t>Offer an expedited assessment for bariatric surgery to people with a BMI of 35 or over who have recent-onset type 2 diabetes as long as they are also receiving or will receive assessment in a tier 3 service (or equivalent).</w:t>
      </w:r>
    </w:p>
    <w:p w14:paraId="7EC3C520" w14:textId="09878A95" w:rsidR="00F539F3" w:rsidRDefault="00F539F3" w:rsidP="00F539F3">
      <w:pPr>
        <w:pStyle w:val="Paragraph"/>
      </w:pPr>
      <w:r>
        <w:t xml:space="preserve">1.11.2 </w:t>
      </w:r>
      <w:r w:rsidR="00EA702D" w:rsidRPr="00EA702D">
        <w:t>Consider an assessment for bariatric surgery for people with a BMI of 30 to 34.9 who have recent-onset type 2 diabetes as long as they are also receiving or will receive assessment in a tier 3 service (or equivalent).</w:t>
      </w:r>
    </w:p>
    <w:p w14:paraId="2FDC3CDD" w14:textId="39826742" w:rsidR="00EA702D" w:rsidRDefault="00EA702D" w:rsidP="00F539F3">
      <w:pPr>
        <w:pStyle w:val="Paragraph"/>
      </w:pPr>
      <w:r>
        <w:t xml:space="preserve">1.11.3 </w:t>
      </w:r>
      <w:r w:rsidRPr="00EA702D">
        <w:t>Consider an assessment for bariatric surgery for people of Asian family origin who have recent-onset type 2 diabetes at a lower BMI than other populations (see recommendation 1.2.8) as long as they are also receiving or will receive assessment in a tier 3 service (or equivalent)</w:t>
      </w:r>
      <w:r>
        <w:t>.</w:t>
      </w:r>
    </w:p>
    <w:p w14:paraId="5AC010D6" w14:textId="264F1F4E" w:rsidR="00276F12" w:rsidRDefault="001F5938" w:rsidP="00F539F3">
      <w:pPr>
        <w:pStyle w:val="Paragraph"/>
      </w:pPr>
      <w:hyperlink r:id="rId34" w:history="1">
        <w:r w:rsidR="00276F12" w:rsidRPr="00276F12">
          <w:rPr>
            <w:rStyle w:val="Hyperlink"/>
          </w:rPr>
          <w:t>SIGN’s guideline on management of diabetes:</w:t>
        </w:r>
      </w:hyperlink>
    </w:p>
    <w:p w14:paraId="5806C4F8" w14:textId="3DBD3BC2" w:rsidR="00276F12" w:rsidRPr="00276F12" w:rsidRDefault="00276F12" w:rsidP="00276F12">
      <w:pPr>
        <w:pStyle w:val="Paragraph"/>
      </w:pPr>
      <w:r>
        <w:t xml:space="preserve">3.7.1 People with type 2 diabetes can be given dietary choices for achieving weight loss that may also improve glycaemic control. Options include simple caloric restriction, reducing fat intake, consumption of carbohydrates with low rather than </w:t>
      </w:r>
      <w:r>
        <w:lastRenderedPageBreak/>
        <w:t>high glycaemic index, and restricting the total amount of dietary carbohydrate (a minimum of 50 g per day appears safe for up to six months).</w:t>
      </w:r>
    </w:p>
    <w:p w14:paraId="57491C47" w14:textId="77777777" w:rsidR="00EB1F28" w:rsidRPr="00EA702D" w:rsidRDefault="00EB1F28" w:rsidP="00EB1F28">
      <w:pPr>
        <w:pStyle w:val="Heading4"/>
      </w:pPr>
      <w:r w:rsidRPr="00EA702D">
        <w:t>Current UK practice</w:t>
      </w:r>
    </w:p>
    <w:p w14:paraId="2ACEA2BD" w14:textId="6F7828B3" w:rsidR="00EB1F28" w:rsidRPr="00B81FC7" w:rsidRDefault="00B81FC7" w:rsidP="00B81FC7">
      <w:pPr>
        <w:pStyle w:val="Paragraph"/>
        <w:rPr>
          <w:rFonts w:cs="Arial"/>
        </w:rPr>
      </w:pPr>
      <w:r w:rsidRPr="0027028D">
        <w:t>No published studies on current practice were highlighted for this suggested area for quality improvement; this area is based on stakeholder’s knowledge and experience.</w:t>
      </w:r>
    </w:p>
    <w:p w14:paraId="65B0C0F2" w14:textId="77777777" w:rsidR="006C7433" w:rsidRPr="004612EA" w:rsidRDefault="006C7433" w:rsidP="006C7433">
      <w:pPr>
        <w:pStyle w:val="Heading3"/>
      </w:pPr>
      <w:r w:rsidRPr="004612EA">
        <w:t>Resource impact</w:t>
      </w:r>
    </w:p>
    <w:p w14:paraId="46F4EA6D" w14:textId="6005127E" w:rsidR="00961409" w:rsidRDefault="00961409" w:rsidP="00961409">
      <w:pPr>
        <w:pStyle w:val="Paragraph"/>
      </w:pPr>
      <w:r w:rsidRPr="00CF04B2">
        <w:t>Recommendation</w:t>
      </w:r>
      <w:r>
        <w:t>s</w:t>
      </w:r>
      <w:r w:rsidRPr="00CF04B2">
        <w:t xml:space="preserve"> 1.11.1-1.11.3 </w:t>
      </w:r>
      <w:r>
        <w:t xml:space="preserve">(CG189) </w:t>
      </w:r>
      <w:r w:rsidRPr="00CF04B2">
        <w:t>regarding assessment for bariatric surgery</w:t>
      </w:r>
      <w:r>
        <w:t xml:space="preserve"> were included in the resource impact report for</w:t>
      </w:r>
      <w:r w:rsidRPr="00CF04B2">
        <w:t xml:space="preserve"> the obesity: identification, assessment and management</w:t>
      </w:r>
      <w:r>
        <w:t xml:space="preserve"> guideline</w:t>
      </w:r>
      <w:r w:rsidRPr="00CF04B2">
        <w:t xml:space="preserve"> update 2014 (CG189)</w:t>
      </w:r>
      <w:r>
        <w:t xml:space="preserve">. </w:t>
      </w:r>
      <w:r w:rsidRPr="00AF25C1">
        <w:t>Clinical experts suggest that lowering the BMI criteria for people with type 2</w:t>
      </w:r>
      <w:r>
        <w:t xml:space="preserve"> </w:t>
      </w:r>
      <w:r w:rsidRPr="00AF25C1">
        <w:t>diabetes for an assessment for bariatric surgery will increase demand for specialist weight management services (tier 3) and subsequently for specialised complex obesity services (tier 4), including surgery.</w:t>
      </w:r>
      <w:r>
        <w:t xml:space="preserve"> The table below is from the resource impact report for the 2014 update which shows the estimated</w:t>
      </w:r>
      <w:r w:rsidRPr="000F4DC8">
        <w:t xml:space="preserve"> net cost of bariatric surgery to people who have recent-onset type 2 diabetes and meet the criteria</w:t>
      </w:r>
      <w:r>
        <w:t>.</w:t>
      </w:r>
      <w:r w:rsidRPr="000F4DC8">
        <w:t xml:space="preserve"> </w:t>
      </w:r>
      <w:r>
        <w:t>T</w:t>
      </w:r>
      <w:r w:rsidRPr="000F4DC8">
        <w:t>here are significant potential savings that are associated with bariatric surgery. For example, a budget impact analysis paper (Pollock, et al, 2013) that was reviewed for the guideline concluded that laparoscopic adjustable gastric banding (LAGB) showed cost savings of £91,300 (£913 per patient) over 5 years in a closed cohort of 100 patients compared with standard medical management (SMM) for obesity.</w:t>
      </w:r>
      <w:r>
        <w:t xml:space="preserve"> Other savings include </w:t>
      </w:r>
      <w:r w:rsidRPr="000F4DC8">
        <w:t>reduced diabetes, asthma, sleep apnoea medication costs</w:t>
      </w:r>
      <w:r>
        <w:t xml:space="preserve">, </w:t>
      </w:r>
      <w:r w:rsidRPr="000F4DC8">
        <w:t>incidence of diabetes complications</w:t>
      </w:r>
      <w:r>
        <w:t xml:space="preserve"> and </w:t>
      </w:r>
      <w:r w:rsidRPr="000F4DC8">
        <w:t>reduced contact with healthcare</w:t>
      </w:r>
      <w:r>
        <w:t>.</w:t>
      </w:r>
    </w:p>
    <w:tbl>
      <w:tblPr>
        <w:tblW w:w="8926" w:type="dxa"/>
        <w:tblLayout w:type="fixed"/>
        <w:tblLook w:val="04A0" w:firstRow="1" w:lastRow="0" w:firstColumn="1" w:lastColumn="0" w:noHBand="0" w:noVBand="1"/>
      </w:tblPr>
      <w:tblGrid>
        <w:gridCol w:w="2405"/>
        <w:gridCol w:w="1134"/>
        <w:gridCol w:w="992"/>
        <w:gridCol w:w="1134"/>
        <w:gridCol w:w="993"/>
        <w:gridCol w:w="1134"/>
        <w:gridCol w:w="1134"/>
      </w:tblGrid>
      <w:tr w:rsidR="00961409" w14:paraId="6572D8D5" w14:textId="77777777" w:rsidTr="00D3606C">
        <w:trPr>
          <w:trHeight w:val="366"/>
        </w:trPr>
        <w:tc>
          <w:tcPr>
            <w:tcW w:w="2405" w:type="dxa"/>
            <w:vMerge w:val="restart"/>
            <w:tcBorders>
              <w:top w:val="single" w:sz="4" w:space="0" w:color="auto"/>
              <w:left w:val="single" w:sz="4" w:space="0" w:color="auto"/>
              <w:bottom w:val="single" w:sz="4" w:space="0" w:color="auto"/>
              <w:right w:val="single" w:sz="4" w:space="0" w:color="auto"/>
            </w:tcBorders>
            <w:hideMark/>
          </w:tcPr>
          <w:p w14:paraId="7CD6B3EF" w14:textId="77777777" w:rsidR="00961409" w:rsidRDefault="00961409" w:rsidP="007928BC">
            <w:pPr>
              <w:pStyle w:val="Tabletext"/>
            </w:pPr>
            <w:r>
              <w:t>Details</w:t>
            </w:r>
          </w:p>
        </w:tc>
        <w:tc>
          <w:tcPr>
            <w:tcW w:w="2126" w:type="dxa"/>
            <w:gridSpan w:val="2"/>
            <w:tcBorders>
              <w:top w:val="single" w:sz="4" w:space="0" w:color="auto"/>
              <w:left w:val="nil"/>
              <w:bottom w:val="single" w:sz="4" w:space="0" w:color="auto"/>
              <w:right w:val="single" w:sz="4" w:space="0" w:color="auto"/>
            </w:tcBorders>
            <w:noWrap/>
            <w:hideMark/>
          </w:tcPr>
          <w:p w14:paraId="53C1CD63" w14:textId="77777777" w:rsidR="00961409" w:rsidRDefault="00961409" w:rsidP="007928BC">
            <w:pPr>
              <w:pStyle w:val="Tabletext"/>
            </w:pPr>
            <w:r>
              <w:t xml:space="preserve">Current practice </w:t>
            </w:r>
          </w:p>
        </w:tc>
        <w:tc>
          <w:tcPr>
            <w:tcW w:w="2127" w:type="dxa"/>
            <w:gridSpan w:val="2"/>
            <w:tcBorders>
              <w:top w:val="single" w:sz="4" w:space="0" w:color="auto"/>
              <w:left w:val="nil"/>
              <w:bottom w:val="single" w:sz="4" w:space="0" w:color="auto"/>
              <w:right w:val="single" w:sz="4" w:space="0" w:color="auto"/>
            </w:tcBorders>
            <w:noWrap/>
            <w:hideMark/>
          </w:tcPr>
          <w:p w14:paraId="4CF128A7" w14:textId="77777777" w:rsidR="00961409" w:rsidRDefault="00961409" w:rsidP="007928BC">
            <w:pPr>
              <w:pStyle w:val="Tabletext"/>
            </w:pPr>
            <w:r>
              <w:t>Future practice</w:t>
            </w:r>
          </w:p>
        </w:tc>
        <w:tc>
          <w:tcPr>
            <w:tcW w:w="2268" w:type="dxa"/>
            <w:gridSpan w:val="2"/>
            <w:tcBorders>
              <w:top w:val="single" w:sz="4" w:space="0" w:color="auto"/>
              <w:left w:val="nil"/>
              <w:bottom w:val="single" w:sz="4" w:space="0" w:color="auto"/>
              <w:right w:val="single" w:sz="4" w:space="0" w:color="auto"/>
            </w:tcBorders>
            <w:noWrap/>
            <w:hideMark/>
          </w:tcPr>
          <w:p w14:paraId="5AB178C4" w14:textId="77777777" w:rsidR="00961409" w:rsidRDefault="00961409" w:rsidP="007928BC">
            <w:pPr>
              <w:pStyle w:val="Tabletext"/>
            </w:pPr>
            <w:r>
              <w:t>Change</w:t>
            </w:r>
          </w:p>
        </w:tc>
      </w:tr>
      <w:tr w:rsidR="00961409" w14:paraId="761425AC" w14:textId="77777777" w:rsidTr="00D3606C">
        <w:trPr>
          <w:trHeight w:val="615"/>
        </w:trPr>
        <w:tc>
          <w:tcPr>
            <w:tcW w:w="2405" w:type="dxa"/>
            <w:vMerge/>
            <w:tcBorders>
              <w:top w:val="single" w:sz="4" w:space="0" w:color="auto"/>
              <w:left w:val="single" w:sz="4" w:space="0" w:color="auto"/>
              <w:bottom w:val="single" w:sz="4" w:space="0" w:color="auto"/>
              <w:right w:val="single" w:sz="4" w:space="0" w:color="auto"/>
            </w:tcBorders>
            <w:vAlign w:val="center"/>
            <w:hideMark/>
          </w:tcPr>
          <w:p w14:paraId="01F55739" w14:textId="77777777" w:rsidR="00961409" w:rsidRDefault="00961409" w:rsidP="007928BC">
            <w:pPr>
              <w:rPr>
                <w:rFonts w:ascii="Arial" w:hAnsi="Arial"/>
                <w:sz w:val="22"/>
              </w:rPr>
            </w:pPr>
          </w:p>
        </w:tc>
        <w:tc>
          <w:tcPr>
            <w:tcW w:w="1134" w:type="dxa"/>
            <w:tcBorders>
              <w:top w:val="nil"/>
              <w:left w:val="nil"/>
              <w:bottom w:val="single" w:sz="4" w:space="0" w:color="auto"/>
              <w:right w:val="single" w:sz="4" w:space="0" w:color="auto"/>
            </w:tcBorders>
            <w:hideMark/>
          </w:tcPr>
          <w:p w14:paraId="3C1FD224" w14:textId="77777777" w:rsidR="00961409" w:rsidRDefault="00961409" w:rsidP="007928BC">
            <w:pPr>
              <w:pStyle w:val="Tabletext"/>
            </w:pPr>
            <w:r>
              <w:t>Number of people</w:t>
            </w:r>
          </w:p>
        </w:tc>
        <w:tc>
          <w:tcPr>
            <w:tcW w:w="992" w:type="dxa"/>
            <w:tcBorders>
              <w:top w:val="nil"/>
              <w:left w:val="nil"/>
              <w:bottom w:val="single" w:sz="4" w:space="0" w:color="auto"/>
              <w:right w:val="single" w:sz="4" w:space="0" w:color="auto"/>
            </w:tcBorders>
            <w:noWrap/>
            <w:hideMark/>
          </w:tcPr>
          <w:p w14:paraId="2BCD7DE8" w14:textId="77777777" w:rsidR="00961409" w:rsidRDefault="00961409" w:rsidP="007928BC">
            <w:pPr>
              <w:pStyle w:val="Tabletext"/>
            </w:pPr>
            <w:r>
              <w:t>Cost (£000)</w:t>
            </w:r>
          </w:p>
        </w:tc>
        <w:tc>
          <w:tcPr>
            <w:tcW w:w="1134" w:type="dxa"/>
            <w:tcBorders>
              <w:top w:val="nil"/>
              <w:left w:val="nil"/>
              <w:bottom w:val="single" w:sz="4" w:space="0" w:color="auto"/>
              <w:right w:val="single" w:sz="4" w:space="0" w:color="auto"/>
            </w:tcBorders>
            <w:hideMark/>
          </w:tcPr>
          <w:p w14:paraId="0563FB10" w14:textId="77777777" w:rsidR="00961409" w:rsidRDefault="00961409" w:rsidP="007928BC">
            <w:pPr>
              <w:pStyle w:val="Tabletext"/>
            </w:pPr>
            <w:r>
              <w:t>Number of people</w:t>
            </w:r>
          </w:p>
        </w:tc>
        <w:tc>
          <w:tcPr>
            <w:tcW w:w="993" w:type="dxa"/>
            <w:tcBorders>
              <w:top w:val="nil"/>
              <w:left w:val="nil"/>
              <w:bottom w:val="single" w:sz="4" w:space="0" w:color="auto"/>
              <w:right w:val="single" w:sz="4" w:space="0" w:color="auto"/>
            </w:tcBorders>
            <w:noWrap/>
            <w:hideMark/>
          </w:tcPr>
          <w:p w14:paraId="67A336C1" w14:textId="77777777" w:rsidR="00961409" w:rsidRDefault="00961409" w:rsidP="007928BC">
            <w:pPr>
              <w:pStyle w:val="Tabletext"/>
            </w:pPr>
            <w:r>
              <w:t>Cost (£000s)</w:t>
            </w:r>
          </w:p>
        </w:tc>
        <w:tc>
          <w:tcPr>
            <w:tcW w:w="1134" w:type="dxa"/>
            <w:tcBorders>
              <w:top w:val="nil"/>
              <w:left w:val="nil"/>
              <w:bottom w:val="single" w:sz="4" w:space="0" w:color="auto"/>
              <w:right w:val="single" w:sz="4" w:space="0" w:color="auto"/>
            </w:tcBorders>
            <w:hideMark/>
          </w:tcPr>
          <w:p w14:paraId="7B786ED0" w14:textId="77777777" w:rsidR="00961409" w:rsidRDefault="00961409" w:rsidP="007928BC">
            <w:pPr>
              <w:pStyle w:val="Tabletext"/>
            </w:pPr>
            <w:r>
              <w:t>Numbers of people</w:t>
            </w:r>
          </w:p>
        </w:tc>
        <w:tc>
          <w:tcPr>
            <w:tcW w:w="1134" w:type="dxa"/>
            <w:tcBorders>
              <w:top w:val="nil"/>
              <w:left w:val="nil"/>
              <w:bottom w:val="single" w:sz="4" w:space="0" w:color="auto"/>
              <w:right w:val="single" w:sz="4" w:space="0" w:color="auto"/>
            </w:tcBorders>
            <w:noWrap/>
            <w:hideMark/>
          </w:tcPr>
          <w:p w14:paraId="5640268F" w14:textId="77777777" w:rsidR="00961409" w:rsidRDefault="00961409" w:rsidP="007928BC">
            <w:pPr>
              <w:pStyle w:val="Tabletext"/>
            </w:pPr>
            <w:r>
              <w:t>Cost (£000s)</w:t>
            </w:r>
          </w:p>
        </w:tc>
      </w:tr>
      <w:tr w:rsidR="00961409" w14:paraId="1E6558F8" w14:textId="77777777" w:rsidTr="00D3606C">
        <w:trPr>
          <w:trHeight w:val="382"/>
        </w:trPr>
        <w:tc>
          <w:tcPr>
            <w:tcW w:w="2405" w:type="dxa"/>
            <w:tcBorders>
              <w:top w:val="nil"/>
              <w:left w:val="single" w:sz="4" w:space="0" w:color="auto"/>
              <w:bottom w:val="single" w:sz="4" w:space="0" w:color="auto"/>
              <w:right w:val="single" w:sz="4" w:space="0" w:color="auto"/>
            </w:tcBorders>
            <w:hideMark/>
          </w:tcPr>
          <w:p w14:paraId="7DF61CA2" w14:textId="77777777" w:rsidR="00961409" w:rsidRDefault="00961409" w:rsidP="007928BC">
            <w:pPr>
              <w:pStyle w:val="Tabletext"/>
            </w:pPr>
            <w:r>
              <w:t>People with a BMI of less than 30</w:t>
            </w:r>
          </w:p>
        </w:tc>
        <w:tc>
          <w:tcPr>
            <w:tcW w:w="1134" w:type="dxa"/>
            <w:tcBorders>
              <w:top w:val="nil"/>
              <w:left w:val="nil"/>
              <w:bottom w:val="single" w:sz="4" w:space="0" w:color="auto"/>
              <w:right w:val="single" w:sz="4" w:space="0" w:color="auto"/>
            </w:tcBorders>
            <w:noWrap/>
            <w:vAlign w:val="bottom"/>
            <w:hideMark/>
          </w:tcPr>
          <w:p w14:paraId="65B57B72" w14:textId="77777777" w:rsidR="00961409" w:rsidRDefault="00961409" w:rsidP="007928BC">
            <w:pPr>
              <w:pStyle w:val="Tabletext"/>
              <w:jc w:val="right"/>
            </w:pPr>
            <w:r>
              <w:t>0</w:t>
            </w:r>
          </w:p>
        </w:tc>
        <w:tc>
          <w:tcPr>
            <w:tcW w:w="992" w:type="dxa"/>
            <w:tcBorders>
              <w:top w:val="nil"/>
              <w:left w:val="nil"/>
              <w:bottom w:val="single" w:sz="4" w:space="0" w:color="auto"/>
              <w:right w:val="single" w:sz="4" w:space="0" w:color="auto"/>
            </w:tcBorders>
            <w:noWrap/>
            <w:vAlign w:val="bottom"/>
            <w:hideMark/>
          </w:tcPr>
          <w:p w14:paraId="7E4DA358" w14:textId="77777777" w:rsidR="00961409" w:rsidRDefault="00961409" w:rsidP="007928BC">
            <w:pPr>
              <w:pStyle w:val="Tabletext"/>
              <w:jc w:val="right"/>
            </w:pPr>
            <w:r>
              <w:t>0</w:t>
            </w:r>
          </w:p>
        </w:tc>
        <w:tc>
          <w:tcPr>
            <w:tcW w:w="1134" w:type="dxa"/>
            <w:tcBorders>
              <w:top w:val="nil"/>
              <w:left w:val="nil"/>
              <w:bottom w:val="single" w:sz="4" w:space="0" w:color="auto"/>
              <w:right w:val="single" w:sz="4" w:space="0" w:color="auto"/>
            </w:tcBorders>
            <w:noWrap/>
            <w:vAlign w:val="bottom"/>
            <w:hideMark/>
          </w:tcPr>
          <w:p w14:paraId="03806C7F" w14:textId="77777777" w:rsidR="00961409" w:rsidRDefault="00961409" w:rsidP="007928BC">
            <w:pPr>
              <w:pStyle w:val="Tabletext"/>
              <w:jc w:val="right"/>
            </w:pPr>
            <w:r>
              <w:t>496</w:t>
            </w:r>
          </w:p>
        </w:tc>
        <w:tc>
          <w:tcPr>
            <w:tcW w:w="993" w:type="dxa"/>
            <w:tcBorders>
              <w:top w:val="nil"/>
              <w:left w:val="nil"/>
              <w:bottom w:val="single" w:sz="4" w:space="0" w:color="auto"/>
              <w:right w:val="single" w:sz="4" w:space="0" w:color="auto"/>
            </w:tcBorders>
            <w:noWrap/>
            <w:vAlign w:val="bottom"/>
            <w:hideMark/>
          </w:tcPr>
          <w:p w14:paraId="70CEEB9F" w14:textId="77777777" w:rsidR="00961409" w:rsidRDefault="00961409" w:rsidP="007928BC">
            <w:pPr>
              <w:pStyle w:val="Tabletext"/>
              <w:jc w:val="right"/>
            </w:pPr>
            <w:r>
              <w:t>2567</w:t>
            </w:r>
          </w:p>
        </w:tc>
        <w:tc>
          <w:tcPr>
            <w:tcW w:w="1134" w:type="dxa"/>
            <w:tcBorders>
              <w:top w:val="nil"/>
              <w:left w:val="nil"/>
              <w:bottom w:val="single" w:sz="4" w:space="0" w:color="auto"/>
              <w:right w:val="single" w:sz="4" w:space="0" w:color="auto"/>
            </w:tcBorders>
            <w:noWrap/>
            <w:vAlign w:val="bottom"/>
            <w:hideMark/>
          </w:tcPr>
          <w:p w14:paraId="4D322866" w14:textId="77777777" w:rsidR="00961409" w:rsidRDefault="00961409" w:rsidP="007928BC">
            <w:pPr>
              <w:pStyle w:val="Tabletext"/>
              <w:jc w:val="right"/>
            </w:pPr>
            <w:r>
              <w:t>496</w:t>
            </w:r>
          </w:p>
        </w:tc>
        <w:tc>
          <w:tcPr>
            <w:tcW w:w="1134" w:type="dxa"/>
            <w:tcBorders>
              <w:top w:val="nil"/>
              <w:left w:val="nil"/>
              <w:bottom w:val="single" w:sz="4" w:space="0" w:color="auto"/>
              <w:right w:val="single" w:sz="4" w:space="0" w:color="auto"/>
            </w:tcBorders>
            <w:noWrap/>
            <w:vAlign w:val="bottom"/>
            <w:hideMark/>
          </w:tcPr>
          <w:p w14:paraId="1844B1CA" w14:textId="77777777" w:rsidR="00961409" w:rsidRDefault="00961409" w:rsidP="007928BC">
            <w:pPr>
              <w:pStyle w:val="Tabletext"/>
              <w:jc w:val="right"/>
            </w:pPr>
            <w:r>
              <w:t>2567</w:t>
            </w:r>
          </w:p>
        </w:tc>
      </w:tr>
      <w:tr w:rsidR="00961409" w14:paraId="30B23A3B" w14:textId="77777777" w:rsidTr="00D3606C">
        <w:trPr>
          <w:trHeight w:val="349"/>
        </w:trPr>
        <w:tc>
          <w:tcPr>
            <w:tcW w:w="2405" w:type="dxa"/>
            <w:tcBorders>
              <w:top w:val="nil"/>
              <w:left w:val="single" w:sz="4" w:space="0" w:color="auto"/>
              <w:bottom w:val="single" w:sz="4" w:space="0" w:color="auto"/>
              <w:right w:val="single" w:sz="4" w:space="0" w:color="auto"/>
            </w:tcBorders>
            <w:noWrap/>
            <w:hideMark/>
          </w:tcPr>
          <w:p w14:paraId="3112D99E" w14:textId="77777777" w:rsidR="00961409" w:rsidRDefault="00961409" w:rsidP="007928BC">
            <w:pPr>
              <w:pStyle w:val="Tabletext"/>
            </w:pPr>
            <w:r>
              <w:t>People with a BMI of 30 to less than 35</w:t>
            </w:r>
          </w:p>
        </w:tc>
        <w:tc>
          <w:tcPr>
            <w:tcW w:w="1134" w:type="dxa"/>
            <w:tcBorders>
              <w:top w:val="nil"/>
              <w:left w:val="nil"/>
              <w:bottom w:val="single" w:sz="4" w:space="0" w:color="auto"/>
              <w:right w:val="single" w:sz="4" w:space="0" w:color="auto"/>
            </w:tcBorders>
            <w:noWrap/>
            <w:vAlign w:val="bottom"/>
            <w:hideMark/>
          </w:tcPr>
          <w:p w14:paraId="3B334CBA" w14:textId="77777777" w:rsidR="00961409" w:rsidRDefault="00961409" w:rsidP="007928BC">
            <w:pPr>
              <w:pStyle w:val="Tabletext"/>
              <w:jc w:val="right"/>
            </w:pPr>
            <w:r>
              <w:t>0</w:t>
            </w:r>
          </w:p>
        </w:tc>
        <w:tc>
          <w:tcPr>
            <w:tcW w:w="992" w:type="dxa"/>
            <w:tcBorders>
              <w:top w:val="nil"/>
              <w:left w:val="nil"/>
              <w:bottom w:val="single" w:sz="4" w:space="0" w:color="auto"/>
              <w:right w:val="single" w:sz="4" w:space="0" w:color="auto"/>
            </w:tcBorders>
            <w:noWrap/>
            <w:vAlign w:val="bottom"/>
            <w:hideMark/>
          </w:tcPr>
          <w:p w14:paraId="3A135C9A" w14:textId="77777777" w:rsidR="00961409" w:rsidRDefault="00961409" w:rsidP="007928BC">
            <w:pPr>
              <w:pStyle w:val="Tabletext"/>
              <w:jc w:val="right"/>
            </w:pPr>
            <w:r>
              <w:t>0</w:t>
            </w:r>
          </w:p>
        </w:tc>
        <w:tc>
          <w:tcPr>
            <w:tcW w:w="1134" w:type="dxa"/>
            <w:tcBorders>
              <w:top w:val="nil"/>
              <w:left w:val="nil"/>
              <w:bottom w:val="single" w:sz="4" w:space="0" w:color="auto"/>
              <w:right w:val="single" w:sz="4" w:space="0" w:color="auto"/>
            </w:tcBorders>
            <w:noWrap/>
            <w:vAlign w:val="bottom"/>
            <w:hideMark/>
          </w:tcPr>
          <w:p w14:paraId="13D46267" w14:textId="77777777" w:rsidR="00961409" w:rsidRDefault="00961409" w:rsidP="007928BC">
            <w:pPr>
              <w:pStyle w:val="Tabletext"/>
              <w:jc w:val="right"/>
            </w:pPr>
            <w:r>
              <w:t>2659</w:t>
            </w:r>
          </w:p>
        </w:tc>
        <w:tc>
          <w:tcPr>
            <w:tcW w:w="993" w:type="dxa"/>
            <w:tcBorders>
              <w:top w:val="nil"/>
              <w:left w:val="nil"/>
              <w:bottom w:val="single" w:sz="4" w:space="0" w:color="auto"/>
              <w:right w:val="single" w:sz="4" w:space="0" w:color="auto"/>
            </w:tcBorders>
            <w:noWrap/>
            <w:vAlign w:val="bottom"/>
            <w:hideMark/>
          </w:tcPr>
          <w:p w14:paraId="55CFD6D1" w14:textId="77777777" w:rsidR="00961409" w:rsidRDefault="00961409" w:rsidP="007928BC">
            <w:pPr>
              <w:pStyle w:val="Tabletext"/>
              <w:jc w:val="right"/>
            </w:pPr>
            <w:r>
              <w:t>13,762</w:t>
            </w:r>
          </w:p>
        </w:tc>
        <w:tc>
          <w:tcPr>
            <w:tcW w:w="1134" w:type="dxa"/>
            <w:tcBorders>
              <w:top w:val="nil"/>
              <w:left w:val="nil"/>
              <w:bottom w:val="single" w:sz="4" w:space="0" w:color="auto"/>
              <w:right w:val="single" w:sz="4" w:space="0" w:color="auto"/>
            </w:tcBorders>
            <w:noWrap/>
            <w:vAlign w:val="bottom"/>
            <w:hideMark/>
          </w:tcPr>
          <w:p w14:paraId="2171021E" w14:textId="77777777" w:rsidR="00961409" w:rsidRDefault="00961409" w:rsidP="007928BC">
            <w:pPr>
              <w:pStyle w:val="Tabletext"/>
              <w:jc w:val="right"/>
            </w:pPr>
            <w:r>
              <w:t>2659</w:t>
            </w:r>
          </w:p>
        </w:tc>
        <w:tc>
          <w:tcPr>
            <w:tcW w:w="1134" w:type="dxa"/>
            <w:tcBorders>
              <w:top w:val="nil"/>
              <w:left w:val="nil"/>
              <w:bottom w:val="single" w:sz="4" w:space="0" w:color="auto"/>
              <w:right w:val="single" w:sz="4" w:space="0" w:color="auto"/>
            </w:tcBorders>
            <w:noWrap/>
            <w:vAlign w:val="bottom"/>
            <w:hideMark/>
          </w:tcPr>
          <w:p w14:paraId="076B0BD9" w14:textId="77777777" w:rsidR="00961409" w:rsidRDefault="00961409" w:rsidP="007928BC">
            <w:pPr>
              <w:pStyle w:val="Tabletext"/>
              <w:jc w:val="right"/>
            </w:pPr>
            <w:r>
              <w:t>13,762</w:t>
            </w:r>
          </w:p>
        </w:tc>
      </w:tr>
      <w:tr w:rsidR="00961409" w14:paraId="6E6842B9" w14:textId="77777777" w:rsidTr="00D3606C">
        <w:trPr>
          <w:trHeight w:val="366"/>
        </w:trPr>
        <w:tc>
          <w:tcPr>
            <w:tcW w:w="2405" w:type="dxa"/>
            <w:tcBorders>
              <w:top w:val="nil"/>
              <w:left w:val="single" w:sz="4" w:space="0" w:color="auto"/>
              <w:bottom w:val="single" w:sz="8" w:space="0" w:color="auto"/>
              <w:right w:val="single" w:sz="4" w:space="0" w:color="auto"/>
            </w:tcBorders>
            <w:noWrap/>
            <w:hideMark/>
          </w:tcPr>
          <w:p w14:paraId="4070BE54" w14:textId="77777777" w:rsidR="00961409" w:rsidRDefault="00961409" w:rsidP="007928BC">
            <w:pPr>
              <w:pStyle w:val="Tabletext"/>
            </w:pPr>
            <w:r>
              <w:t>People with a BMI of 35 and over</w:t>
            </w:r>
          </w:p>
        </w:tc>
        <w:tc>
          <w:tcPr>
            <w:tcW w:w="1134" w:type="dxa"/>
            <w:tcBorders>
              <w:top w:val="nil"/>
              <w:left w:val="nil"/>
              <w:bottom w:val="single" w:sz="8" w:space="0" w:color="auto"/>
              <w:right w:val="single" w:sz="4" w:space="0" w:color="auto"/>
            </w:tcBorders>
            <w:noWrap/>
            <w:vAlign w:val="bottom"/>
            <w:hideMark/>
          </w:tcPr>
          <w:p w14:paraId="40426EA3" w14:textId="77777777" w:rsidR="00961409" w:rsidRDefault="00961409" w:rsidP="007928BC">
            <w:pPr>
              <w:pStyle w:val="Tabletext"/>
              <w:jc w:val="right"/>
            </w:pPr>
            <w:r>
              <w:t>2207</w:t>
            </w:r>
          </w:p>
        </w:tc>
        <w:tc>
          <w:tcPr>
            <w:tcW w:w="992" w:type="dxa"/>
            <w:tcBorders>
              <w:top w:val="nil"/>
              <w:left w:val="nil"/>
              <w:bottom w:val="single" w:sz="8" w:space="0" w:color="auto"/>
              <w:right w:val="single" w:sz="4" w:space="0" w:color="auto"/>
            </w:tcBorders>
            <w:noWrap/>
            <w:vAlign w:val="bottom"/>
            <w:hideMark/>
          </w:tcPr>
          <w:p w14:paraId="4F9B400D" w14:textId="77777777" w:rsidR="00961409" w:rsidRDefault="00961409" w:rsidP="007928BC">
            <w:pPr>
              <w:pStyle w:val="Tabletext"/>
              <w:jc w:val="right"/>
            </w:pPr>
            <w:r>
              <w:t>11,423</w:t>
            </w:r>
          </w:p>
        </w:tc>
        <w:tc>
          <w:tcPr>
            <w:tcW w:w="1134" w:type="dxa"/>
            <w:tcBorders>
              <w:top w:val="nil"/>
              <w:left w:val="nil"/>
              <w:bottom w:val="single" w:sz="8" w:space="0" w:color="auto"/>
              <w:right w:val="single" w:sz="4" w:space="0" w:color="auto"/>
            </w:tcBorders>
            <w:noWrap/>
            <w:vAlign w:val="bottom"/>
            <w:hideMark/>
          </w:tcPr>
          <w:p w14:paraId="11F50E96" w14:textId="77777777" w:rsidR="00961409" w:rsidRDefault="00961409" w:rsidP="007928BC">
            <w:pPr>
              <w:pStyle w:val="Tabletext"/>
              <w:jc w:val="right"/>
            </w:pPr>
            <w:r>
              <w:t>4432</w:t>
            </w:r>
          </w:p>
        </w:tc>
        <w:tc>
          <w:tcPr>
            <w:tcW w:w="993" w:type="dxa"/>
            <w:tcBorders>
              <w:top w:val="nil"/>
              <w:left w:val="nil"/>
              <w:bottom w:val="single" w:sz="8" w:space="0" w:color="auto"/>
              <w:right w:val="single" w:sz="4" w:space="0" w:color="auto"/>
            </w:tcBorders>
            <w:noWrap/>
            <w:vAlign w:val="bottom"/>
            <w:hideMark/>
          </w:tcPr>
          <w:p w14:paraId="013D5E7F" w14:textId="77777777" w:rsidR="00961409" w:rsidRDefault="00961409" w:rsidP="007928BC">
            <w:pPr>
              <w:pStyle w:val="Tabletext"/>
              <w:jc w:val="right"/>
            </w:pPr>
            <w:r>
              <w:t>22,932</w:t>
            </w:r>
          </w:p>
        </w:tc>
        <w:tc>
          <w:tcPr>
            <w:tcW w:w="1134" w:type="dxa"/>
            <w:tcBorders>
              <w:top w:val="nil"/>
              <w:left w:val="nil"/>
              <w:bottom w:val="single" w:sz="8" w:space="0" w:color="auto"/>
              <w:right w:val="single" w:sz="4" w:space="0" w:color="auto"/>
            </w:tcBorders>
            <w:noWrap/>
            <w:vAlign w:val="bottom"/>
            <w:hideMark/>
          </w:tcPr>
          <w:p w14:paraId="2A5EE4FC" w14:textId="77777777" w:rsidR="00961409" w:rsidRDefault="00961409" w:rsidP="007928BC">
            <w:pPr>
              <w:pStyle w:val="Tabletext"/>
              <w:jc w:val="right"/>
            </w:pPr>
            <w:r>
              <w:t>2225</w:t>
            </w:r>
          </w:p>
        </w:tc>
        <w:tc>
          <w:tcPr>
            <w:tcW w:w="1134" w:type="dxa"/>
            <w:tcBorders>
              <w:top w:val="nil"/>
              <w:left w:val="nil"/>
              <w:bottom w:val="single" w:sz="8" w:space="0" w:color="auto"/>
              <w:right w:val="single" w:sz="4" w:space="0" w:color="auto"/>
            </w:tcBorders>
            <w:noWrap/>
            <w:vAlign w:val="bottom"/>
            <w:hideMark/>
          </w:tcPr>
          <w:p w14:paraId="15836FE4" w14:textId="77777777" w:rsidR="00961409" w:rsidRDefault="00961409" w:rsidP="007928BC">
            <w:pPr>
              <w:pStyle w:val="Tabletext"/>
              <w:jc w:val="right"/>
            </w:pPr>
            <w:r>
              <w:t>11,509</w:t>
            </w:r>
          </w:p>
        </w:tc>
      </w:tr>
      <w:tr w:rsidR="00961409" w14:paraId="27DD04AC" w14:textId="77777777" w:rsidTr="00D3606C">
        <w:trPr>
          <w:trHeight w:val="366"/>
        </w:trPr>
        <w:tc>
          <w:tcPr>
            <w:tcW w:w="2405" w:type="dxa"/>
            <w:tcBorders>
              <w:top w:val="nil"/>
              <w:left w:val="single" w:sz="4" w:space="0" w:color="auto"/>
              <w:bottom w:val="single" w:sz="8" w:space="0" w:color="auto"/>
              <w:right w:val="single" w:sz="4" w:space="0" w:color="auto"/>
            </w:tcBorders>
            <w:noWrap/>
            <w:hideMark/>
          </w:tcPr>
          <w:p w14:paraId="30D4A0F1" w14:textId="77777777" w:rsidR="00961409" w:rsidRDefault="00961409" w:rsidP="007928BC">
            <w:pPr>
              <w:pStyle w:val="Tabletext"/>
            </w:pPr>
            <w:r>
              <w:t>Totals</w:t>
            </w:r>
          </w:p>
        </w:tc>
        <w:tc>
          <w:tcPr>
            <w:tcW w:w="1134" w:type="dxa"/>
            <w:tcBorders>
              <w:top w:val="nil"/>
              <w:left w:val="nil"/>
              <w:bottom w:val="single" w:sz="8" w:space="0" w:color="auto"/>
              <w:right w:val="single" w:sz="4" w:space="0" w:color="auto"/>
            </w:tcBorders>
            <w:noWrap/>
            <w:vAlign w:val="bottom"/>
            <w:hideMark/>
          </w:tcPr>
          <w:p w14:paraId="682F04CE" w14:textId="77777777" w:rsidR="00961409" w:rsidRDefault="00961409" w:rsidP="007928BC">
            <w:pPr>
              <w:pStyle w:val="Tabletext"/>
              <w:jc w:val="right"/>
            </w:pPr>
            <w:r>
              <w:t>2207</w:t>
            </w:r>
          </w:p>
        </w:tc>
        <w:tc>
          <w:tcPr>
            <w:tcW w:w="992" w:type="dxa"/>
            <w:tcBorders>
              <w:top w:val="nil"/>
              <w:left w:val="nil"/>
              <w:bottom w:val="single" w:sz="8" w:space="0" w:color="auto"/>
              <w:right w:val="single" w:sz="4" w:space="0" w:color="auto"/>
            </w:tcBorders>
            <w:noWrap/>
            <w:vAlign w:val="bottom"/>
            <w:hideMark/>
          </w:tcPr>
          <w:p w14:paraId="6ED84912" w14:textId="77777777" w:rsidR="00961409" w:rsidRDefault="00961409" w:rsidP="007928BC">
            <w:pPr>
              <w:pStyle w:val="Tabletext"/>
              <w:jc w:val="right"/>
            </w:pPr>
            <w:r>
              <w:t>11,423</w:t>
            </w:r>
          </w:p>
        </w:tc>
        <w:tc>
          <w:tcPr>
            <w:tcW w:w="1134" w:type="dxa"/>
            <w:tcBorders>
              <w:top w:val="nil"/>
              <w:left w:val="nil"/>
              <w:bottom w:val="single" w:sz="8" w:space="0" w:color="auto"/>
              <w:right w:val="single" w:sz="4" w:space="0" w:color="auto"/>
            </w:tcBorders>
            <w:noWrap/>
            <w:vAlign w:val="bottom"/>
            <w:hideMark/>
          </w:tcPr>
          <w:p w14:paraId="7A782980" w14:textId="77777777" w:rsidR="00961409" w:rsidRDefault="00961409" w:rsidP="007928BC">
            <w:pPr>
              <w:pStyle w:val="Tabletext"/>
              <w:jc w:val="right"/>
            </w:pPr>
            <w:r>
              <w:t>7587</w:t>
            </w:r>
          </w:p>
        </w:tc>
        <w:tc>
          <w:tcPr>
            <w:tcW w:w="993" w:type="dxa"/>
            <w:tcBorders>
              <w:top w:val="nil"/>
              <w:left w:val="nil"/>
              <w:bottom w:val="single" w:sz="8" w:space="0" w:color="auto"/>
              <w:right w:val="single" w:sz="4" w:space="0" w:color="auto"/>
            </w:tcBorders>
            <w:noWrap/>
            <w:vAlign w:val="bottom"/>
            <w:hideMark/>
          </w:tcPr>
          <w:p w14:paraId="6EDD1E57" w14:textId="77777777" w:rsidR="00961409" w:rsidRDefault="00961409" w:rsidP="007928BC">
            <w:pPr>
              <w:pStyle w:val="Tabletext"/>
              <w:jc w:val="right"/>
            </w:pPr>
            <w:r>
              <w:t>39,261</w:t>
            </w:r>
          </w:p>
        </w:tc>
        <w:tc>
          <w:tcPr>
            <w:tcW w:w="1134" w:type="dxa"/>
            <w:tcBorders>
              <w:top w:val="nil"/>
              <w:left w:val="nil"/>
              <w:bottom w:val="single" w:sz="8" w:space="0" w:color="auto"/>
              <w:right w:val="single" w:sz="4" w:space="0" w:color="auto"/>
            </w:tcBorders>
            <w:noWrap/>
            <w:vAlign w:val="bottom"/>
            <w:hideMark/>
          </w:tcPr>
          <w:p w14:paraId="33E1DFC6" w14:textId="77777777" w:rsidR="00961409" w:rsidRDefault="00961409" w:rsidP="007928BC">
            <w:pPr>
              <w:pStyle w:val="Tabletext"/>
              <w:jc w:val="right"/>
            </w:pPr>
            <w:r>
              <w:t>5380</w:t>
            </w:r>
          </w:p>
        </w:tc>
        <w:tc>
          <w:tcPr>
            <w:tcW w:w="1134" w:type="dxa"/>
            <w:tcBorders>
              <w:top w:val="nil"/>
              <w:left w:val="nil"/>
              <w:bottom w:val="single" w:sz="8" w:space="0" w:color="auto"/>
              <w:right w:val="single" w:sz="4" w:space="0" w:color="auto"/>
            </w:tcBorders>
            <w:noWrap/>
            <w:vAlign w:val="bottom"/>
            <w:hideMark/>
          </w:tcPr>
          <w:p w14:paraId="7B52859E" w14:textId="77777777" w:rsidR="00961409" w:rsidRDefault="00961409" w:rsidP="007928BC">
            <w:pPr>
              <w:pStyle w:val="Tabletext"/>
              <w:jc w:val="right"/>
            </w:pPr>
            <w:r>
              <w:t>27,838</w:t>
            </w:r>
          </w:p>
        </w:tc>
      </w:tr>
    </w:tbl>
    <w:p w14:paraId="3DA35B44" w14:textId="045A24B8" w:rsidR="00961409" w:rsidRDefault="00961409" w:rsidP="00645A9C">
      <w:pPr>
        <w:pStyle w:val="Paragraph"/>
      </w:pPr>
      <w:r w:rsidRPr="00961409">
        <w:t>The other recommendations are not included in the resource impact statement/reports for (NG203/CG138). They were not identified as areas of the guidelines that would be likely to have a significant resource impact (&gt;£1m in England each year).</w:t>
      </w:r>
    </w:p>
    <w:p w14:paraId="6150C7AC" w14:textId="77777777" w:rsidR="006C7433" w:rsidRDefault="006C7433" w:rsidP="006C7433">
      <w:pPr>
        <w:pStyle w:val="Heading3"/>
      </w:pPr>
      <w:r w:rsidRPr="0067426A">
        <w:lastRenderedPageBreak/>
        <w:t>Issues for consideration</w:t>
      </w:r>
    </w:p>
    <w:p w14:paraId="7309010D" w14:textId="77777777" w:rsidR="006C7433" w:rsidRPr="00B413F2" w:rsidRDefault="006C7433" w:rsidP="006C7433">
      <w:pPr>
        <w:pStyle w:val="Paragraph"/>
        <w:rPr>
          <w:b/>
          <w:bCs/>
        </w:rPr>
      </w:pPr>
      <w:r w:rsidRPr="00A6218A">
        <w:rPr>
          <w:b/>
          <w:bCs/>
        </w:rPr>
        <w:t>For discussion:</w:t>
      </w:r>
    </w:p>
    <w:p w14:paraId="3B7A3B52" w14:textId="3D66D199" w:rsidR="006C7433" w:rsidRPr="002500EE" w:rsidRDefault="006C7433" w:rsidP="00D3606C">
      <w:pPr>
        <w:pStyle w:val="Panelbullet1"/>
        <w:spacing w:after="240" w:line="276" w:lineRule="auto"/>
        <w:ind w:left="714" w:hanging="357"/>
      </w:pPr>
      <w:r w:rsidRPr="002500EE">
        <w:t>What is the priority for improvement?</w:t>
      </w:r>
      <w:r w:rsidR="002500EE" w:rsidRPr="002500EE">
        <w:t xml:space="preserve"> Access to structured education or specific dietary and weight management advice?</w:t>
      </w:r>
    </w:p>
    <w:p w14:paraId="5B428C55" w14:textId="353A1945" w:rsidR="006C7433" w:rsidRPr="002500EE" w:rsidRDefault="006C7433" w:rsidP="00D3606C">
      <w:pPr>
        <w:pStyle w:val="Panelbullet1"/>
        <w:spacing w:after="240" w:line="276" w:lineRule="auto"/>
        <w:ind w:left="714" w:hanging="357"/>
      </w:pPr>
      <w:r w:rsidRPr="002500EE">
        <w:t>What is the key action that will lead to improvement?</w:t>
      </w:r>
      <w:r w:rsidR="002500EE" w:rsidRPr="002500EE">
        <w:t xml:space="preserve"> Will referral for structured education lead to improvement? </w:t>
      </w:r>
    </w:p>
    <w:p w14:paraId="7F5ECB77" w14:textId="7F3F211A" w:rsidR="006C7433" w:rsidRPr="002500EE" w:rsidRDefault="006C7433" w:rsidP="00D3606C">
      <w:pPr>
        <w:pStyle w:val="Panelbullet1"/>
        <w:spacing w:after="240" w:line="276" w:lineRule="auto"/>
        <w:ind w:left="714" w:hanging="357"/>
      </w:pPr>
      <w:r w:rsidRPr="002500EE">
        <w:t>Can we develop a specific, measurable statement?</w:t>
      </w:r>
      <w:r w:rsidR="002500EE">
        <w:t xml:space="preserve"> Note the existing quality statement on structured education. </w:t>
      </w:r>
    </w:p>
    <w:p w14:paraId="72B08FB6" w14:textId="77777777" w:rsidR="006C7433" w:rsidRPr="00A6218A" w:rsidRDefault="006C7433" w:rsidP="006C7433">
      <w:pPr>
        <w:pStyle w:val="Paragraph"/>
        <w:rPr>
          <w:b/>
          <w:bCs/>
        </w:rPr>
      </w:pPr>
      <w:r w:rsidRPr="00A6218A">
        <w:rPr>
          <w:b/>
          <w:bCs/>
        </w:rPr>
        <w:t>For decision:</w:t>
      </w:r>
    </w:p>
    <w:p w14:paraId="7A862024" w14:textId="5A545A16" w:rsidR="002500EE" w:rsidRDefault="006C7433" w:rsidP="006C7433">
      <w:pPr>
        <w:pStyle w:val="Bulletleft1"/>
      </w:pPr>
      <w:r w:rsidRPr="00624810">
        <w:t>Should this area be prioritised for inclusion in the quality standard?</w:t>
      </w:r>
    </w:p>
    <w:p w14:paraId="175CB339" w14:textId="30E0F946" w:rsidR="006C7433" w:rsidRPr="002500EE" w:rsidRDefault="002500EE" w:rsidP="002500EE">
      <w:pPr>
        <w:rPr>
          <w:rFonts w:ascii="Arial" w:hAnsi="Arial"/>
        </w:rPr>
      </w:pPr>
      <w:r>
        <w:br w:type="page"/>
      </w:r>
    </w:p>
    <w:p w14:paraId="7CEB013B" w14:textId="669D6C0C" w:rsidR="006C7433" w:rsidRPr="00EB1F28" w:rsidRDefault="000F6C37" w:rsidP="006C7433">
      <w:pPr>
        <w:pStyle w:val="Numberedheading2"/>
      </w:pPr>
      <w:bookmarkStart w:id="119" w:name="_Toc114568221"/>
      <w:r>
        <w:lastRenderedPageBreak/>
        <w:t>Continuous g</w:t>
      </w:r>
      <w:r w:rsidR="006C7433">
        <w:t>lucose</w:t>
      </w:r>
      <w:r w:rsidR="006C7433" w:rsidRPr="00EB1F28">
        <w:t xml:space="preserve"> monitoring</w:t>
      </w:r>
      <w:bookmarkEnd w:id="119"/>
    </w:p>
    <w:p w14:paraId="5E9B1E88" w14:textId="53D19781" w:rsidR="006C7433" w:rsidRDefault="006C7433" w:rsidP="006C7433">
      <w:pPr>
        <w:pStyle w:val="Paragraph"/>
      </w:pPr>
      <w:r w:rsidRPr="00EB1F28">
        <w:t xml:space="preserve">Stakeholders </w:t>
      </w:r>
      <w:r>
        <w:t xml:space="preserve">commented that adults with type 2 diabetes should be offered continuous glucose monitoring (CGM) if they meet specific criteria. They note that uptake of CGM may help to reduce health inequalities. </w:t>
      </w:r>
      <w:r w:rsidR="000F6C37">
        <w:t xml:space="preserve">Stakeholders also commented on the emerging use of ‘time in range’ as a clinical indicator. </w:t>
      </w:r>
    </w:p>
    <w:p w14:paraId="7FEF2909" w14:textId="77777777" w:rsidR="006C7433" w:rsidRDefault="006C7433" w:rsidP="006C7433">
      <w:pPr>
        <w:pStyle w:val="Heading4"/>
      </w:pPr>
      <w:r>
        <w:t>S</w:t>
      </w:r>
      <w:r w:rsidRPr="00CD3D03">
        <w:t>elected recommendations</w:t>
      </w:r>
    </w:p>
    <w:p w14:paraId="1506321D" w14:textId="77777777" w:rsidR="006C7433" w:rsidRPr="00EA702D" w:rsidRDefault="001F5938" w:rsidP="006C7433">
      <w:pPr>
        <w:pStyle w:val="Paragraph"/>
      </w:pPr>
      <w:hyperlink r:id="rId35" w:history="1">
        <w:r w:rsidR="006C7433" w:rsidRPr="00EA702D">
          <w:rPr>
            <w:rStyle w:val="Hyperlink"/>
          </w:rPr>
          <w:t>NICE’s guideline on type 2 diabetes in adults: management (NG28):</w:t>
        </w:r>
      </w:hyperlink>
    </w:p>
    <w:p w14:paraId="29BD2F1F" w14:textId="77777777" w:rsidR="006C7433" w:rsidRDefault="006C7433" w:rsidP="006C7433">
      <w:pPr>
        <w:pStyle w:val="Paragraph"/>
      </w:pPr>
      <w:r w:rsidRPr="00EA702D">
        <w:t>1.6.17 Offer intermittently scanned continuous glucose monitoring (isCGM, commonly referred to as 'flash') to adults with type 2 diabetes on multiple daily insulin injections if any of</w:t>
      </w:r>
      <w:r>
        <w:t xml:space="preserve"> the following apply:</w:t>
      </w:r>
    </w:p>
    <w:p w14:paraId="59C56EA9" w14:textId="77777777" w:rsidR="006C7433" w:rsidRDefault="006C7433" w:rsidP="006C7433">
      <w:pPr>
        <w:pStyle w:val="Bulletparagraph"/>
      </w:pPr>
      <w:r>
        <w:t>they have recurrent hypoglycaemia or severe hypoglycaemia</w:t>
      </w:r>
    </w:p>
    <w:p w14:paraId="06331E4B" w14:textId="77777777" w:rsidR="006C7433" w:rsidRDefault="006C7433" w:rsidP="006C7433">
      <w:pPr>
        <w:pStyle w:val="Bulletparagraph"/>
      </w:pPr>
      <w:r>
        <w:t>they have impaired hypoglycaemia awareness</w:t>
      </w:r>
    </w:p>
    <w:p w14:paraId="721DCF00" w14:textId="77777777" w:rsidR="006C7433" w:rsidRDefault="006C7433" w:rsidP="006C7433">
      <w:pPr>
        <w:pStyle w:val="Bulletparagraph"/>
      </w:pPr>
      <w:r>
        <w:t>they have a condition or disability (including a learning disability or cognitive impairment) that means they cannot self-monitor their blood glucose by capillary blood glucose monitoring but could use an isCGM device (or have it scanned for them)</w:t>
      </w:r>
    </w:p>
    <w:p w14:paraId="7C9B3632" w14:textId="77777777" w:rsidR="006C7433" w:rsidRDefault="006C7433" w:rsidP="006C7433">
      <w:pPr>
        <w:pStyle w:val="Bulletparagraphlast"/>
      </w:pPr>
      <w:r>
        <w:t>they would otherwise be advised to self-measure at least 8 times a day.</w:t>
      </w:r>
    </w:p>
    <w:p w14:paraId="334C9046" w14:textId="0AACEB13" w:rsidR="006C7433" w:rsidRDefault="006C7433" w:rsidP="006C7433">
      <w:pPr>
        <w:pStyle w:val="Paragraph"/>
      </w:pPr>
      <w:r>
        <w:t xml:space="preserve">1.6.18 </w:t>
      </w:r>
      <w:r w:rsidRPr="00EA702D">
        <w:t>Offer isCGM to adults with insulin-treated type 2 diabetes who would otherwise need help from a care worker or healthcare professional to monitor their blood glucose.</w:t>
      </w:r>
    </w:p>
    <w:p w14:paraId="1B47AD7E" w14:textId="77777777" w:rsidR="006C7433" w:rsidRDefault="006C7433" w:rsidP="006C7433">
      <w:pPr>
        <w:pStyle w:val="Paragraph"/>
      </w:pPr>
      <w:r>
        <w:t xml:space="preserve">1.6.19 </w:t>
      </w:r>
      <w:r w:rsidRPr="00EA702D">
        <w:t>Consider real-time continuous glucose monitoring (rtCGM) as an alternative to isCGM for adults with insulin-treated type 2 diabetes if it is available for the same or lower cost.</w:t>
      </w:r>
    </w:p>
    <w:p w14:paraId="27D76902" w14:textId="77777777" w:rsidR="006C7433" w:rsidRDefault="006C7433" w:rsidP="006C7433">
      <w:pPr>
        <w:pStyle w:val="Paragraph"/>
      </w:pPr>
      <w:r>
        <w:t xml:space="preserve">1.6.23 </w:t>
      </w:r>
      <w:r w:rsidRPr="00EA702D">
        <w:t>Ensure CGM is part of the education provided to adults with type 2 diabetes who are using it (see the section on education).</w:t>
      </w:r>
    </w:p>
    <w:p w14:paraId="0DE427FA" w14:textId="77777777" w:rsidR="006C7433" w:rsidRPr="00EA702D" w:rsidRDefault="006C7433" w:rsidP="006C7433">
      <w:pPr>
        <w:pStyle w:val="Paragraph"/>
      </w:pPr>
      <w:r>
        <w:t>1.</w:t>
      </w:r>
      <w:r w:rsidRPr="00EA702D">
        <w:t>6.26 Commissioners, providers and healthcare professionals should address inequalities in CGM access and uptake by:</w:t>
      </w:r>
    </w:p>
    <w:p w14:paraId="04DE68C8" w14:textId="77777777" w:rsidR="006C7433" w:rsidRPr="00EA702D" w:rsidRDefault="006C7433" w:rsidP="006C7433">
      <w:pPr>
        <w:pStyle w:val="Bulletparagraph"/>
      </w:pPr>
      <w:r w:rsidRPr="00EA702D">
        <w:t>monitoring who is using CGM</w:t>
      </w:r>
    </w:p>
    <w:p w14:paraId="636674A8" w14:textId="77777777" w:rsidR="006C7433" w:rsidRPr="00EA702D" w:rsidRDefault="006C7433" w:rsidP="006C7433">
      <w:pPr>
        <w:pStyle w:val="Bulletparagraph"/>
      </w:pPr>
      <w:r w:rsidRPr="00EA702D">
        <w:t>identifying groups who are eligible but who have a lower uptake</w:t>
      </w:r>
    </w:p>
    <w:p w14:paraId="6C962D1E" w14:textId="77777777" w:rsidR="006C7433" w:rsidRPr="00EA702D" w:rsidRDefault="006C7433" w:rsidP="006C7433">
      <w:pPr>
        <w:pStyle w:val="Bulletparagraphlast"/>
      </w:pPr>
      <w:r w:rsidRPr="00EA702D">
        <w:t>making plans to engage with these groups to encourage them to consider CGM.</w:t>
      </w:r>
    </w:p>
    <w:p w14:paraId="584DBACD" w14:textId="714BD4C0" w:rsidR="006C7433" w:rsidRPr="00C427FC" w:rsidRDefault="006C7433" w:rsidP="006C7433">
      <w:pPr>
        <w:pStyle w:val="Heading4"/>
      </w:pPr>
      <w:r w:rsidRPr="00C427FC">
        <w:t>Current UK practice</w:t>
      </w:r>
    </w:p>
    <w:p w14:paraId="66DF0FE3" w14:textId="77777777" w:rsidR="00287CB8" w:rsidRPr="001A542E" w:rsidRDefault="00287CB8" w:rsidP="00287CB8">
      <w:pPr>
        <w:pStyle w:val="Paragraph"/>
        <w:rPr>
          <w:rFonts w:cs="Arial"/>
        </w:rPr>
      </w:pPr>
      <w:r w:rsidRPr="007D7EC6">
        <w:t>No published studies on current practice were highlighted for this suggested area for quality improvement; this area is based on stakeholder’s knowledge and experience.</w:t>
      </w:r>
    </w:p>
    <w:p w14:paraId="434EFCF1" w14:textId="77777777" w:rsidR="006C7433" w:rsidRPr="004612EA" w:rsidRDefault="006C7433" w:rsidP="006C7433">
      <w:pPr>
        <w:pStyle w:val="Heading3"/>
      </w:pPr>
      <w:r w:rsidRPr="004612EA">
        <w:lastRenderedPageBreak/>
        <w:t>Resource impact</w:t>
      </w:r>
    </w:p>
    <w:p w14:paraId="2DE59477" w14:textId="3DC61127" w:rsidR="00961409" w:rsidRDefault="00961409" w:rsidP="00961409">
      <w:pPr>
        <w:pStyle w:val="Paragraph"/>
      </w:pPr>
      <w:r>
        <w:t xml:space="preserve">Recommendation 1.6.17 (NG28) about offering intermittently scanned continuous glucose monitoring to adults with type 2 diabetes on multiple daily insulin injections was included in the </w:t>
      </w:r>
      <w:hyperlink r:id="rId36" w:history="1">
        <w:r w:rsidRPr="00645A9C">
          <w:rPr>
            <w:rStyle w:val="Hyperlink"/>
          </w:rPr>
          <w:t>resource impact report</w:t>
        </w:r>
      </w:hyperlink>
      <w:r>
        <w:t xml:space="preserve"> in the type 2 diabetes in adults: management update (2022). Clinical experts estimated there would be 50,500 people eligible for CGM in the type 2 diabetes population in 2026/27. Of the eligible adults with type 2 diabetes clinical experts estimate current uptake to be low at 5% rising to 70% by year 5 with 30% self-monitoring blood glucose levels. These recommendations are likely to result in broader access to CGM devices. This will increase costs but should reduce inequalities and enable more people to access the technology. There are potential downstream savings relating to a reduction in hypoglycaemia events which could result in significant improvements to quality of life. CGM technologies can help prevent long term complications that may arise from poor control of blood glucose levels. Any potential discounts to the price of continuous glucose monitoring devices may have a significant impact on the costs of implementing these recommendations. </w:t>
      </w:r>
    </w:p>
    <w:p w14:paraId="06753D36" w14:textId="77777777" w:rsidR="00645A9C" w:rsidRDefault="00961409" w:rsidP="00645A9C">
      <w:pPr>
        <w:pStyle w:val="Paragraph"/>
        <w:rPr>
          <w:b/>
          <w:bCs/>
        </w:rPr>
      </w:pPr>
      <w:r>
        <w:t>The other recommendations were not included in the resource impact report for (NG28). They were not identified as areas of the guidelines that would be likely to have a significant resource impact (&gt;£1m in England each year).</w:t>
      </w:r>
    </w:p>
    <w:p w14:paraId="6AB126C0" w14:textId="4BEAB6D7" w:rsidR="006C7433" w:rsidRDefault="006C7433" w:rsidP="006C7433">
      <w:pPr>
        <w:pStyle w:val="Heading3"/>
      </w:pPr>
      <w:r w:rsidRPr="0067426A">
        <w:t>Issues for consideration</w:t>
      </w:r>
    </w:p>
    <w:p w14:paraId="292894EE" w14:textId="77777777" w:rsidR="006C7433" w:rsidRPr="00B413F2" w:rsidRDefault="006C7433" w:rsidP="006C7433">
      <w:pPr>
        <w:pStyle w:val="Paragraph"/>
        <w:rPr>
          <w:b/>
          <w:bCs/>
        </w:rPr>
      </w:pPr>
      <w:r w:rsidRPr="00A6218A">
        <w:rPr>
          <w:b/>
          <w:bCs/>
        </w:rPr>
        <w:t>For discussion:</w:t>
      </w:r>
    </w:p>
    <w:p w14:paraId="5C8B3C07" w14:textId="136B974A" w:rsidR="006C7433" w:rsidRPr="002500EE" w:rsidRDefault="0027028D" w:rsidP="00D3606C">
      <w:pPr>
        <w:pStyle w:val="Panelbullet1"/>
        <w:spacing w:after="240" w:line="276" w:lineRule="auto"/>
        <w:ind w:left="714" w:hanging="357"/>
      </w:pPr>
      <w:r>
        <w:t>Is offering CGM a key area for quality improvement?</w:t>
      </w:r>
    </w:p>
    <w:p w14:paraId="648AD200" w14:textId="4FE72722" w:rsidR="006C7433" w:rsidRPr="002500EE" w:rsidRDefault="006C7433" w:rsidP="00D3606C">
      <w:pPr>
        <w:pStyle w:val="Panelbullet1"/>
        <w:spacing w:after="240" w:line="276" w:lineRule="auto"/>
        <w:ind w:left="714" w:hanging="357"/>
      </w:pPr>
      <w:r w:rsidRPr="002500EE">
        <w:t>Could we focus on a specific audience or setting?</w:t>
      </w:r>
      <w:r w:rsidR="0010593A">
        <w:t xml:space="preserve"> Note the recommendations and stakeholder comments on potential health inequality.</w:t>
      </w:r>
    </w:p>
    <w:p w14:paraId="3CA734B3" w14:textId="3C93706A" w:rsidR="006C7433" w:rsidRPr="002500EE" w:rsidRDefault="006C7433" w:rsidP="00D3606C">
      <w:pPr>
        <w:pStyle w:val="Panelbullet1"/>
        <w:spacing w:after="240" w:line="276" w:lineRule="auto"/>
        <w:ind w:left="714" w:hanging="357"/>
      </w:pPr>
      <w:r w:rsidRPr="002500EE">
        <w:t>Can we develop a specific, measurabl</w:t>
      </w:r>
      <w:r w:rsidR="002500EE">
        <w:t>e</w:t>
      </w:r>
      <w:r w:rsidRPr="002500EE">
        <w:t xml:space="preserve"> statement?</w:t>
      </w:r>
    </w:p>
    <w:p w14:paraId="759D83AD" w14:textId="77777777" w:rsidR="006C7433" w:rsidRPr="00A6218A" w:rsidRDefault="006C7433" w:rsidP="006C7433">
      <w:pPr>
        <w:pStyle w:val="Paragraph"/>
        <w:rPr>
          <w:b/>
          <w:bCs/>
        </w:rPr>
      </w:pPr>
      <w:r w:rsidRPr="00A6218A">
        <w:rPr>
          <w:b/>
          <w:bCs/>
        </w:rPr>
        <w:t>For decision:</w:t>
      </w:r>
    </w:p>
    <w:p w14:paraId="36D17D15" w14:textId="22FF60A7" w:rsidR="002500EE" w:rsidRDefault="006C7433" w:rsidP="006C7433">
      <w:pPr>
        <w:pStyle w:val="Bulletleft1"/>
      </w:pPr>
      <w:r w:rsidRPr="00624810">
        <w:t>Should this area be prioritised for inclusion in the quality standard?</w:t>
      </w:r>
    </w:p>
    <w:p w14:paraId="43E9D707" w14:textId="5F66ADFD" w:rsidR="006C7433" w:rsidRPr="002500EE" w:rsidRDefault="002500EE" w:rsidP="002500EE">
      <w:pPr>
        <w:rPr>
          <w:rFonts w:ascii="Arial" w:hAnsi="Arial"/>
        </w:rPr>
      </w:pPr>
      <w:r>
        <w:br w:type="page"/>
      </w:r>
    </w:p>
    <w:p w14:paraId="5B7932D4" w14:textId="6B83003C" w:rsidR="004510E0" w:rsidRPr="00433117" w:rsidRDefault="005356B8" w:rsidP="00910C02">
      <w:pPr>
        <w:pStyle w:val="Numberedheading2"/>
      </w:pPr>
      <w:bookmarkStart w:id="120" w:name="_Toc114568222"/>
      <w:r>
        <w:lastRenderedPageBreak/>
        <w:t>Drug treatment</w:t>
      </w:r>
      <w:bookmarkEnd w:id="120"/>
    </w:p>
    <w:p w14:paraId="03FD1043" w14:textId="0B15EAAF" w:rsidR="00602D4A" w:rsidRPr="0091078F" w:rsidRDefault="005356B8" w:rsidP="005356B8">
      <w:pPr>
        <w:pStyle w:val="Paragraphnonumbers"/>
      </w:pPr>
      <w:r>
        <w:t>Stakeholders commented that adults with type 2 diabetes</w:t>
      </w:r>
      <w:r w:rsidR="000F6C37">
        <w:t xml:space="preserve"> should b</w:t>
      </w:r>
      <w:r w:rsidR="00602D4A">
        <w:t>e</w:t>
      </w:r>
      <w:r w:rsidR="000F6C37">
        <w:t xml:space="preserve"> able to access evidence</w:t>
      </w:r>
      <w:r w:rsidR="00602D4A">
        <w:t>-</w:t>
      </w:r>
      <w:r w:rsidR="000F6C37">
        <w:t>based medications that are tailored</w:t>
      </w:r>
      <w:r w:rsidR="00602D4A">
        <w:t xml:space="preserve"> to their individual needs, including the need to intensify treatment without delay. They noted that adults with type 2 diabetes </w:t>
      </w:r>
      <w:r>
        <w:t xml:space="preserve">and chronic kidney disease or cardiovascular disease should be offered dual therapy medication including an SGLT2 inhibitor. </w:t>
      </w:r>
      <w:r w:rsidR="002543E0">
        <w:t>Other stakeholders noted that SGLT2 inhibitor use may increase risk of diabetic ketoacidosis and note the importance of communicating such risks.</w:t>
      </w:r>
      <w:r w:rsidR="00C92591">
        <w:t xml:space="preserve"> </w:t>
      </w:r>
      <w:r w:rsidR="00602D4A">
        <w:t xml:space="preserve">Stakeholders suggested that use of human insulin and </w:t>
      </w:r>
      <w:r w:rsidR="001B1E56">
        <w:t>cost-effective</w:t>
      </w:r>
      <w:r w:rsidR="00602D4A">
        <w:t xml:space="preserve"> prescribing is an area for quality improvement.</w:t>
      </w:r>
    </w:p>
    <w:p w14:paraId="2D9E96F1" w14:textId="77777777" w:rsidR="005356B8" w:rsidRPr="007B1C0E" w:rsidRDefault="005356B8" w:rsidP="005356B8">
      <w:pPr>
        <w:pStyle w:val="Heading4"/>
      </w:pPr>
      <w:r>
        <w:t>S</w:t>
      </w:r>
      <w:r w:rsidRPr="00CD3D03">
        <w:t xml:space="preserve">elected recommendations </w:t>
      </w:r>
    </w:p>
    <w:p w14:paraId="662A0D9C" w14:textId="5093DD29" w:rsidR="00EA702D" w:rsidRPr="00905010" w:rsidRDefault="001F5938" w:rsidP="005356B8">
      <w:pPr>
        <w:pStyle w:val="Paragraph"/>
      </w:pPr>
      <w:hyperlink r:id="rId37" w:history="1">
        <w:r w:rsidR="00EA702D" w:rsidRPr="00905010">
          <w:rPr>
            <w:rStyle w:val="Hyperlink"/>
          </w:rPr>
          <w:t>NICE’s guideline on type 2 diabetes in adults: management (NG28):</w:t>
        </w:r>
      </w:hyperlink>
    </w:p>
    <w:p w14:paraId="0BA34A0C" w14:textId="64717137" w:rsidR="00DD57CD" w:rsidRDefault="00DD57CD" w:rsidP="00780581">
      <w:pPr>
        <w:pStyle w:val="Paragraph"/>
      </w:pPr>
      <w:r>
        <w:t xml:space="preserve">1.6.5 </w:t>
      </w:r>
      <w:r w:rsidRPr="00DD57CD">
        <w:t>Discuss and agree an individual HbA1c target with adults with type 2 diabetes (see recommendations 1.6.6 to 1.6.10). Encourage them to reach their target and maintain it, unless any resulting adverse effects (including hypoglycaemia), or their efforts to achieve their target impair their quality of life. Think about using the NICE patient decision aid on weighing up HbA1c targets to support these discussions.</w:t>
      </w:r>
    </w:p>
    <w:p w14:paraId="0506F8F2" w14:textId="36BDF5A3" w:rsidR="00DD57CD" w:rsidRDefault="00DD57CD" w:rsidP="00780581">
      <w:pPr>
        <w:pStyle w:val="Paragraph"/>
      </w:pPr>
      <w:r>
        <w:t xml:space="preserve">1.6.7 </w:t>
      </w:r>
      <w:r w:rsidRPr="00DD57CD">
        <w:t>For adults whose type 2 diabetes is managed either by lifestyle and diet, or lifestyle and diet combined with a single drug not associated with hypoglycaemia, support them to aim for an HbA1c level of 48 mmol/mol (6.5%). For adults on a drug associated with hypoglycaemia, support them to aim for an HbA1c level of 53 mmol/mol (7.0%).</w:t>
      </w:r>
    </w:p>
    <w:p w14:paraId="0D714C41" w14:textId="0050BF4D" w:rsidR="00DD57CD" w:rsidRDefault="00DD57CD" w:rsidP="00DD57CD">
      <w:pPr>
        <w:pStyle w:val="Paragraph"/>
      </w:pPr>
      <w:r>
        <w:t>1.6.8 In adults with type 2 diabetes, if HbA1c levels are not adequately controlled by a single drug and rise to 58 mmol/mol (7.5%) or higher:</w:t>
      </w:r>
    </w:p>
    <w:p w14:paraId="311BD9DA" w14:textId="51159386" w:rsidR="00DD57CD" w:rsidRDefault="00DD57CD" w:rsidP="00DD57CD">
      <w:pPr>
        <w:pStyle w:val="Bulletparagraph"/>
      </w:pPr>
      <w:r>
        <w:t>reinforce advice about diet, lifestyle and adherence to drug treatment and</w:t>
      </w:r>
    </w:p>
    <w:p w14:paraId="4014AC34" w14:textId="4D25AFEB" w:rsidR="00DD57CD" w:rsidRDefault="00DD57CD" w:rsidP="00DD57CD">
      <w:pPr>
        <w:pStyle w:val="Bulletparagraph"/>
      </w:pPr>
      <w:r>
        <w:t>support the person to aim for an HbA1c level of 53 mmol/mol (7.0%) and</w:t>
      </w:r>
    </w:p>
    <w:p w14:paraId="30854A4E" w14:textId="741F13D7" w:rsidR="00DD57CD" w:rsidRDefault="00DD57CD" w:rsidP="00DD57CD">
      <w:pPr>
        <w:pStyle w:val="Bulletparagraphlast"/>
      </w:pPr>
      <w:r>
        <w:t>intensify drug treatment.</w:t>
      </w:r>
    </w:p>
    <w:p w14:paraId="434D664A" w14:textId="724CE969" w:rsidR="00780581" w:rsidRDefault="00780581" w:rsidP="00780581">
      <w:pPr>
        <w:pStyle w:val="Paragraph"/>
      </w:pPr>
      <w:r>
        <w:t>1.7.1 Discuss with adults with type 2 diabetes the benefits and risks of drug treatment and the options available. Base the choice of drug treatments on:</w:t>
      </w:r>
    </w:p>
    <w:p w14:paraId="15E158A4" w14:textId="6B725C48" w:rsidR="00780581" w:rsidRDefault="00780581" w:rsidP="00780581">
      <w:pPr>
        <w:pStyle w:val="Bulletparagraph"/>
      </w:pPr>
      <w:r>
        <w:t>the person's individual clinical circumstances, for example comorbidities, contraindications, weight, and risks from polypharmacy</w:t>
      </w:r>
    </w:p>
    <w:p w14:paraId="3687F10C" w14:textId="00AC4226" w:rsidR="00780581" w:rsidRDefault="00780581" w:rsidP="00780581">
      <w:pPr>
        <w:pStyle w:val="Bulletparagraph"/>
      </w:pPr>
      <w:r>
        <w:t>the person's individual preferences and needs</w:t>
      </w:r>
    </w:p>
    <w:p w14:paraId="1982FF5B" w14:textId="66B10451" w:rsidR="00780581" w:rsidRDefault="00780581" w:rsidP="00780581">
      <w:pPr>
        <w:pStyle w:val="Bulletparagraph"/>
      </w:pPr>
      <w:r>
        <w:t>the effectiveness of the drug treatments in terms of metabolic response and cardiovascular and renal protection</w:t>
      </w:r>
    </w:p>
    <w:p w14:paraId="5BD5EB77" w14:textId="33B0AC32" w:rsidR="00780581" w:rsidRDefault="00780581" w:rsidP="00780581">
      <w:pPr>
        <w:pStyle w:val="Bulletparagraph"/>
      </w:pPr>
      <w:r>
        <w:t>safety and tolerability of the drug treatment</w:t>
      </w:r>
    </w:p>
    <w:p w14:paraId="649D57F0" w14:textId="1BCAD5BB" w:rsidR="00780581" w:rsidRDefault="00780581" w:rsidP="00780581">
      <w:pPr>
        <w:pStyle w:val="Bulletparagraph"/>
      </w:pPr>
      <w:r>
        <w:t>monitoring requirements</w:t>
      </w:r>
    </w:p>
    <w:p w14:paraId="4F9397AF" w14:textId="4F76190F" w:rsidR="00780581" w:rsidRDefault="00780581" w:rsidP="00780581">
      <w:pPr>
        <w:pStyle w:val="Bulletparagraph"/>
      </w:pPr>
      <w:r>
        <w:t>the licensed indications or combinations available</w:t>
      </w:r>
    </w:p>
    <w:p w14:paraId="0953A209" w14:textId="2FFF7BFB" w:rsidR="00780581" w:rsidRDefault="00780581" w:rsidP="00780581">
      <w:pPr>
        <w:pStyle w:val="Bulletparagraphlast"/>
      </w:pPr>
      <w:r>
        <w:lastRenderedPageBreak/>
        <w:t xml:space="preserve">cost (if 2 drugs in the same class are appropriate, choose the option with the lowest acquisition cost). </w:t>
      </w:r>
    </w:p>
    <w:p w14:paraId="0D637E72" w14:textId="0B9FB79C" w:rsidR="00EA702D" w:rsidRPr="00905010" w:rsidRDefault="00EA702D" w:rsidP="00EA702D">
      <w:pPr>
        <w:pStyle w:val="Paragraph"/>
      </w:pPr>
      <w:r w:rsidRPr="00905010">
        <w:t>1.7.5 Based on the cardiovascular risk assessment for the person with type 2 diabetes:</w:t>
      </w:r>
    </w:p>
    <w:p w14:paraId="5D4FAA68" w14:textId="6B94EC64" w:rsidR="00EA702D" w:rsidRPr="00905010" w:rsidRDefault="00EA702D" w:rsidP="00EA702D">
      <w:pPr>
        <w:pStyle w:val="Bulletparagraph"/>
      </w:pPr>
      <w:r w:rsidRPr="00905010">
        <w:t>If they have chronic heart failure or established atherosclerotic cardiovascular disease, offer an SGLT2 inhibitor with proven cardiovascular benefit in addition to metformin.</w:t>
      </w:r>
    </w:p>
    <w:p w14:paraId="525F6243" w14:textId="0F80EE0A" w:rsidR="00EA702D" w:rsidRPr="00905010" w:rsidRDefault="00EA702D" w:rsidP="00EA702D">
      <w:pPr>
        <w:pStyle w:val="Bulletparagraphlast"/>
      </w:pPr>
      <w:r w:rsidRPr="00905010">
        <w:t>If they are at high risk of developing cardiovascular disease, consider an SGLT2 inhibitor with proven cardiovascular benefit in addition to metformin.</w:t>
      </w:r>
    </w:p>
    <w:p w14:paraId="6806C9CB" w14:textId="77777777" w:rsidR="00EA702D" w:rsidRPr="00905010" w:rsidRDefault="00EA702D" w:rsidP="00EA702D">
      <w:pPr>
        <w:pStyle w:val="Paragraph"/>
      </w:pPr>
      <w:r w:rsidRPr="00905010">
        <w:t>1.7.9 For first-line drug treatment in adults with type 2 diabetes, if metformin is contraindicated or not tolerated:</w:t>
      </w:r>
    </w:p>
    <w:p w14:paraId="67786D47" w14:textId="77777777" w:rsidR="00EA702D" w:rsidRPr="00905010" w:rsidRDefault="00EA702D" w:rsidP="00EA702D">
      <w:pPr>
        <w:pStyle w:val="Bulletparagraph"/>
      </w:pPr>
      <w:r w:rsidRPr="00905010">
        <w:t>If they have chronic heart failure or established atherosclerotic cardiovascular disease, offer an SGLT2 inhibitor with proven cardiovascular benefit.</w:t>
      </w:r>
    </w:p>
    <w:p w14:paraId="1205294B" w14:textId="77777777" w:rsidR="00EA702D" w:rsidRPr="00905010" w:rsidRDefault="00EA702D" w:rsidP="00EA702D">
      <w:pPr>
        <w:pStyle w:val="Bulletparagraphlast"/>
      </w:pPr>
      <w:r w:rsidRPr="00905010">
        <w:t>If they are at high risk of developing cardiovascular disease, consider an SGLT2 inhibitor with proven cardiovascular benefit.</w:t>
      </w:r>
    </w:p>
    <w:p w14:paraId="17A0C6F9" w14:textId="77777777" w:rsidR="00905010" w:rsidRPr="00905010" w:rsidRDefault="00905010" w:rsidP="00905010">
      <w:pPr>
        <w:pStyle w:val="Paragraph"/>
      </w:pPr>
      <w:r w:rsidRPr="00905010">
        <w:t>1.7.11 Before starting an SGLT2 inhibitor, check whether the person may be at increased risk of diabetic ketoacidosis (DKA), for example if:</w:t>
      </w:r>
    </w:p>
    <w:p w14:paraId="0DFE062B" w14:textId="77777777" w:rsidR="00905010" w:rsidRPr="00905010" w:rsidRDefault="00905010" w:rsidP="00905010">
      <w:pPr>
        <w:pStyle w:val="Bulletparagraph"/>
      </w:pPr>
      <w:r w:rsidRPr="00905010">
        <w:t>they have had a previous episode of DKA</w:t>
      </w:r>
    </w:p>
    <w:p w14:paraId="653F4C93" w14:textId="77777777" w:rsidR="00905010" w:rsidRPr="00905010" w:rsidRDefault="00905010" w:rsidP="00905010">
      <w:pPr>
        <w:pStyle w:val="Bulletparagraph"/>
      </w:pPr>
      <w:r w:rsidRPr="00905010">
        <w:t>they are unwell with intercurrent illness</w:t>
      </w:r>
    </w:p>
    <w:p w14:paraId="4869A301" w14:textId="77777777" w:rsidR="00905010" w:rsidRPr="00905010" w:rsidRDefault="00905010" w:rsidP="00905010">
      <w:pPr>
        <w:pStyle w:val="Bulletparagraphlast"/>
      </w:pPr>
      <w:r w:rsidRPr="00905010">
        <w:t xml:space="preserve">they are following a very low carbohydrate or ketogenic diet. </w:t>
      </w:r>
    </w:p>
    <w:p w14:paraId="0E779974" w14:textId="77777777" w:rsidR="00905010" w:rsidRPr="00905010" w:rsidRDefault="00905010" w:rsidP="00905010">
      <w:pPr>
        <w:pStyle w:val="Paragraph"/>
      </w:pPr>
      <w:r w:rsidRPr="00905010">
        <w:t>1.7.15 For adults with type 2 diabetes at any stage after they have started first-line treatment:</w:t>
      </w:r>
    </w:p>
    <w:p w14:paraId="1D46B4BC" w14:textId="77777777" w:rsidR="00905010" w:rsidRPr="00905010" w:rsidRDefault="00905010" w:rsidP="00905010">
      <w:pPr>
        <w:pStyle w:val="Bulletparagraph"/>
      </w:pPr>
      <w:r w:rsidRPr="00905010">
        <w:t>If they have or develop chronic heart failure or established atherosclerotic cardiovascular disease, offer an SGLT2 inhibitor with proven cardiovascular benefit in addition to current treatment or replace an existing drug with the SGLT2 inhibitor.</w:t>
      </w:r>
    </w:p>
    <w:p w14:paraId="074B002C" w14:textId="38FDCA63" w:rsidR="00905010" w:rsidRPr="00905010" w:rsidRDefault="00905010" w:rsidP="00905010">
      <w:pPr>
        <w:pStyle w:val="Bulletparagraph"/>
      </w:pPr>
      <w:r w:rsidRPr="00905010">
        <w:t>If they are or become at high risk of developing cardiovascular disease, consider adding an SGLT2 inhibitor with proven cardiovascular benefit to current treatment or replacing an existing drug with the SGLT2 inhibitor.</w:t>
      </w:r>
    </w:p>
    <w:p w14:paraId="673CBE81" w14:textId="6551D5EB" w:rsidR="00905010" w:rsidRPr="00905010" w:rsidRDefault="00905010" w:rsidP="00905010">
      <w:pPr>
        <w:pStyle w:val="Bulletparagraphlast"/>
      </w:pPr>
      <w:r w:rsidRPr="00905010">
        <w:t xml:space="preserve">Take into account the person's current treatment regimen and preferences and make a shared decision about switching treatments or adding an SGLT2 inhibitor, as appropriate (also see recommendations 1.7.12 and 1.7.13 on starting an SGLT2 inhibitor). </w:t>
      </w:r>
    </w:p>
    <w:p w14:paraId="206539A6" w14:textId="43699EA3" w:rsidR="00905010" w:rsidRDefault="00905010" w:rsidP="00905010">
      <w:pPr>
        <w:pStyle w:val="Paragraph"/>
      </w:pPr>
      <w:r w:rsidRPr="00905010">
        <w:t>In February 2022, using ertugliflozin to reduce cardiovascular risk when blood glucose is well controlled was off-label. See NICE's information on prescribing medicines.</w:t>
      </w:r>
    </w:p>
    <w:p w14:paraId="448D2534" w14:textId="0B37083A" w:rsidR="00602D4A" w:rsidRDefault="00602D4A" w:rsidP="00602D4A">
      <w:pPr>
        <w:pStyle w:val="Paragraph"/>
      </w:pPr>
      <w:r>
        <w:lastRenderedPageBreak/>
        <w:t>1.7.25 Start insulin therapy for adults with type 2 diabetes from a choice of the following insulin types and regimens:</w:t>
      </w:r>
    </w:p>
    <w:p w14:paraId="2659BF21" w14:textId="594345A7" w:rsidR="00602D4A" w:rsidRDefault="00602D4A" w:rsidP="00602D4A">
      <w:pPr>
        <w:pStyle w:val="Bulletparagraph"/>
      </w:pPr>
      <w:r>
        <w:t>Offer neutral protamine Hagedorn (NPH) insulin injected once or twice daily according to need.</w:t>
      </w:r>
    </w:p>
    <w:p w14:paraId="73425811" w14:textId="4B2DEC39" w:rsidR="00602D4A" w:rsidRDefault="00602D4A" w:rsidP="00602D4A">
      <w:pPr>
        <w:pStyle w:val="Bulletparagraph"/>
      </w:pPr>
      <w:r>
        <w:t>Consider starting both NPH and short</w:t>
      </w:r>
      <w:r>
        <w:rPr>
          <w:rFonts w:ascii="Cambria Math" w:hAnsi="Cambria Math" w:cs="Cambria Math"/>
        </w:rPr>
        <w:t>‑</w:t>
      </w:r>
      <w:r>
        <w:t>acting insulin (particularly if the person's HbA1c is 75 mmol/mol [9.0%] or higher), administered either:</w:t>
      </w:r>
    </w:p>
    <w:p w14:paraId="5D6233F9" w14:textId="3BCC292A" w:rsidR="00602D4A" w:rsidRDefault="00602D4A" w:rsidP="00602D4A">
      <w:pPr>
        <w:pStyle w:val="Bulletparagraph"/>
        <w:numPr>
          <w:ilvl w:val="1"/>
          <w:numId w:val="4"/>
        </w:numPr>
      </w:pPr>
      <w:r>
        <w:t>separately or</w:t>
      </w:r>
    </w:p>
    <w:p w14:paraId="4CB06965" w14:textId="2253FDA9" w:rsidR="00602D4A" w:rsidRDefault="00602D4A" w:rsidP="00602D4A">
      <w:pPr>
        <w:pStyle w:val="Bulletparagraph"/>
        <w:numPr>
          <w:ilvl w:val="1"/>
          <w:numId w:val="4"/>
        </w:numPr>
      </w:pPr>
      <w:r>
        <w:t>as a pre-mixed (biphasic) human insulin preparation.</w:t>
      </w:r>
    </w:p>
    <w:p w14:paraId="6622D6EE" w14:textId="4F5A02E5" w:rsidR="00602D4A" w:rsidRDefault="00602D4A" w:rsidP="00602D4A">
      <w:pPr>
        <w:pStyle w:val="Bulletparagraph"/>
      </w:pPr>
      <w:r>
        <w:t>Consider, as an alternative to NPH insulin, using insulin detemir or insulin glargine if:</w:t>
      </w:r>
    </w:p>
    <w:p w14:paraId="46938882" w14:textId="1D5C142C" w:rsidR="00602D4A" w:rsidRDefault="00602D4A" w:rsidP="00602D4A">
      <w:pPr>
        <w:pStyle w:val="Bulletparagraph"/>
        <w:numPr>
          <w:ilvl w:val="1"/>
          <w:numId w:val="4"/>
        </w:numPr>
      </w:pPr>
      <w:r>
        <w:t>the person needs help from a carer or healthcare professional to inject insulin, and use of insulin detemir or insulin glargine would reduce the frequency of injections from twice to once daily or</w:t>
      </w:r>
    </w:p>
    <w:p w14:paraId="128705DF" w14:textId="181CA113" w:rsidR="00602D4A" w:rsidRDefault="00602D4A" w:rsidP="00602D4A">
      <w:pPr>
        <w:pStyle w:val="Bulletparagraph"/>
        <w:numPr>
          <w:ilvl w:val="1"/>
          <w:numId w:val="4"/>
        </w:numPr>
      </w:pPr>
      <w:r>
        <w:t>the person's lifestyle is restricted by recurrent symptomatic hypoglycaemic episodes or</w:t>
      </w:r>
    </w:p>
    <w:p w14:paraId="4C7518A3" w14:textId="120D634B" w:rsidR="00602D4A" w:rsidRDefault="00602D4A" w:rsidP="00602D4A">
      <w:pPr>
        <w:pStyle w:val="Bulletparagraph"/>
        <w:numPr>
          <w:ilvl w:val="1"/>
          <w:numId w:val="4"/>
        </w:numPr>
      </w:pPr>
      <w:r>
        <w:t>the person would otherwise need twice</w:t>
      </w:r>
      <w:r>
        <w:rPr>
          <w:rFonts w:ascii="Cambria Math" w:hAnsi="Cambria Math" w:cs="Cambria Math"/>
        </w:rPr>
        <w:t>‑</w:t>
      </w:r>
      <w:r>
        <w:t>daily NPH insulin injections in combination with oral glucose</w:t>
      </w:r>
      <w:r>
        <w:rPr>
          <w:rFonts w:ascii="Cambria Math" w:hAnsi="Cambria Math" w:cs="Cambria Math"/>
        </w:rPr>
        <w:t>‑</w:t>
      </w:r>
      <w:r>
        <w:t>lowering drugs.</w:t>
      </w:r>
    </w:p>
    <w:p w14:paraId="64161EE2" w14:textId="707E8D49" w:rsidR="00602D4A" w:rsidRDefault="00602D4A" w:rsidP="00602D4A">
      <w:pPr>
        <w:pStyle w:val="Bulletparagraph"/>
      </w:pPr>
      <w:r>
        <w:t>Consider pre-mixed (biphasic) preparations that include short</w:t>
      </w:r>
      <w:r>
        <w:rPr>
          <w:rFonts w:ascii="Cambria Math" w:hAnsi="Cambria Math" w:cs="Cambria Math"/>
        </w:rPr>
        <w:t>‑</w:t>
      </w:r>
      <w:r>
        <w:t>acting insulin analogues, rather than pre</w:t>
      </w:r>
      <w:r>
        <w:rPr>
          <w:rFonts w:ascii="Cambria Math" w:hAnsi="Cambria Math" w:cs="Cambria Math"/>
        </w:rPr>
        <w:t>‑</w:t>
      </w:r>
      <w:r>
        <w:t>mixed (biphasic) preparations that include short</w:t>
      </w:r>
      <w:r>
        <w:rPr>
          <w:rFonts w:ascii="Cambria Math" w:hAnsi="Cambria Math" w:cs="Cambria Math"/>
        </w:rPr>
        <w:t>‑</w:t>
      </w:r>
      <w:r>
        <w:t>acting human insulin preparations, if:</w:t>
      </w:r>
    </w:p>
    <w:p w14:paraId="397D2E31" w14:textId="41FF174A" w:rsidR="00602D4A" w:rsidRDefault="00602D4A" w:rsidP="00602D4A">
      <w:pPr>
        <w:pStyle w:val="Bulletparagraph"/>
        <w:numPr>
          <w:ilvl w:val="1"/>
          <w:numId w:val="4"/>
        </w:numPr>
      </w:pPr>
      <w:r>
        <w:t>the person prefers injecting insulin immediately before a meal or</w:t>
      </w:r>
    </w:p>
    <w:p w14:paraId="51706B35" w14:textId="722D4FC4" w:rsidR="00602D4A" w:rsidRDefault="00602D4A" w:rsidP="00602D4A">
      <w:pPr>
        <w:pStyle w:val="Bulletparagraph"/>
        <w:numPr>
          <w:ilvl w:val="1"/>
          <w:numId w:val="4"/>
        </w:numPr>
      </w:pPr>
      <w:r>
        <w:t>hypoglycaemia is a problem or</w:t>
      </w:r>
    </w:p>
    <w:p w14:paraId="45F7BD03" w14:textId="46DB8069" w:rsidR="00602D4A" w:rsidRDefault="00602D4A" w:rsidP="00602D4A">
      <w:pPr>
        <w:pStyle w:val="Bulletparagraphlast"/>
        <w:numPr>
          <w:ilvl w:val="1"/>
          <w:numId w:val="4"/>
        </w:numPr>
      </w:pPr>
      <w:r>
        <w:t>blood glucose levels rise markedly after meals.</w:t>
      </w:r>
    </w:p>
    <w:p w14:paraId="6DDA12AF" w14:textId="54F88AB9" w:rsidR="00602D4A" w:rsidRPr="00905010" w:rsidRDefault="00602D4A" w:rsidP="00602D4A">
      <w:pPr>
        <w:pStyle w:val="Paragraph"/>
      </w:pPr>
      <w:r>
        <w:t xml:space="preserve">1.7.29 </w:t>
      </w:r>
      <w:r w:rsidRPr="00602D4A">
        <w:t>When starting an insulin for which a biosimilar is available, use the product with the lowest acquisition cost.</w:t>
      </w:r>
    </w:p>
    <w:p w14:paraId="788384DE" w14:textId="64C9DBD9" w:rsidR="00905010" w:rsidRPr="00905010" w:rsidRDefault="00905010" w:rsidP="00905010">
      <w:pPr>
        <w:pStyle w:val="Paragraph"/>
      </w:pPr>
      <w:r w:rsidRPr="00905010">
        <w:t>1.8.1</w:t>
      </w:r>
      <w:r w:rsidR="0096277C">
        <w:t>7</w:t>
      </w:r>
      <w:r w:rsidRPr="00905010">
        <w:t xml:space="preserve"> For adults with type 2 diabetes and CKD who are taking an ARB or an ACE inhibitor (titrated to the highest licensed dose that they can tolerate), offer an SGLT2 inhibitor (in addition to the ARB or ACE inhibitor) if:</w:t>
      </w:r>
    </w:p>
    <w:p w14:paraId="0ADF4AFC" w14:textId="3A95B5D7" w:rsidR="00905010" w:rsidRPr="00905010" w:rsidRDefault="00905010" w:rsidP="00905010">
      <w:pPr>
        <w:pStyle w:val="Bulletparagraph"/>
      </w:pPr>
      <w:r w:rsidRPr="00905010">
        <w:t>ACR is over 30 mg/mmol and</w:t>
      </w:r>
    </w:p>
    <w:p w14:paraId="150E1530" w14:textId="1C6DC59C" w:rsidR="00905010" w:rsidRPr="00905010" w:rsidRDefault="00905010" w:rsidP="00905010">
      <w:pPr>
        <w:pStyle w:val="Bulletparagraphlast"/>
      </w:pPr>
      <w:r w:rsidRPr="00905010">
        <w:t>they meet the criteria in the marketing authorisation (including relevant estimated glomerular filtration rate [eGFR] thresholds).</w:t>
      </w:r>
    </w:p>
    <w:p w14:paraId="6038BF10" w14:textId="584F9293" w:rsidR="00EA702D" w:rsidRPr="00905010" w:rsidRDefault="00905010" w:rsidP="00905010">
      <w:pPr>
        <w:pStyle w:val="Paragraph"/>
      </w:pPr>
      <w:r w:rsidRPr="00905010">
        <w:t>In November 2021, not all SGLT2 inhibitors were licensed for this indication. See NICE's information on prescribing medicines.</w:t>
      </w:r>
    </w:p>
    <w:p w14:paraId="760C6994" w14:textId="4F35DEDB" w:rsidR="00905010" w:rsidRPr="00905010" w:rsidRDefault="00905010" w:rsidP="00905010">
      <w:pPr>
        <w:pStyle w:val="Paragraph"/>
      </w:pPr>
      <w:r w:rsidRPr="00905010">
        <w:t>1.8.1</w:t>
      </w:r>
      <w:r w:rsidR="0096277C">
        <w:t>8</w:t>
      </w:r>
      <w:r w:rsidRPr="00905010">
        <w:t xml:space="preserve"> For adults with type 2 diabetes and CKD who are taking an ARB or an ACE inhibitor (titrated to the highest licensed dose that they can tolerate), consider an SGLT2 inhibitor (in addition to the ARB or ACE inhibitor) if:</w:t>
      </w:r>
    </w:p>
    <w:p w14:paraId="6146961E" w14:textId="329FDCA8" w:rsidR="00905010" w:rsidRPr="00905010" w:rsidRDefault="00905010" w:rsidP="00905010">
      <w:pPr>
        <w:pStyle w:val="Bulletparagraph"/>
      </w:pPr>
      <w:r w:rsidRPr="00905010">
        <w:t>ACR is between 3 and 30 mg/mmol and</w:t>
      </w:r>
    </w:p>
    <w:p w14:paraId="6AA182FA" w14:textId="39E0F861" w:rsidR="00905010" w:rsidRPr="00905010" w:rsidRDefault="00905010" w:rsidP="00905010">
      <w:pPr>
        <w:pStyle w:val="Bulletparagraphlast"/>
      </w:pPr>
      <w:r w:rsidRPr="00905010">
        <w:lastRenderedPageBreak/>
        <w:t>they meet the criteria in the marketing authorisation (including relevant eGFR thresholds).</w:t>
      </w:r>
    </w:p>
    <w:p w14:paraId="398AACE5" w14:textId="5CD6A7F3" w:rsidR="00905010" w:rsidRDefault="00905010" w:rsidP="00905010">
      <w:pPr>
        <w:pStyle w:val="Paragraph"/>
      </w:pPr>
      <w:r w:rsidRPr="00905010">
        <w:t>In November 2021, not all SGLT2 inhibitors were licensed for this indication. See NICE's information on prescribing medicines.</w:t>
      </w:r>
    </w:p>
    <w:p w14:paraId="31F60E5D" w14:textId="2029B9A4" w:rsidR="00FC4451" w:rsidRDefault="00FC4451" w:rsidP="00FC4451">
      <w:pPr>
        <w:pStyle w:val="Heading4"/>
      </w:pPr>
      <w:r>
        <w:t>Existing quality statement</w:t>
      </w:r>
      <w:r w:rsidR="009B76F4">
        <w:t xml:space="preserve"> and indicators</w:t>
      </w:r>
    </w:p>
    <w:p w14:paraId="5385AF9C" w14:textId="633BDFE4" w:rsidR="00FC4451" w:rsidRDefault="001F5938" w:rsidP="00905010">
      <w:pPr>
        <w:pStyle w:val="Paragraph"/>
      </w:pPr>
      <w:hyperlink r:id="rId38" w:history="1">
        <w:r w:rsidR="00FC4451" w:rsidRPr="00FC4451">
          <w:rPr>
            <w:rStyle w:val="Hyperlink"/>
          </w:rPr>
          <w:t>NICE’s quality standard on diabetes in adults</w:t>
        </w:r>
        <w:r w:rsidR="00C93B47">
          <w:rPr>
            <w:rStyle w:val="Hyperlink"/>
          </w:rPr>
          <w:t xml:space="preserve"> (QS6)</w:t>
        </w:r>
        <w:r w:rsidR="00FC4451" w:rsidRPr="00FC4451">
          <w:rPr>
            <w:rStyle w:val="Hyperlink"/>
          </w:rPr>
          <w:t>:</w:t>
        </w:r>
      </w:hyperlink>
    </w:p>
    <w:p w14:paraId="2608173E" w14:textId="2764EA3E" w:rsidR="00FC4451" w:rsidRDefault="00FC4451" w:rsidP="00905010">
      <w:pPr>
        <w:pStyle w:val="Paragraph"/>
      </w:pPr>
      <w:r>
        <w:t xml:space="preserve">Statement 4 </w:t>
      </w:r>
      <w:r w:rsidRPr="00FC4451">
        <w:t>Adults with type 2 diabetes whose HbA1c level is 58 mmol/mol (7.5%) or above after 6 months with single-drug treatment are offered dual therapy</w:t>
      </w:r>
      <w:r>
        <w:t>.</w:t>
      </w:r>
    </w:p>
    <w:p w14:paraId="5ED7DC88" w14:textId="34AB296B" w:rsidR="009B76F4" w:rsidRDefault="001F5938" w:rsidP="00905010">
      <w:pPr>
        <w:pStyle w:val="Paragraph"/>
      </w:pPr>
      <w:hyperlink r:id="rId39" w:history="1">
        <w:r w:rsidR="009B76F4" w:rsidRPr="009B76F4">
          <w:rPr>
            <w:rStyle w:val="Hyperlink"/>
          </w:rPr>
          <w:t>NHS Digital’s Quality and Outcomes Framework:</w:t>
        </w:r>
      </w:hyperlink>
    </w:p>
    <w:p w14:paraId="27148067" w14:textId="1817101D" w:rsidR="009B76F4" w:rsidRDefault="009B76F4" w:rsidP="00905010">
      <w:pPr>
        <w:pStyle w:val="Paragraph"/>
      </w:pPr>
      <w:r>
        <w:t>DM020:</w:t>
      </w:r>
      <w:r w:rsidRPr="009B76F4">
        <w:t xml:space="preserve"> The percentage of patients with diabetes, on the register, without moderate or severe frailty in whom the last IFCC-HbA1c is 58 mmol/mol or less in the preceding 12 months</w:t>
      </w:r>
      <w:r>
        <w:t>.</w:t>
      </w:r>
    </w:p>
    <w:p w14:paraId="568620C4" w14:textId="47D1DF4F" w:rsidR="009B76F4" w:rsidRPr="00905010" w:rsidRDefault="009B76F4" w:rsidP="00905010">
      <w:pPr>
        <w:pStyle w:val="Paragraph"/>
      </w:pPr>
      <w:r>
        <w:t xml:space="preserve">DM021: </w:t>
      </w:r>
      <w:r w:rsidRPr="009B76F4">
        <w:t>The percentage of patients with diabetes, on the register, with moderate or severe frailty in whom the last IFCC-HbA1c is 75 mmol/mol or less in the preceding 12 months</w:t>
      </w:r>
      <w:r>
        <w:t>.</w:t>
      </w:r>
    </w:p>
    <w:p w14:paraId="74889B79" w14:textId="4E92C0A5" w:rsidR="005356B8" w:rsidRDefault="005356B8" w:rsidP="005356B8">
      <w:pPr>
        <w:pStyle w:val="Heading4"/>
      </w:pPr>
      <w:r w:rsidRPr="00DB7841">
        <w:t>Current UK practice</w:t>
      </w:r>
    </w:p>
    <w:p w14:paraId="24A31D10" w14:textId="5E50ACA7" w:rsidR="0027028D" w:rsidRDefault="001F5938" w:rsidP="009E788B">
      <w:pPr>
        <w:pStyle w:val="Paragraph"/>
      </w:pPr>
      <w:hyperlink r:id="rId40" w:history="1">
        <w:r w:rsidR="0027028D" w:rsidRPr="0027028D">
          <w:rPr>
            <w:rStyle w:val="Hyperlink"/>
          </w:rPr>
          <w:t>National Diabetes Audit (quarterly report 2021/22)</w:t>
        </w:r>
      </w:hyperlink>
      <w:r w:rsidR="0027028D">
        <w:t xml:space="preserve"> reports the number of people with type 2 diabetes who achieve</w:t>
      </w:r>
      <w:r w:rsidR="006F2CB9">
        <w:t>d</w:t>
      </w:r>
      <w:r w:rsidR="0027028D">
        <w:t xml:space="preserve"> the following HbA1c targets</w:t>
      </w:r>
      <w:r w:rsidR="006F2CB9">
        <w:t xml:space="preserve"> in 2020</w:t>
      </w:r>
      <w:r w:rsidR="0027028D">
        <w:t>:</w:t>
      </w:r>
    </w:p>
    <w:p w14:paraId="76658433" w14:textId="1F200FB2" w:rsidR="0027028D" w:rsidRDefault="0027028D" w:rsidP="0027028D">
      <w:pPr>
        <w:pStyle w:val="Bulletparagraph"/>
      </w:pPr>
      <w:r>
        <w:t>31.</w:t>
      </w:r>
      <w:r w:rsidR="005E0183">
        <w:t>0</w:t>
      </w:r>
      <w:r>
        <w:t>% achieved a HbA1c of 48 mmol/mol or below.</w:t>
      </w:r>
    </w:p>
    <w:p w14:paraId="2F8D889F" w14:textId="6E334CEB" w:rsidR="0027028D" w:rsidRDefault="005E0183" w:rsidP="0027028D">
      <w:pPr>
        <w:pStyle w:val="Bulletparagraph"/>
      </w:pPr>
      <w:r>
        <w:t>49.7</w:t>
      </w:r>
      <w:r w:rsidR="0027028D">
        <w:t>% achieved a HbA1c of 53 mmol/mol or below.</w:t>
      </w:r>
    </w:p>
    <w:p w14:paraId="1874B929" w14:textId="3DAD0C2A" w:rsidR="0027028D" w:rsidRDefault="0027028D" w:rsidP="005E0183">
      <w:pPr>
        <w:pStyle w:val="Bulletparagraphlast"/>
      </w:pPr>
      <w:r>
        <w:t>63.4% achieved a HbA1c of 58 mmol/mol or below.</w:t>
      </w:r>
    </w:p>
    <w:p w14:paraId="36943425" w14:textId="235AC964" w:rsidR="009E788B" w:rsidRPr="00DD57CD" w:rsidRDefault="001F5938" w:rsidP="009E788B">
      <w:pPr>
        <w:pStyle w:val="Paragraph"/>
      </w:pPr>
      <w:hyperlink r:id="rId41" w:history="1">
        <w:r w:rsidR="009E788B" w:rsidRPr="00A41A1B">
          <w:rPr>
            <w:rStyle w:val="Hyperlink"/>
          </w:rPr>
          <w:t xml:space="preserve">NHS Digital’s </w:t>
        </w:r>
        <w:r w:rsidR="00A41A1B" w:rsidRPr="00A41A1B">
          <w:rPr>
            <w:rStyle w:val="Hyperlink"/>
          </w:rPr>
          <w:t>quality and outcomes framework</w:t>
        </w:r>
      </w:hyperlink>
      <w:r w:rsidR="00A41A1B">
        <w:t xml:space="preserve"> for 2019 to 2020 shows that 66.9% of people with diabetes without moderate or severe frailty had a HbA1c of 58 mmol/mol or less in the preceding 12 months</w:t>
      </w:r>
      <w:r w:rsidR="005E0183">
        <w:t xml:space="preserve"> (DM020).</w:t>
      </w:r>
      <w:r w:rsidR="00A41A1B">
        <w:t xml:space="preserve"> 90.1% of people with diabetes with moderate or severe frailty had a HbA1c of 75 mmol/L or less in the preceding 12 months</w:t>
      </w:r>
      <w:r w:rsidR="005E0183">
        <w:t xml:space="preserve"> (DM021)</w:t>
      </w:r>
      <w:r w:rsidR="00A41A1B">
        <w:t xml:space="preserve">. </w:t>
      </w:r>
    </w:p>
    <w:p w14:paraId="730EEE9C" w14:textId="5DFF9B1E" w:rsidR="00DB7841" w:rsidRPr="00DB7841" w:rsidRDefault="001F5938" w:rsidP="005356B8">
      <w:pPr>
        <w:pStyle w:val="Paragraph"/>
      </w:pPr>
      <w:hyperlink r:id="rId42" w:history="1">
        <w:r w:rsidR="00DB7841" w:rsidRPr="00DB7841">
          <w:rPr>
            <w:rStyle w:val="Hyperlink"/>
          </w:rPr>
          <w:t>NICE’s resource impact report for NG28 (type 2 diabetes and cardiovascular risk update)</w:t>
        </w:r>
      </w:hyperlink>
      <w:r w:rsidR="00DB7841">
        <w:t xml:space="preserve"> estimates that there are 1.7 million people in England who are eligible for treatment with SGLT2 inhibitors, based on recommendations 1.7.5. and 1.7.15. The study on </w:t>
      </w:r>
      <w:hyperlink r:id="rId43" w:history="1">
        <w:r w:rsidR="00DB7841" w:rsidRPr="00DB7841">
          <w:rPr>
            <w:rStyle w:val="Hyperlink"/>
          </w:rPr>
          <w:t>prescribing in type 2 diabetes patients with and without cardiovascular disease history: a descriptive analysis in the UK CPRD (Farmer et al, 2021)</w:t>
        </w:r>
      </w:hyperlink>
      <w:r w:rsidR="00DB7841">
        <w:t xml:space="preserve"> indicates that 18% of the eligible population currently receive SGLT2 inhibitors. This </w:t>
      </w:r>
      <w:r w:rsidR="001B1E56">
        <w:t>s</w:t>
      </w:r>
      <w:r w:rsidR="00DB7841">
        <w:t>tudy used C</w:t>
      </w:r>
      <w:r w:rsidR="005E0183">
        <w:t xml:space="preserve">linical </w:t>
      </w:r>
      <w:r w:rsidR="00DB7841">
        <w:t>P</w:t>
      </w:r>
      <w:r w:rsidR="005E0183">
        <w:t xml:space="preserve">ractice </w:t>
      </w:r>
      <w:r w:rsidR="00DB7841">
        <w:t>R</w:t>
      </w:r>
      <w:r w:rsidR="005E0183">
        <w:t xml:space="preserve">esearch </w:t>
      </w:r>
      <w:r w:rsidR="00DB7841">
        <w:t>D</w:t>
      </w:r>
      <w:r w:rsidR="005E0183">
        <w:t>atalink</w:t>
      </w:r>
      <w:r w:rsidR="00DB7841">
        <w:t xml:space="preserve"> data for </w:t>
      </w:r>
      <w:r w:rsidR="001B1E56">
        <w:t xml:space="preserve">four cross-sections of people with </w:t>
      </w:r>
      <w:r w:rsidR="001B1E56">
        <w:lastRenderedPageBreak/>
        <w:t>type 2 diabetes aged 18 to 90 during 1 January 2017 to 31 December 2019 (617,277 total number of people included).</w:t>
      </w:r>
    </w:p>
    <w:p w14:paraId="0B2125BE" w14:textId="6E663AE5" w:rsidR="005356B8" w:rsidRPr="001A542E" w:rsidRDefault="005356B8" w:rsidP="005356B8">
      <w:pPr>
        <w:pStyle w:val="Paragraph"/>
        <w:rPr>
          <w:rFonts w:cs="Arial"/>
        </w:rPr>
      </w:pPr>
      <w:r w:rsidRPr="005E0183">
        <w:t xml:space="preserve">No published studies on current practice </w:t>
      </w:r>
      <w:r w:rsidR="008A3521" w:rsidRPr="005E0183">
        <w:t xml:space="preserve">for insulin prescribing </w:t>
      </w:r>
      <w:r w:rsidRPr="005E0183">
        <w:t>were highlighted for this suggested area for quality improvement; this area is based on stakeholder’s knowledge and experience.</w:t>
      </w:r>
    </w:p>
    <w:p w14:paraId="11B1A140" w14:textId="77777777" w:rsidR="005356B8" w:rsidRPr="004612EA" w:rsidRDefault="005356B8" w:rsidP="005356B8">
      <w:pPr>
        <w:pStyle w:val="Heading3"/>
      </w:pPr>
      <w:r w:rsidRPr="004612EA">
        <w:t>Resource impact</w:t>
      </w:r>
    </w:p>
    <w:p w14:paraId="7C2A363C" w14:textId="0F7E740F" w:rsidR="00961409" w:rsidRDefault="00961409" w:rsidP="00961409">
      <w:pPr>
        <w:pStyle w:val="Paragraph"/>
      </w:pPr>
      <w:r>
        <w:t xml:space="preserve">Recommendation 1.7.5 and 1.7.15 relating to SGLT2 inhibitors were included in the </w:t>
      </w:r>
      <w:hyperlink r:id="rId44" w:history="1">
        <w:r w:rsidRPr="00645A9C">
          <w:rPr>
            <w:rStyle w:val="Hyperlink"/>
          </w:rPr>
          <w:t>resource impact report</w:t>
        </w:r>
      </w:hyperlink>
      <w:r>
        <w:t xml:space="preserve"> for Type 2 diabetes in adults: management guideline update (2022). The recommendations are expected to lead to a change in practice and increase the numbers of people taking SGLT2 inhibitors at the beginning of their treatment or in addition to existing drug treatments. The eligible population under the new recommendations is around 1.7 million people in England. For every increase of 1% of the eligible population who begin taking SGLT2 inhibitors, the resource impact, based on average list prices for the SGLT2 inhibitors, is just under £5m for England. The recommendations could generate savings if they delay the point at which patients are escalated to more expensive drugs or treatments and where existing drugs are replaced by SGLT2 inhibitors.</w:t>
      </w:r>
    </w:p>
    <w:p w14:paraId="503587A1" w14:textId="644D5AEC" w:rsidR="00961409" w:rsidRDefault="00961409" w:rsidP="00961409">
      <w:pPr>
        <w:pStyle w:val="Paragraph"/>
      </w:pPr>
      <w:r>
        <w:t xml:space="preserve">Recommendation 1.8.17 and 1.8.18 relating to SGLT2 inhibitors were included in the </w:t>
      </w:r>
      <w:hyperlink r:id="rId45" w:history="1">
        <w:r w:rsidRPr="00645A9C">
          <w:rPr>
            <w:rStyle w:val="Hyperlink"/>
          </w:rPr>
          <w:t>resource impact report</w:t>
        </w:r>
      </w:hyperlink>
      <w:r>
        <w:t xml:space="preserve"> for type 2 diabetes in adults: management guideline update (2021). For recommendation 1.8.17 the estimated financial impact of implementing this guideline for England in the next 5 years is a drug cost of around £1.6m in 2021/22 rising to a drug cost of around £13.9m in 2024/25 as set out in table below. There is an anticipated benefit to offset these costs arising from the reduction in dialysis and progression to stage 4 CKD which equates to an estimated saving in 2025/26 of £6m. SGLT2 inhibitors may reduce the risk of end-stage renal disease, mortality and hospitalisation in adults with CKD and type 2 diabetes. The template provides reduction rates in dialysis sessions and progression to stage 4 CKD from people receiving SGLT2s. The committee were less confident in the evidence for recommendation 1.8.18 and therefore it is a consider only recommendation for this group. The resource impact template can be used to model the uptake for this group and potential savings using local assumptions. The drug cost for every additional 1,000 people who were to receive an SGLT2 as a result of recommendation 1.8.18 would be an estimated £477,000.</w:t>
      </w:r>
    </w:p>
    <w:p w14:paraId="6B6B2A65" w14:textId="208D52AF" w:rsidR="00961409" w:rsidRDefault="00961409" w:rsidP="00645A9C">
      <w:pPr>
        <w:pStyle w:val="Tabletitle"/>
      </w:pPr>
      <w:r w:rsidRPr="00961409">
        <w:t>Estimated annual cost of implementing the guideline for the population of England</w:t>
      </w:r>
    </w:p>
    <w:tbl>
      <w:tblPr>
        <w:tblStyle w:val="GridTable6Colorful"/>
        <w:tblW w:w="8565"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8"/>
        <w:gridCol w:w="1134"/>
        <w:gridCol w:w="1134"/>
        <w:gridCol w:w="1134"/>
        <w:gridCol w:w="1134"/>
        <w:gridCol w:w="1191"/>
      </w:tblGrid>
      <w:tr w:rsidR="00961409" w14:paraId="377A7CE5" w14:textId="77777777" w:rsidTr="009614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Borders>
              <w:top w:val="single" w:sz="4" w:space="0" w:color="auto"/>
              <w:left w:val="single" w:sz="4" w:space="0" w:color="auto"/>
              <w:bottom w:val="single" w:sz="4" w:space="0" w:color="auto"/>
              <w:right w:val="single" w:sz="4" w:space="0" w:color="auto"/>
            </w:tcBorders>
          </w:tcPr>
          <w:p w14:paraId="5A9CA947" w14:textId="77777777" w:rsidR="00961409" w:rsidRDefault="00961409" w:rsidP="007928BC">
            <w:pPr>
              <w:pStyle w:val="NICEnormalindented"/>
              <w:ind w:left="0"/>
              <w:rPr>
                <w:b w:val="0"/>
              </w:rPr>
            </w:pPr>
          </w:p>
        </w:tc>
        <w:tc>
          <w:tcPr>
            <w:tcW w:w="1134" w:type="dxa"/>
            <w:tcBorders>
              <w:top w:val="single" w:sz="4" w:space="0" w:color="auto"/>
              <w:left w:val="single" w:sz="4" w:space="0" w:color="auto"/>
              <w:bottom w:val="single" w:sz="4" w:space="0" w:color="auto"/>
              <w:right w:val="single" w:sz="4" w:space="0" w:color="auto"/>
            </w:tcBorders>
            <w:hideMark/>
          </w:tcPr>
          <w:p w14:paraId="4716DC30" w14:textId="77777777" w:rsidR="00961409" w:rsidRDefault="00961409" w:rsidP="007928BC">
            <w:pPr>
              <w:pStyle w:val="NICEnormalindented"/>
              <w:spacing w:after="0" w:line="240" w:lineRule="auto"/>
              <w:ind w:left="0"/>
              <w:jc w:val="right"/>
              <w:cnfStyle w:val="100000000000" w:firstRow="1" w:lastRow="0" w:firstColumn="0" w:lastColumn="0" w:oddVBand="0" w:evenVBand="0" w:oddHBand="0" w:evenHBand="0" w:firstRowFirstColumn="0" w:firstRowLastColumn="0" w:lastRowFirstColumn="0" w:lastRowLastColumn="0"/>
              <w:rPr>
                <w:b w:val="0"/>
              </w:rPr>
            </w:pPr>
            <w:r>
              <w:t>2021/22</w:t>
            </w:r>
          </w:p>
        </w:tc>
        <w:tc>
          <w:tcPr>
            <w:tcW w:w="1134" w:type="dxa"/>
            <w:tcBorders>
              <w:top w:val="single" w:sz="4" w:space="0" w:color="auto"/>
              <w:left w:val="single" w:sz="4" w:space="0" w:color="auto"/>
              <w:bottom w:val="single" w:sz="4" w:space="0" w:color="auto"/>
              <w:right w:val="single" w:sz="4" w:space="0" w:color="auto"/>
            </w:tcBorders>
          </w:tcPr>
          <w:p w14:paraId="5309FDA5" w14:textId="77777777" w:rsidR="00961409" w:rsidRDefault="00961409" w:rsidP="007928BC">
            <w:pPr>
              <w:pStyle w:val="NICEnormalindented"/>
              <w:spacing w:after="0" w:line="240" w:lineRule="auto"/>
              <w:ind w:left="0"/>
              <w:jc w:val="right"/>
              <w:cnfStyle w:val="100000000000" w:firstRow="1" w:lastRow="0" w:firstColumn="0" w:lastColumn="0" w:oddVBand="0" w:evenVBand="0" w:oddHBand="0" w:evenHBand="0" w:firstRowFirstColumn="0" w:firstRowLastColumn="0" w:lastRowFirstColumn="0" w:lastRowLastColumn="0"/>
              <w:rPr>
                <w:b w:val="0"/>
              </w:rPr>
            </w:pPr>
            <w:r>
              <w:t>2022/23</w:t>
            </w:r>
          </w:p>
          <w:p w14:paraId="41548579" w14:textId="77777777" w:rsidR="00961409" w:rsidRDefault="00961409" w:rsidP="007928BC">
            <w:pPr>
              <w:pStyle w:val="NICEnormalindented"/>
              <w:spacing w:after="0" w:line="240" w:lineRule="auto"/>
              <w:ind w:left="0"/>
              <w:jc w:val="right"/>
              <w:cnfStyle w:val="100000000000" w:firstRow="1" w:lastRow="0" w:firstColumn="0" w:lastColumn="0" w:oddVBand="0" w:evenVBand="0" w:oddHBand="0" w:evenHBand="0" w:firstRowFirstColumn="0" w:firstRowLastColumn="0" w:lastRowFirstColumn="0" w:lastRowLastColumn="0"/>
              <w:rPr>
                <w:b w:val="0"/>
              </w:rPr>
            </w:pPr>
          </w:p>
        </w:tc>
        <w:tc>
          <w:tcPr>
            <w:tcW w:w="1134" w:type="dxa"/>
            <w:tcBorders>
              <w:top w:val="single" w:sz="4" w:space="0" w:color="auto"/>
              <w:left w:val="single" w:sz="4" w:space="0" w:color="auto"/>
              <w:bottom w:val="single" w:sz="4" w:space="0" w:color="auto"/>
              <w:right w:val="single" w:sz="4" w:space="0" w:color="auto"/>
            </w:tcBorders>
          </w:tcPr>
          <w:p w14:paraId="62914753" w14:textId="77777777" w:rsidR="00961409" w:rsidRDefault="00961409" w:rsidP="007928BC">
            <w:pPr>
              <w:pStyle w:val="NICEnormalindented"/>
              <w:spacing w:after="0" w:line="240" w:lineRule="auto"/>
              <w:ind w:left="0"/>
              <w:jc w:val="right"/>
              <w:cnfStyle w:val="100000000000" w:firstRow="1" w:lastRow="0" w:firstColumn="0" w:lastColumn="0" w:oddVBand="0" w:evenVBand="0" w:oddHBand="0" w:evenHBand="0" w:firstRowFirstColumn="0" w:firstRowLastColumn="0" w:lastRowFirstColumn="0" w:lastRowLastColumn="0"/>
              <w:rPr>
                <w:b w:val="0"/>
              </w:rPr>
            </w:pPr>
            <w:r>
              <w:t>2023/24</w:t>
            </w:r>
          </w:p>
          <w:p w14:paraId="7A6A2938" w14:textId="77777777" w:rsidR="00961409" w:rsidRDefault="00961409" w:rsidP="007928BC">
            <w:pPr>
              <w:pStyle w:val="NICEnormalindented"/>
              <w:spacing w:after="0" w:line="240" w:lineRule="auto"/>
              <w:ind w:left="0"/>
              <w:jc w:val="right"/>
              <w:cnfStyle w:val="100000000000" w:firstRow="1" w:lastRow="0" w:firstColumn="0" w:lastColumn="0" w:oddVBand="0" w:evenVBand="0" w:oddHBand="0" w:evenHBand="0" w:firstRowFirstColumn="0" w:firstRowLastColumn="0" w:lastRowFirstColumn="0" w:lastRowLastColumn="0"/>
              <w:rPr>
                <w:b w:val="0"/>
              </w:rPr>
            </w:pPr>
          </w:p>
        </w:tc>
        <w:tc>
          <w:tcPr>
            <w:tcW w:w="1134" w:type="dxa"/>
            <w:tcBorders>
              <w:top w:val="single" w:sz="4" w:space="0" w:color="auto"/>
              <w:left w:val="single" w:sz="4" w:space="0" w:color="auto"/>
              <w:bottom w:val="single" w:sz="4" w:space="0" w:color="auto"/>
              <w:right w:val="single" w:sz="4" w:space="0" w:color="auto"/>
            </w:tcBorders>
          </w:tcPr>
          <w:p w14:paraId="55BC4307" w14:textId="77777777" w:rsidR="00961409" w:rsidRDefault="00961409" w:rsidP="007928BC">
            <w:pPr>
              <w:pStyle w:val="NICEnormalindented"/>
              <w:spacing w:after="0" w:line="240" w:lineRule="auto"/>
              <w:ind w:left="0"/>
              <w:jc w:val="right"/>
              <w:cnfStyle w:val="100000000000" w:firstRow="1" w:lastRow="0" w:firstColumn="0" w:lastColumn="0" w:oddVBand="0" w:evenVBand="0" w:oddHBand="0" w:evenHBand="0" w:firstRowFirstColumn="0" w:firstRowLastColumn="0" w:lastRowFirstColumn="0" w:lastRowLastColumn="0"/>
              <w:rPr>
                <w:b w:val="0"/>
              </w:rPr>
            </w:pPr>
            <w:r>
              <w:t>2024/25</w:t>
            </w:r>
          </w:p>
          <w:p w14:paraId="32643CC9" w14:textId="77777777" w:rsidR="00961409" w:rsidRDefault="00961409" w:rsidP="007928BC">
            <w:pPr>
              <w:pStyle w:val="NICEnormalindented"/>
              <w:spacing w:after="0" w:line="240" w:lineRule="auto"/>
              <w:ind w:left="0"/>
              <w:jc w:val="right"/>
              <w:cnfStyle w:val="100000000000" w:firstRow="1" w:lastRow="0" w:firstColumn="0" w:lastColumn="0" w:oddVBand="0" w:evenVBand="0" w:oddHBand="0" w:evenHBand="0" w:firstRowFirstColumn="0" w:firstRowLastColumn="0" w:lastRowFirstColumn="0" w:lastRowLastColumn="0"/>
              <w:rPr>
                <w:b w:val="0"/>
              </w:rPr>
            </w:pPr>
          </w:p>
        </w:tc>
        <w:tc>
          <w:tcPr>
            <w:tcW w:w="1191" w:type="dxa"/>
            <w:tcBorders>
              <w:top w:val="single" w:sz="4" w:space="0" w:color="auto"/>
              <w:left w:val="single" w:sz="4" w:space="0" w:color="auto"/>
              <w:bottom w:val="single" w:sz="4" w:space="0" w:color="auto"/>
              <w:right w:val="single" w:sz="4" w:space="0" w:color="auto"/>
            </w:tcBorders>
          </w:tcPr>
          <w:p w14:paraId="4A7CAB4F" w14:textId="77777777" w:rsidR="00961409" w:rsidRDefault="00961409" w:rsidP="007928BC">
            <w:pPr>
              <w:pStyle w:val="NICEnormalindented"/>
              <w:spacing w:after="0" w:line="240" w:lineRule="auto"/>
              <w:ind w:left="0"/>
              <w:jc w:val="right"/>
              <w:cnfStyle w:val="100000000000" w:firstRow="1" w:lastRow="0" w:firstColumn="0" w:lastColumn="0" w:oddVBand="0" w:evenVBand="0" w:oddHBand="0" w:evenHBand="0" w:firstRowFirstColumn="0" w:firstRowLastColumn="0" w:lastRowFirstColumn="0" w:lastRowLastColumn="0"/>
              <w:rPr>
                <w:b w:val="0"/>
              </w:rPr>
            </w:pPr>
            <w:r>
              <w:t>2025/26</w:t>
            </w:r>
          </w:p>
          <w:p w14:paraId="2BC4C9B2" w14:textId="77777777" w:rsidR="00961409" w:rsidRDefault="00961409" w:rsidP="007928BC">
            <w:pPr>
              <w:pStyle w:val="NICEnormalindented"/>
              <w:spacing w:after="0" w:line="240" w:lineRule="auto"/>
              <w:ind w:left="0"/>
              <w:jc w:val="right"/>
              <w:cnfStyle w:val="100000000000" w:firstRow="1" w:lastRow="0" w:firstColumn="0" w:lastColumn="0" w:oddVBand="0" w:evenVBand="0" w:oddHBand="0" w:evenHBand="0" w:firstRowFirstColumn="0" w:firstRowLastColumn="0" w:lastRowFirstColumn="0" w:lastRowLastColumn="0"/>
              <w:rPr>
                <w:b w:val="0"/>
              </w:rPr>
            </w:pPr>
          </w:p>
        </w:tc>
      </w:tr>
      <w:tr w:rsidR="00961409" w14:paraId="052D74AB" w14:textId="77777777" w:rsidTr="00961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Borders>
              <w:top w:val="single" w:sz="4" w:space="0" w:color="auto"/>
              <w:left w:val="single" w:sz="4" w:space="0" w:color="auto"/>
              <w:bottom w:val="single" w:sz="4" w:space="0" w:color="auto"/>
              <w:right w:val="single" w:sz="4" w:space="0" w:color="auto"/>
            </w:tcBorders>
            <w:hideMark/>
          </w:tcPr>
          <w:p w14:paraId="71161EC0" w14:textId="77777777" w:rsidR="00961409" w:rsidRPr="00CE50CF" w:rsidRDefault="00961409" w:rsidP="007928BC">
            <w:pPr>
              <w:pStyle w:val="Tabletext"/>
            </w:pPr>
            <w:r w:rsidRPr="00CE50CF">
              <w:t>Market share of SGLT2 inhibitors (%)</w:t>
            </w:r>
          </w:p>
        </w:tc>
        <w:tc>
          <w:tcPr>
            <w:tcW w:w="1134" w:type="dxa"/>
            <w:tcBorders>
              <w:top w:val="single" w:sz="4" w:space="0" w:color="auto"/>
              <w:left w:val="single" w:sz="4" w:space="0" w:color="auto"/>
              <w:bottom w:val="single" w:sz="4" w:space="0" w:color="auto"/>
              <w:right w:val="single" w:sz="4" w:space="0" w:color="auto"/>
            </w:tcBorders>
            <w:hideMark/>
          </w:tcPr>
          <w:p w14:paraId="78A6A97A" w14:textId="77777777" w:rsidR="00961409" w:rsidRPr="00CE50CF" w:rsidRDefault="00961409" w:rsidP="007928BC">
            <w:pPr>
              <w:pStyle w:val="Tabletext"/>
              <w:jc w:val="right"/>
              <w:cnfStyle w:val="000000100000" w:firstRow="0" w:lastRow="0" w:firstColumn="0" w:lastColumn="0" w:oddVBand="0" w:evenVBand="0" w:oddHBand="1" w:evenHBand="0" w:firstRowFirstColumn="0" w:firstRowLastColumn="0" w:lastRowFirstColumn="0" w:lastRowLastColumn="0"/>
            </w:pPr>
            <w:r w:rsidRPr="00CE50CF">
              <w:t>15%</w:t>
            </w:r>
          </w:p>
        </w:tc>
        <w:tc>
          <w:tcPr>
            <w:tcW w:w="1134" w:type="dxa"/>
            <w:tcBorders>
              <w:top w:val="single" w:sz="4" w:space="0" w:color="auto"/>
              <w:left w:val="single" w:sz="4" w:space="0" w:color="auto"/>
              <w:bottom w:val="single" w:sz="4" w:space="0" w:color="auto"/>
              <w:right w:val="single" w:sz="4" w:space="0" w:color="auto"/>
            </w:tcBorders>
            <w:hideMark/>
          </w:tcPr>
          <w:p w14:paraId="2CC0A5BB" w14:textId="77777777" w:rsidR="00961409" w:rsidRPr="00CE50CF" w:rsidRDefault="00961409" w:rsidP="007928BC">
            <w:pPr>
              <w:pStyle w:val="Tabletext"/>
              <w:jc w:val="right"/>
              <w:cnfStyle w:val="000000100000" w:firstRow="0" w:lastRow="0" w:firstColumn="0" w:lastColumn="0" w:oddVBand="0" w:evenVBand="0" w:oddHBand="1" w:evenHBand="0" w:firstRowFirstColumn="0" w:firstRowLastColumn="0" w:lastRowFirstColumn="0" w:lastRowLastColumn="0"/>
            </w:pPr>
            <w:r w:rsidRPr="00CE50CF">
              <w:t>40%</w:t>
            </w:r>
          </w:p>
        </w:tc>
        <w:tc>
          <w:tcPr>
            <w:tcW w:w="1134" w:type="dxa"/>
            <w:tcBorders>
              <w:top w:val="single" w:sz="4" w:space="0" w:color="auto"/>
              <w:left w:val="single" w:sz="4" w:space="0" w:color="auto"/>
              <w:bottom w:val="single" w:sz="4" w:space="0" w:color="auto"/>
              <w:right w:val="single" w:sz="4" w:space="0" w:color="auto"/>
            </w:tcBorders>
            <w:hideMark/>
          </w:tcPr>
          <w:p w14:paraId="75A2CCE0" w14:textId="77777777" w:rsidR="00961409" w:rsidRPr="00CE50CF" w:rsidRDefault="00961409" w:rsidP="007928BC">
            <w:pPr>
              <w:pStyle w:val="Tabletext"/>
              <w:jc w:val="right"/>
              <w:cnfStyle w:val="000000100000" w:firstRow="0" w:lastRow="0" w:firstColumn="0" w:lastColumn="0" w:oddVBand="0" w:evenVBand="0" w:oddHBand="1" w:evenHBand="0" w:firstRowFirstColumn="0" w:firstRowLastColumn="0" w:lastRowFirstColumn="0" w:lastRowLastColumn="0"/>
            </w:pPr>
            <w:r w:rsidRPr="00CE50CF">
              <w:t>65%</w:t>
            </w:r>
          </w:p>
        </w:tc>
        <w:tc>
          <w:tcPr>
            <w:tcW w:w="1134" w:type="dxa"/>
            <w:tcBorders>
              <w:top w:val="single" w:sz="4" w:space="0" w:color="auto"/>
              <w:left w:val="single" w:sz="4" w:space="0" w:color="auto"/>
              <w:bottom w:val="single" w:sz="4" w:space="0" w:color="auto"/>
              <w:right w:val="single" w:sz="4" w:space="0" w:color="auto"/>
            </w:tcBorders>
            <w:hideMark/>
          </w:tcPr>
          <w:p w14:paraId="019A9455" w14:textId="77777777" w:rsidR="00961409" w:rsidRPr="00CE50CF" w:rsidRDefault="00961409" w:rsidP="007928BC">
            <w:pPr>
              <w:pStyle w:val="Tabletext"/>
              <w:jc w:val="right"/>
              <w:cnfStyle w:val="000000100000" w:firstRow="0" w:lastRow="0" w:firstColumn="0" w:lastColumn="0" w:oddVBand="0" w:evenVBand="0" w:oddHBand="1" w:evenHBand="0" w:firstRowFirstColumn="0" w:firstRowLastColumn="0" w:lastRowFirstColumn="0" w:lastRowLastColumn="0"/>
            </w:pPr>
            <w:r w:rsidRPr="00CE50CF">
              <w:t>90%</w:t>
            </w:r>
          </w:p>
        </w:tc>
        <w:tc>
          <w:tcPr>
            <w:tcW w:w="1191" w:type="dxa"/>
            <w:tcBorders>
              <w:top w:val="single" w:sz="4" w:space="0" w:color="auto"/>
              <w:left w:val="single" w:sz="4" w:space="0" w:color="auto"/>
              <w:bottom w:val="single" w:sz="4" w:space="0" w:color="auto"/>
              <w:right w:val="single" w:sz="4" w:space="0" w:color="auto"/>
            </w:tcBorders>
            <w:hideMark/>
          </w:tcPr>
          <w:p w14:paraId="2239242C" w14:textId="77777777" w:rsidR="00961409" w:rsidRPr="00CE50CF" w:rsidRDefault="00961409" w:rsidP="007928BC">
            <w:pPr>
              <w:pStyle w:val="Tabletext"/>
              <w:jc w:val="right"/>
              <w:cnfStyle w:val="000000100000" w:firstRow="0" w:lastRow="0" w:firstColumn="0" w:lastColumn="0" w:oddVBand="0" w:evenVBand="0" w:oddHBand="1" w:evenHBand="0" w:firstRowFirstColumn="0" w:firstRowLastColumn="0" w:lastRowFirstColumn="0" w:lastRowLastColumn="0"/>
            </w:pPr>
            <w:r w:rsidRPr="00CE50CF">
              <w:t>90%</w:t>
            </w:r>
          </w:p>
        </w:tc>
      </w:tr>
      <w:tr w:rsidR="00961409" w14:paraId="2C13615A" w14:textId="77777777" w:rsidTr="00961409">
        <w:tc>
          <w:tcPr>
            <w:cnfStyle w:val="001000000000" w:firstRow="0" w:lastRow="0" w:firstColumn="1" w:lastColumn="0" w:oddVBand="0" w:evenVBand="0" w:oddHBand="0" w:evenHBand="0" w:firstRowFirstColumn="0" w:firstRowLastColumn="0" w:lastRowFirstColumn="0" w:lastRowLastColumn="0"/>
            <w:tcW w:w="2838" w:type="dxa"/>
            <w:tcBorders>
              <w:top w:val="single" w:sz="4" w:space="0" w:color="auto"/>
              <w:left w:val="single" w:sz="4" w:space="0" w:color="auto"/>
              <w:bottom w:val="single" w:sz="4" w:space="0" w:color="auto"/>
              <w:right w:val="single" w:sz="4" w:space="0" w:color="auto"/>
            </w:tcBorders>
            <w:hideMark/>
          </w:tcPr>
          <w:p w14:paraId="3BE18A71" w14:textId="77777777" w:rsidR="00961409" w:rsidRPr="00CE50CF" w:rsidRDefault="00961409" w:rsidP="007928BC">
            <w:pPr>
              <w:pStyle w:val="Tabletext"/>
            </w:pPr>
            <w:r w:rsidRPr="00CE50CF">
              <w:lastRenderedPageBreak/>
              <w:t>Cost for recommendation 1.</w:t>
            </w:r>
            <w:r>
              <w:t>8</w:t>
            </w:r>
            <w:r w:rsidRPr="00CE50CF">
              <w:t>.1</w:t>
            </w:r>
            <w:r>
              <w:t>7</w:t>
            </w:r>
            <w:r w:rsidRPr="00CE50CF">
              <w:t xml:space="preserve"> (£000) </w:t>
            </w:r>
          </w:p>
        </w:tc>
        <w:tc>
          <w:tcPr>
            <w:tcW w:w="1134" w:type="dxa"/>
            <w:tcBorders>
              <w:top w:val="single" w:sz="4" w:space="0" w:color="auto"/>
              <w:left w:val="single" w:sz="4" w:space="0" w:color="auto"/>
              <w:bottom w:val="single" w:sz="4" w:space="0" w:color="auto"/>
              <w:right w:val="single" w:sz="4" w:space="0" w:color="auto"/>
            </w:tcBorders>
            <w:hideMark/>
          </w:tcPr>
          <w:p w14:paraId="5688E9BA" w14:textId="77777777" w:rsidR="00961409" w:rsidRPr="00CE50CF" w:rsidRDefault="00961409" w:rsidP="007928BC">
            <w:pPr>
              <w:pStyle w:val="Tabletext"/>
              <w:spacing w:line="720" w:lineRule="auto"/>
              <w:jc w:val="right"/>
              <w:cnfStyle w:val="000000000000" w:firstRow="0" w:lastRow="0" w:firstColumn="0" w:lastColumn="0" w:oddVBand="0" w:evenVBand="0" w:oddHBand="0" w:evenHBand="0" w:firstRowFirstColumn="0" w:firstRowLastColumn="0" w:lastRowFirstColumn="0" w:lastRowLastColumn="0"/>
            </w:pPr>
            <w:r w:rsidRPr="00CE50CF">
              <w:t>£1,634</w:t>
            </w:r>
          </w:p>
        </w:tc>
        <w:tc>
          <w:tcPr>
            <w:tcW w:w="1134" w:type="dxa"/>
            <w:tcBorders>
              <w:top w:val="single" w:sz="4" w:space="0" w:color="auto"/>
              <w:left w:val="single" w:sz="4" w:space="0" w:color="auto"/>
              <w:bottom w:val="single" w:sz="4" w:space="0" w:color="auto"/>
              <w:right w:val="single" w:sz="4" w:space="0" w:color="auto"/>
            </w:tcBorders>
            <w:hideMark/>
          </w:tcPr>
          <w:p w14:paraId="5D7B7077" w14:textId="77777777" w:rsidR="00961409" w:rsidRPr="00CE50CF" w:rsidRDefault="00961409" w:rsidP="007928BC">
            <w:pPr>
              <w:pStyle w:val="Tabletext"/>
              <w:spacing w:line="720" w:lineRule="auto"/>
              <w:jc w:val="right"/>
              <w:cnfStyle w:val="000000000000" w:firstRow="0" w:lastRow="0" w:firstColumn="0" w:lastColumn="0" w:oddVBand="0" w:evenVBand="0" w:oddHBand="0" w:evenHBand="0" w:firstRowFirstColumn="0" w:firstRowLastColumn="0" w:lastRowFirstColumn="0" w:lastRowLastColumn="0"/>
            </w:pPr>
            <w:r w:rsidRPr="00CE50CF">
              <w:t>£5,718</w:t>
            </w:r>
          </w:p>
        </w:tc>
        <w:tc>
          <w:tcPr>
            <w:tcW w:w="1134" w:type="dxa"/>
            <w:tcBorders>
              <w:top w:val="single" w:sz="4" w:space="0" w:color="auto"/>
              <w:left w:val="single" w:sz="4" w:space="0" w:color="auto"/>
              <w:bottom w:val="single" w:sz="4" w:space="0" w:color="auto"/>
              <w:right w:val="single" w:sz="4" w:space="0" w:color="auto"/>
            </w:tcBorders>
            <w:hideMark/>
          </w:tcPr>
          <w:p w14:paraId="639674A6" w14:textId="77777777" w:rsidR="00961409" w:rsidRPr="00CE50CF" w:rsidRDefault="00961409" w:rsidP="007928BC">
            <w:pPr>
              <w:pStyle w:val="Tabletext"/>
              <w:spacing w:line="720" w:lineRule="auto"/>
              <w:jc w:val="right"/>
              <w:cnfStyle w:val="000000000000" w:firstRow="0" w:lastRow="0" w:firstColumn="0" w:lastColumn="0" w:oddVBand="0" w:evenVBand="0" w:oddHBand="0" w:evenHBand="0" w:firstRowFirstColumn="0" w:firstRowLastColumn="0" w:lastRowFirstColumn="0" w:lastRowLastColumn="0"/>
            </w:pPr>
            <w:r w:rsidRPr="00CE50CF">
              <w:t>£9,966</w:t>
            </w:r>
          </w:p>
        </w:tc>
        <w:tc>
          <w:tcPr>
            <w:tcW w:w="1134" w:type="dxa"/>
            <w:tcBorders>
              <w:top w:val="single" w:sz="4" w:space="0" w:color="auto"/>
              <w:left w:val="single" w:sz="4" w:space="0" w:color="auto"/>
              <w:bottom w:val="single" w:sz="4" w:space="0" w:color="auto"/>
              <w:right w:val="single" w:sz="4" w:space="0" w:color="auto"/>
            </w:tcBorders>
            <w:hideMark/>
          </w:tcPr>
          <w:p w14:paraId="1E05E1F8" w14:textId="77777777" w:rsidR="00961409" w:rsidRPr="00CE50CF" w:rsidRDefault="00961409" w:rsidP="007928BC">
            <w:pPr>
              <w:pStyle w:val="Tabletext"/>
              <w:spacing w:line="720" w:lineRule="auto"/>
              <w:jc w:val="right"/>
              <w:cnfStyle w:val="000000000000" w:firstRow="0" w:lastRow="0" w:firstColumn="0" w:lastColumn="0" w:oddVBand="0" w:evenVBand="0" w:oddHBand="0" w:evenHBand="0" w:firstRowFirstColumn="0" w:firstRowLastColumn="0" w:lastRowFirstColumn="0" w:lastRowLastColumn="0"/>
            </w:pPr>
            <w:r w:rsidRPr="00CE50CF">
              <w:t>£13,887</w:t>
            </w:r>
          </w:p>
        </w:tc>
        <w:tc>
          <w:tcPr>
            <w:tcW w:w="1191" w:type="dxa"/>
            <w:tcBorders>
              <w:top w:val="single" w:sz="4" w:space="0" w:color="auto"/>
              <w:left w:val="single" w:sz="4" w:space="0" w:color="auto"/>
              <w:bottom w:val="single" w:sz="4" w:space="0" w:color="auto"/>
              <w:right w:val="single" w:sz="4" w:space="0" w:color="auto"/>
            </w:tcBorders>
            <w:hideMark/>
          </w:tcPr>
          <w:p w14:paraId="62BA9C84" w14:textId="77777777" w:rsidR="00961409" w:rsidRPr="00CE50CF" w:rsidRDefault="00961409" w:rsidP="007928BC">
            <w:pPr>
              <w:pStyle w:val="Tabletext"/>
              <w:spacing w:line="72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CE50CF">
              <w:t>£13,887</w:t>
            </w:r>
          </w:p>
        </w:tc>
      </w:tr>
      <w:tr w:rsidR="00961409" w14:paraId="69442FB9" w14:textId="77777777" w:rsidTr="009614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8" w:type="dxa"/>
            <w:tcBorders>
              <w:top w:val="single" w:sz="4" w:space="0" w:color="auto"/>
              <w:left w:val="single" w:sz="4" w:space="0" w:color="auto"/>
              <w:bottom w:val="single" w:sz="4" w:space="0" w:color="auto"/>
              <w:right w:val="single" w:sz="4" w:space="0" w:color="auto"/>
            </w:tcBorders>
            <w:hideMark/>
          </w:tcPr>
          <w:p w14:paraId="7E8A74A9" w14:textId="77777777" w:rsidR="00961409" w:rsidRPr="00CE50CF" w:rsidRDefault="00961409" w:rsidP="007928BC">
            <w:pPr>
              <w:pStyle w:val="Tabletext"/>
            </w:pPr>
            <w:r w:rsidRPr="00CE50CF">
              <w:t>Savings for recommendation 1.</w:t>
            </w:r>
            <w:r>
              <w:t>8</w:t>
            </w:r>
            <w:r w:rsidRPr="00CE50CF">
              <w:t>.1</w:t>
            </w:r>
            <w:r>
              <w:t>7</w:t>
            </w:r>
            <w:r w:rsidRPr="00CE50CF">
              <w:t xml:space="preserve"> (£000)</w:t>
            </w:r>
          </w:p>
        </w:tc>
        <w:tc>
          <w:tcPr>
            <w:tcW w:w="1134" w:type="dxa"/>
            <w:tcBorders>
              <w:top w:val="single" w:sz="4" w:space="0" w:color="auto"/>
              <w:left w:val="single" w:sz="4" w:space="0" w:color="auto"/>
              <w:bottom w:val="single" w:sz="4" w:space="0" w:color="auto"/>
              <w:right w:val="single" w:sz="4" w:space="0" w:color="auto"/>
            </w:tcBorders>
            <w:hideMark/>
          </w:tcPr>
          <w:p w14:paraId="20AA75BA" w14:textId="77777777" w:rsidR="00961409" w:rsidRPr="00CE50CF" w:rsidRDefault="00961409" w:rsidP="007928BC">
            <w:pPr>
              <w:pStyle w:val="Tabletext"/>
              <w:jc w:val="right"/>
              <w:cnfStyle w:val="000000100000" w:firstRow="0" w:lastRow="0" w:firstColumn="0" w:lastColumn="0" w:oddVBand="0" w:evenVBand="0" w:oddHBand="1" w:evenHBand="0" w:firstRowFirstColumn="0" w:firstRowLastColumn="0" w:lastRowFirstColumn="0" w:lastRowLastColumn="0"/>
              <w:rPr>
                <w:b/>
                <w:bCs/>
              </w:rPr>
            </w:pPr>
            <w:r w:rsidRPr="00CE50CF">
              <w:t>-£60</w:t>
            </w:r>
          </w:p>
        </w:tc>
        <w:tc>
          <w:tcPr>
            <w:tcW w:w="1134" w:type="dxa"/>
            <w:tcBorders>
              <w:top w:val="single" w:sz="4" w:space="0" w:color="auto"/>
              <w:left w:val="single" w:sz="4" w:space="0" w:color="auto"/>
              <w:bottom w:val="single" w:sz="4" w:space="0" w:color="auto"/>
              <w:right w:val="single" w:sz="4" w:space="0" w:color="auto"/>
            </w:tcBorders>
            <w:hideMark/>
          </w:tcPr>
          <w:p w14:paraId="46731DA3" w14:textId="77777777" w:rsidR="00961409" w:rsidRPr="00CE50CF" w:rsidRDefault="00961409" w:rsidP="007928BC">
            <w:pPr>
              <w:pStyle w:val="Tabletext"/>
              <w:jc w:val="right"/>
              <w:cnfStyle w:val="000000100000" w:firstRow="0" w:lastRow="0" w:firstColumn="0" w:lastColumn="0" w:oddVBand="0" w:evenVBand="0" w:oddHBand="1" w:evenHBand="0" w:firstRowFirstColumn="0" w:firstRowLastColumn="0" w:lastRowFirstColumn="0" w:lastRowLastColumn="0"/>
              <w:rPr>
                <w:b/>
                <w:bCs/>
              </w:rPr>
            </w:pPr>
            <w:r w:rsidRPr="00CE50CF">
              <w:t>£390</w:t>
            </w:r>
          </w:p>
        </w:tc>
        <w:tc>
          <w:tcPr>
            <w:tcW w:w="1134" w:type="dxa"/>
            <w:tcBorders>
              <w:top w:val="single" w:sz="4" w:space="0" w:color="auto"/>
              <w:left w:val="single" w:sz="4" w:space="0" w:color="auto"/>
              <w:bottom w:val="single" w:sz="4" w:space="0" w:color="auto"/>
              <w:right w:val="single" w:sz="4" w:space="0" w:color="auto"/>
            </w:tcBorders>
            <w:hideMark/>
          </w:tcPr>
          <w:p w14:paraId="4944D17A" w14:textId="77777777" w:rsidR="00961409" w:rsidRPr="00CE50CF" w:rsidRDefault="00961409" w:rsidP="007928BC">
            <w:pPr>
              <w:pStyle w:val="Tabletext"/>
              <w:jc w:val="right"/>
              <w:cnfStyle w:val="000000100000" w:firstRow="0" w:lastRow="0" w:firstColumn="0" w:lastColumn="0" w:oddVBand="0" w:evenVBand="0" w:oddHBand="1" w:evenHBand="0" w:firstRowFirstColumn="0" w:firstRowLastColumn="0" w:lastRowFirstColumn="0" w:lastRowLastColumn="0"/>
              <w:rPr>
                <w:b/>
                <w:bCs/>
              </w:rPr>
            </w:pPr>
            <w:r w:rsidRPr="00CE50CF">
              <w:t>£1,905</w:t>
            </w:r>
          </w:p>
        </w:tc>
        <w:tc>
          <w:tcPr>
            <w:tcW w:w="1134" w:type="dxa"/>
            <w:tcBorders>
              <w:top w:val="single" w:sz="4" w:space="0" w:color="auto"/>
              <w:left w:val="single" w:sz="4" w:space="0" w:color="auto"/>
              <w:bottom w:val="single" w:sz="4" w:space="0" w:color="auto"/>
              <w:right w:val="single" w:sz="4" w:space="0" w:color="auto"/>
            </w:tcBorders>
            <w:hideMark/>
          </w:tcPr>
          <w:p w14:paraId="7025184C" w14:textId="77777777" w:rsidR="00961409" w:rsidRPr="00CE50CF" w:rsidRDefault="00961409" w:rsidP="007928BC">
            <w:pPr>
              <w:pStyle w:val="Tabletext"/>
              <w:jc w:val="right"/>
              <w:cnfStyle w:val="000000100000" w:firstRow="0" w:lastRow="0" w:firstColumn="0" w:lastColumn="0" w:oddVBand="0" w:evenVBand="0" w:oddHBand="1" w:evenHBand="0" w:firstRowFirstColumn="0" w:firstRowLastColumn="0" w:lastRowFirstColumn="0" w:lastRowLastColumn="0"/>
              <w:rPr>
                <w:b/>
                <w:bCs/>
              </w:rPr>
            </w:pPr>
            <w:r w:rsidRPr="00CE50CF">
              <w:t>£3,845</w:t>
            </w:r>
          </w:p>
        </w:tc>
        <w:tc>
          <w:tcPr>
            <w:tcW w:w="1191" w:type="dxa"/>
            <w:tcBorders>
              <w:top w:val="single" w:sz="4" w:space="0" w:color="auto"/>
              <w:left w:val="single" w:sz="4" w:space="0" w:color="auto"/>
              <w:bottom w:val="single" w:sz="4" w:space="0" w:color="auto"/>
              <w:right w:val="single" w:sz="4" w:space="0" w:color="auto"/>
            </w:tcBorders>
            <w:hideMark/>
          </w:tcPr>
          <w:p w14:paraId="5A2219CA" w14:textId="77777777" w:rsidR="00961409" w:rsidRPr="00CE50CF" w:rsidRDefault="00961409" w:rsidP="007928BC">
            <w:pPr>
              <w:pStyle w:val="Tabletext"/>
              <w:jc w:val="right"/>
              <w:cnfStyle w:val="000000100000" w:firstRow="0" w:lastRow="0" w:firstColumn="0" w:lastColumn="0" w:oddVBand="0" w:evenVBand="0" w:oddHBand="1" w:evenHBand="0" w:firstRowFirstColumn="0" w:firstRowLastColumn="0" w:lastRowFirstColumn="0" w:lastRowLastColumn="0"/>
              <w:rPr>
                <w:b/>
                <w:bCs/>
              </w:rPr>
            </w:pPr>
            <w:r w:rsidRPr="00CE50CF">
              <w:t>£6,041</w:t>
            </w:r>
          </w:p>
        </w:tc>
      </w:tr>
      <w:tr w:rsidR="00961409" w14:paraId="351D3CF0" w14:textId="77777777" w:rsidTr="00961409">
        <w:tc>
          <w:tcPr>
            <w:cnfStyle w:val="001000000000" w:firstRow="0" w:lastRow="0" w:firstColumn="1" w:lastColumn="0" w:oddVBand="0" w:evenVBand="0" w:oddHBand="0" w:evenHBand="0" w:firstRowFirstColumn="0" w:firstRowLastColumn="0" w:lastRowFirstColumn="0" w:lastRowLastColumn="0"/>
            <w:tcW w:w="2838" w:type="dxa"/>
            <w:tcBorders>
              <w:top w:val="single" w:sz="4" w:space="0" w:color="auto"/>
              <w:left w:val="single" w:sz="4" w:space="0" w:color="auto"/>
              <w:bottom w:val="single" w:sz="4" w:space="0" w:color="auto"/>
              <w:right w:val="single" w:sz="4" w:space="0" w:color="auto"/>
            </w:tcBorders>
            <w:hideMark/>
          </w:tcPr>
          <w:p w14:paraId="77E7C823" w14:textId="77777777" w:rsidR="00961409" w:rsidRDefault="00961409" w:rsidP="007928BC">
            <w:pPr>
              <w:pStyle w:val="Tabletext"/>
            </w:pPr>
            <w:r>
              <w:t>Total cost for England (£000)</w:t>
            </w:r>
          </w:p>
        </w:tc>
        <w:tc>
          <w:tcPr>
            <w:tcW w:w="1134" w:type="dxa"/>
            <w:tcBorders>
              <w:top w:val="single" w:sz="4" w:space="0" w:color="auto"/>
              <w:left w:val="single" w:sz="4" w:space="0" w:color="auto"/>
              <w:bottom w:val="single" w:sz="4" w:space="0" w:color="auto"/>
              <w:right w:val="single" w:sz="4" w:space="0" w:color="auto"/>
            </w:tcBorders>
            <w:hideMark/>
          </w:tcPr>
          <w:p w14:paraId="11F5D131" w14:textId="77777777" w:rsidR="00961409" w:rsidRDefault="00961409" w:rsidP="007928BC">
            <w:pPr>
              <w:pStyle w:val="Tabletext"/>
              <w:jc w:val="right"/>
              <w:cnfStyle w:val="000000000000" w:firstRow="0" w:lastRow="0" w:firstColumn="0" w:lastColumn="0" w:oddVBand="0" w:evenVBand="0" w:oddHBand="0" w:evenHBand="0" w:firstRowFirstColumn="0" w:firstRowLastColumn="0" w:lastRowFirstColumn="0" w:lastRowLastColumn="0"/>
              <w:rPr>
                <w:b/>
                <w:bCs/>
              </w:rPr>
            </w:pPr>
            <w:r>
              <w:rPr>
                <w:b/>
                <w:bCs/>
              </w:rPr>
              <w:t>£1,694</w:t>
            </w:r>
          </w:p>
        </w:tc>
        <w:tc>
          <w:tcPr>
            <w:tcW w:w="1134" w:type="dxa"/>
            <w:tcBorders>
              <w:top w:val="single" w:sz="4" w:space="0" w:color="auto"/>
              <w:left w:val="single" w:sz="4" w:space="0" w:color="auto"/>
              <w:bottom w:val="single" w:sz="4" w:space="0" w:color="auto"/>
              <w:right w:val="single" w:sz="4" w:space="0" w:color="auto"/>
            </w:tcBorders>
            <w:hideMark/>
          </w:tcPr>
          <w:p w14:paraId="1E66FCA0" w14:textId="77777777" w:rsidR="00961409" w:rsidRDefault="00961409" w:rsidP="007928BC">
            <w:pPr>
              <w:pStyle w:val="Tabletext"/>
              <w:jc w:val="right"/>
              <w:cnfStyle w:val="000000000000" w:firstRow="0" w:lastRow="0" w:firstColumn="0" w:lastColumn="0" w:oddVBand="0" w:evenVBand="0" w:oddHBand="0" w:evenHBand="0" w:firstRowFirstColumn="0" w:firstRowLastColumn="0" w:lastRowFirstColumn="0" w:lastRowLastColumn="0"/>
              <w:rPr>
                <w:b/>
                <w:bCs/>
              </w:rPr>
            </w:pPr>
            <w:r>
              <w:rPr>
                <w:b/>
                <w:bCs/>
              </w:rPr>
              <w:t>£5,328</w:t>
            </w:r>
          </w:p>
        </w:tc>
        <w:tc>
          <w:tcPr>
            <w:tcW w:w="1134" w:type="dxa"/>
            <w:tcBorders>
              <w:top w:val="single" w:sz="4" w:space="0" w:color="auto"/>
              <w:left w:val="single" w:sz="4" w:space="0" w:color="auto"/>
              <w:bottom w:val="single" w:sz="4" w:space="0" w:color="auto"/>
              <w:right w:val="single" w:sz="4" w:space="0" w:color="auto"/>
            </w:tcBorders>
            <w:hideMark/>
          </w:tcPr>
          <w:p w14:paraId="6FF645F6" w14:textId="77777777" w:rsidR="00961409" w:rsidRDefault="00961409" w:rsidP="007928BC">
            <w:pPr>
              <w:pStyle w:val="Tabletext"/>
              <w:jc w:val="right"/>
              <w:cnfStyle w:val="000000000000" w:firstRow="0" w:lastRow="0" w:firstColumn="0" w:lastColumn="0" w:oddVBand="0" w:evenVBand="0" w:oddHBand="0" w:evenHBand="0" w:firstRowFirstColumn="0" w:firstRowLastColumn="0" w:lastRowFirstColumn="0" w:lastRowLastColumn="0"/>
              <w:rPr>
                <w:b/>
                <w:bCs/>
              </w:rPr>
            </w:pPr>
            <w:r>
              <w:rPr>
                <w:b/>
                <w:bCs/>
              </w:rPr>
              <w:t>£8,060</w:t>
            </w:r>
          </w:p>
        </w:tc>
        <w:tc>
          <w:tcPr>
            <w:tcW w:w="1134" w:type="dxa"/>
            <w:tcBorders>
              <w:top w:val="single" w:sz="4" w:space="0" w:color="auto"/>
              <w:left w:val="single" w:sz="4" w:space="0" w:color="auto"/>
              <w:bottom w:val="single" w:sz="4" w:space="0" w:color="auto"/>
              <w:right w:val="single" w:sz="4" w:space="0" w:color="auto"/>
            </w:tcBorders>
            <w:hideMark/>
          </w:tcPr>
          <w:p w14:paraId="55E6E547" w14:textId="77777777" w:rsidR="00961409" w:rsidRDefault="00961409" w:rsidP="007928BC">
            <w:pPr>
              <w:pStyle w:val="Tabletext"/>
              <w:jc w:val="right"/>
              <w:cnfStyle w:val="000000000000" w:firstRow="0" w:lastRow="0" w:firstColumn="0" w:lastColumn="0" w:oddVBand="0" w:evenVBand="0" w:oddHBand="0" w:evenHBand="0" w:firstRowFirstColumn="0" w:firstRowLastColumn="0" w:lastRowFirstColumn="0" w:lastRowLastColumn="0"/>
              <w:rPr>
                <w:b/>
                <w:bCs/>
              </w:rPr>
            </w:pPr>
            <w:r>
              <w:rPr>
                <w:b/>
                <w:bCs/>
              </w:rPr>
              <w:t>£10,042</w:t>
            </w:r>
          </w:p>
        </w:tc>
        <w:tc>
          <w:tcPr>
            <w:tcW w:w="1191" w:type="dxa"/>
            <w:tcBorders>
              <w:top w:val="single" w:sz="4" w:space="0" w:color="auto"/>
              <w:left w:val="single" w:sz="4" w:space="0" w:color="auto"/>
              <w:bottom w:val="single" w:sz="4" w:space="0" w:color="auto"/>
              <w:right w:val="single" w:sz="4" w:space="0" w:color="auto"/>
            </w:tcBorders>
            <w:hideMark/>
          </w:tcPr>
          <w:p w14:paraId="15F6B8D3" w14:textId="77777777" w:rsidR="00961409" w:rsidRDefault="00961409" w:rsidP="007928BC">
            <w:pPr>
              <w:pStyle w:val="Tabletext"/>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Cs w:val="22"/>
              </w:rPr>
            </w:pPr>
            <w:r>
              <w:rPr>
                <w:b/>
                <w:bCs/>
              </w:rPr>
              <w:t>£7,846</w:t>
            </w:r>
          </w:p>
        </w:tc>
      </w:tr>
    </w:tbl>
    <w:p w14:paraId="2BFFFD12" w14:textId="5FBC865E" w:rsidR="00961409" w:rsidRDefault="00961409" w:rsidP="00961409">
      <w:pPr>
        <w:pStyle w:val="Paragraph"/>
      </w:pPr>
      <w:r w:rsidRPr="00961409">
        <w:t>The other recommendations were not included in the resource impact statement/reports for (NG28). They were not identified as areas of the guidelines that would be likely to have a significant resource impact (&gt;£1m in England each year).</w:t>
      </w:r>
    </w:p>
    <w:p w14:paraId="67D164E8" w14:textId="77777777" w:rsidR="005356B8" w:rsidRDefault="005356B8" w:rsidP="005356B8">
      <w:pPr>
        <w:pStyle w:val="Heading3"/>
      </w:pPr>
      <w:r w:rsidRPr="0067426A">
        <w:t>Issues for consideration</w:t>
      </w:r>
    </w:p>
    <w:p w14:paraId="6718F93D" w14:textId="77777777" w:rsidR="005356B8" w:rsidRPr="00B413F2" w:rsidRDefault="005356B8" w:rsidP="005356B8">
      <w:pPr>
        <w:pStyle w:val="Paragraph"/>
        <w:rPr>
          <w:b/>
          <w:bCs/>
        </w:rPr>
      </w:pPr>
      <w:r w:rsidRPr="00A6218A">
        <w:rPr>
          <w:b/>
          <w:bCs/>
        </w:rPr>
        <w:t>For discussion:</w:t>
      </w:r>
    </w:p>
    <w:p w14:paraId="441E74A6" w14:textId="219F46B1" w:rsidR="005356B8" w:rsidRPr="00FC4451" w:rsidRDefault="005356B8" w:rsidP="00D3606C">
      <w:pPr>
        <w:pStyle w:val="Panelbullet1"/>
        <w:spacing w:after="240" w:line="276" w:lineRule="auto"/>
        <w:ind w:left="714" w:hanging="357"/>
      </w:pPr>
      <w:r w:rsidRPr="00FC4451">
        <w:t>What is the priority for improvement?</w:t>
      </w:r>
      <w:r w:rsidR="00FC4451" w:rsidRPr="00FC4451">
        <w:t xml:space="preserve"> </w:t>
      </w:r>
    </w:p>
    <w:p w14:paraId="5F6DD5D3" w14:textId="51036772" w:rsidR="005356B8" w:rsidRPr="00FC4451" w:rsidRDefault="005356B8" w:rsidP="00D3606C">
      <w:pPr>
        <w:pStyle w:val="Panelbullet1"/>
        <w:spacing w:after="240" w:line="276" w:lineRule="auto"/>
        <w:ind w:left="714" w:hanging="357"/>
      </w:pPr>
      <w:r w:rsidRPr="00FC4451">
        <w:t>What is the key action that will lead to improvement?</w:t>
      </w:r>
      <w:r w:rsidR="00FC4451" w:rsidRPr="00FC4451">
        <w:t xml:space="preserve"> Is it timely intensification of treatment, focus on use of specific medications (SGLT2 inhibitors</w:t>
      </w:r>
      <w:r w:rsidR="009024AC" w:rsidRPr="00FC4451">
        <w:t>)</w:t>
      </w:r>
      <w:r w:rsidR="009024AC">
        <w:t>?</w:t>
      </w:r>
    </w:p>
    <w:p w14:paraId="13B0F179" w14:textId="2CC01A93" w:rsidR="005356B8" w:rsidRPr="00FC4451" w:rsidRDefault="005356B8" w:rsidP="00D3606C">
      <w:pPr>
        <w:pStyle w:val="Panelbullet1"/>
        <w:spacing w:after="240" w:line="276" w:lineRule="auto"/>
        <w:ind w:left="714" w:hanging="357"/>
      </w:pPr>
      <w:r w:rsidRPr="00FC4451">
        <w:t>Could we focus on a specific audience or setting?</w:t>
      </w:r>
      <w:r w:rsidR="00FC4451" w:rsidRPr="00FC4451">
        <w:t xml:space="preserve"> Stakeholders suggested a focus on people with cardiovascular risk </w:t>
      </w:r>
      <w:r w:rsidR="0010593A">
        <w:t xml:space="preserve">or chronic kidney disease </w:t>
      </w:r>
      <w:r w:rsidR="00FC4451" w:rsidRPr="00FC4451">
        <w:t>for treatment with SGLT2 inhibitors.</w:t>
      </w:r>
    </w:p>
    <w:p w14:paraId="062C5F11" w14:textId="527653D7" w:rsidR="005356B8" w:rsidRPr="00FC4451" w:rsidRDefault="005356B8" w:rsidP="00D3606C">
      <w:pPr>
        <w:pStyle w:val="Panelbullet1"/>
        <w:spacing w:after="240" w:line="276" w:lineRule="auto"/>
        <w:ind w:left="714" w:hanging="357"/>
      </w:pPr>
      <w:r w:rsidRPr="00FC4451">
        <w:t>Can we develop a specific, measurable statement?</w:t>
      </w:r>
      <w:r w:rsidR="00FC4451">
        <w:t xml:space="preserve"> Note the existing statement on intensification of treatment.</w:t>
      </w:r>
    </w:p>
    <w:p w14:paraId="6F47B3D0" w14:textId="77777777" w:rsidR="005356B8" w:rsidRPr="00A6218A" w:rsidRDefault="005356B8" w:rsidP="005356B8">
      <w:pPr>
        <w:pStyle w:val="Paragraph"/>
        <w:rPr>
          <w:b/>
          <w:bCs/>
        </w:rPr>
      </w:pPr>
      <w:r w:rsidRPr="00A6218A">
        <w:rPr>
          <w:b/>
          <w:bCs/>
        </w:rPr>
        <w:t>For decision:</w:t>
      </w:r>
    </w:p>
    <w:p w14:paraId="2CCA2BF3" w14:textId="23CC4FCE" w:rsidR="00FC4451" w:rsidRDefault="005356B8" w:rsidP="005356B8">
      <w:pPr>
        <w:pStyle w:val="Bulletleft1"/>
      </w:pPr>
      <w:r w:rsidRPr="00624810">
        <w:t>Should this area be prioritised for inclusion in the quality standard?</w:t>
      </w:r>
    </w:p>
    <w:p w14:paraId="31C31368" w14:textId="55D14EAA" w:rsidR="005356B8" w:rsidRPr="00FC4451" w:rsidRDefault="00FC4451" w:rsidP="00FC4451">
      <w:pPr>
        <w:rPr>
          <w:rFonts w:ascii="Arial" w:hAnsi="Arial"/>
        </w:rPr>
      </w:pPr>
      <w:r>
        <w:br w:type="page"/>
      </w:r>
    </w:p>
    <w:p w14:paraId="36063E50" w14:textId="7AF72259" w:rsidR="005834D3" w:rsidRPr="0091078F" w:rsidRDefault="005834D3" w:rsidP="005834D3">
      <w:pPr>
        <w:pStyle w:val="Numberedheading2"/>
      </w:pPr>
      <w:bookmarkStart w:id="121" w:name="_Toc114568223"/>
      <w:r>
        <w:lastRenderedPageBreak/>
        <w:t>Complications</w:t>
      </w:r>
      <w:bookmarkEnd w:id="121"/>
    </w:p>
    <w:p w14:paraId="3F05A297" w14:textId="0AA45FA7" w:rsidR="00780581" w:rsidRDefault="005E0183" w:rsidP="005834D3">
      <w:pPr>
        <w:pStyle w:val="Heading3"/>
      </w:pPr>
      <w:r>
        <w:t xml:space="preserve">Annual </w:t>
      </w:r>
      <w:r w:rsidR="00780581">
        <w:t xml:space="preserve">checks </w:t>
      </w:r>
    </w:p>
    <w:p w14:paraId="1D9FE987" w14:textId="72F0EDB4" w:rsidR="00780581" w:rsidRPr="00EB1F28" w:rsidRDefault="00780581" w:rsidP="00780581">
      <w:pPr>
        <w:pStyle w:val="Paragraphnonumbers"/>
      </w:pPr>
      <w:r>
        <w:t xml:space="preserve">Stakeholders commented that adults with type 2 diabetes should be tested for complications annually, including estimated glomerular filtration rate (eGFR) and urine ACR as markers for chronic kidney disease. </w:t>
      </w:r>
    </w:p>
    <w:p w14:paraId="1ACEA295" w14:textId="77777777" w:rsidR="00780581" w:rsidRDefault="00780581" w:rsidP="00780581">
      <w:pPr>
        <w:pStyle w:val="Heading4"/>
      </w:pPr>
      <w:r>
        <w:t>S</w:t>
      </w:r>
      <w:r w:rsidRPr="00CD3D03">
        <w:t>elected recommendations</w:t>
      </w:r>
    </w:p>
    <w:p w14:paraId="043FECFF" w14:textId="77777777" w:rsidR="00780581" w:rsidRPr="001E025D" w:rsidRDefault="001F5938" w:rsidP="00780581">
      <w:pPr>
        <w:pStyle w:val="Paragraph"/>
      </w:pPr>
      <w:hyperlink r:id="rId46" w:history="1">
        <w:r w:rsidR="00780581" w:rsidRPr="001E025D">
          <w:rPr>
            <w:rStyle w:val="Hyperlink"/>
          </w:rPr>
          <w:t>NICE’s guideline on chronic kidney disease: assessment and management (NG203):</w:t>
        </w:r>
      </w:hyperlink>
    </w:p>
    <w:p w14:paraId="1B50C2FA" w14:textId="4E2C089A" w:rsidR="004D5562" w:rsidRDefault="004D5562" w:rsidP="004D5562">
      <w:pPr>
        <w:pStyle w:val="Paragraph"/>
      </w:pPr>
      <w:r>
        <w:t>1.1.14 Measure proteinuria with urine ACR in the following groups:</w:t>
      </w:r>
    </w:p>
    <w:p w14:paraId="40B3AC50" w14:textId="0A52D138" w:rsidR="004D5562" w:rsidRDefault="004D5562" w:rsidP="004D5562">
      <w:pPr>
        <w:pStyle w:val="Bulletparagraph"/>
      </w:pPr>
      <w:r>
        <w:t>adults, children and young people with diabetes (type 1 or type 2)</w:t>
      </w:r>
    </w:p>
    <w:p w14:paraId="6999FE81" w14:textId="2630F995" w:rsidR="004D5562" w:rsidRDefault="004D5562" w:rsidP="004D5562">
      <w:pPr>
        <w:pStyle w:val="Bulletparagraph"/>
      </w:pPr>
      <w:r>
        <w:t>adults with an eGFR of less than 60 ml/min/1.73 m2</w:t>
      </w:r>
    </w:p>
    <w:p w14:paraId="59826A68" w14:textId="3FE3915C" w:rsidR="004D5562" w:rsidRDefault="004D5562" w:rsidP="004D5562">
      <w:pPr>
        <w:pStyle w:val="Bulletparagraph"/>
      </w:pPr>
      <w:r>
        <w:t>adults with an eGFR of 60 ml/min/1.73 m2 or more if there is a strong suspicion of CKD</w:t>
      </w:r>
    </w:p>
    <w:p w14:paraId="534C6A6A" w14:textId="584B8ACB" w:rsidR="004D5562" w:rsidRDefault="004D5562" w:rsidP="004D5562">
      <w:pPr>
        <w:pStyle w:val="Bulletparagraphlast"/>
      </w:pPr>
      <w:r>
        <w:t xml:space="preserve">children and young people without </w:t>
      </w:r>
      <w:r w:rsidRPr="004D5562">
        <w:t>diabetes</w:t>
      </w:r>
      <w:r>
        <w:t xml:space="preserve"> and with creatinine above the upper limit of the age-appropriate reference range.</w:t>
      </w:r>
    </w:p>
    <w:p w14:paraId="731E3F22" w14:textId="359B4AF0" w:rsidR="004D5562" w:rsidRDefault="004D5562" w:rsidP="004D5562">
      <w:pPr>
        <w:pStyle w:val="Paragraph"/>
      </w:pPr>
      <w:r>
        <w:t>When ACR is 70 mg/mmol or more, PCR can be used as an alternative to ACR.</w:t>
      </w:r>
    </w:p>
    <w:p w14:paraId="03354F23" w14:textId="2A35A009" w:rsidR="005E0183" w:rsidRDefault="00780581" w:rsidP="005E0183">
      <w:pPr>
        <w:pStyle w:val="Paragraph"/>
      </w:pPr>
      <w:r w:rsidRPr="001E025D">
        <w:t xml:space="preserve">1.1.21 </w:t>
      </w:r>
      <w:r w:rsidR="005E0183">
        <w:t>Offer testing for CKD using eGFRcreatinine and ACR to adults with any of the following risk factors:</w:t>
      </w:r>
    </w:p>
    <w:p w14:paraId="2373B553" w14:textId="26CE2F0A" w:rsidR="00780581" w:rsidRDefault="005E0183" w:rsidP="002B59E9">
      <w:pPr>
        <w:pStyle w:val="Bulletparagraphlast"/>
      </w:pPr>
      <w:r>
        <w:t>diabetes</w:t>
      </w:r>
    </w:p>
    <w:p w14:paraId="48861B94" w14:textId="19EE7AF8" w:rsidR="00D2687A" w:rsidRDefault="001F5938" w:rsidP="00780581">
      <w:pPr>
        <w:pStyle w:val="Paragraph"/>
      </w:pPr>
      <w:hyperlink r:id="rId47" w:history="1">
        <w:r w:rsidR="00D2687A" w:rsidRPr="00D2687A">
          <w:rPr>
            <w:rStyle w:val="Hyperlink"/>
          </w:rPr>
          <w:t>NICE’s guideline on hypertension in adults: diagnosis and management</w:t>
        </w:r>
        <w:r w:rsidR="00C93B47">
          <w:rPr>
            <w:rStyle w:val="Hyperlink"/>
          </w:rPr>
          <w:t xml:space="preserve"> (NG136)</w:t>
        </w:r>
        <w:r w:rsidR="00D2687A" w:rsidRPr="00D2687A">
          <w:rPr>
            <w:rStyle w:val="Hyperlink"/>
          </w:rPr>
          <w:t>:</w:t>
        </w:r>
      </w:hyperlink>
    </w:p>
    <w:p w14:paraId="45F9D1D3" w14:textId="77777777" w:rsidR="00D2687A" w:rsidRDefault="00D2687A" w:rsidP="00D2687A">
      <w:pPr>
        <w:pStyle w:val="Paragraph"/>
      </w:pPr>
      <w:r>
        <w:t xml:space="preserve">1.2.11 </w:t>
      </w:r>
      <w:r w:rsidRPr="00D2687A">
        <w:t xml:space="preserve">Measure blood pressure at least annually in an adult with type 2 diabetes without previously diagnosed hypertension or renal disease. Offer and reinforce preventive lifestyle advice. </w:t>
      </w:r>
    </w:p>
    <w:p w14:paraId="5EADFF7C" w14:textId="10DDF8CD" w:rsidR="00D2687A" w:rsidRDefault="001F5938" w:rsidP="00D2687A">
      <w:pPr>
        <w:pStyle w:val="Paragraph"/>
      </w:pPr>
      <w:hyperlink r:id="rId48" w:history="1">
        <w:r w:rsidR="00D2687A" w:rsidRPr="00D2687A">
          <w:rPr>
            <w:rStyle w:val="Hyperlink"/>
          </w:rPr>
          <w:t>NICE’s guideline on type 2 diabetes in adults: management</w:t>
        </w:r>
        <w:r w:rsidR="00C93B47">
          <w:rPr>
            <w:rStyle w:val="Hyperlink"/>
          </w:rPr>
          <w:t xml:space="preserve"> (NG28)</w:t>
        </w:r>
        <w:r w:rsidR="00D2687A" w:rsidRPr="00D2687A">
          <w:rPr>
            <w:rStyle w:val="Hyperlink"/>
          </w:rPr>
          <w:t>:</w:t>
        </w:r>
      </w:hyperlink>
    </w:p>
    <w:p w14:paraId="6BD75E14" w14:textId="77777777" w:rsidR="004D5562" w:rsidRDefault="004D5562" w:rsidP="004D5562">
      <w:pPr>
        <w:pStyle w:val="Paragraph"/>
      </w:pPr>
      <w:r>
        <w:t xml:space="preserve">1.6.1 Measure HbA1c levels in adults with type 2 diabetes every: </w:t>
      </w:r>
    </w:p>
    <w:p w14:paraId="362FF9D8" w14:textId="69909CAC" w:rsidR="004D5562" w:rsidRDefault="004D5562" w:rsidP="004D5562">
      <w:pPr>
        <w:pStyle w:val="Bulletparagraph"/>
      </w:pPr>
      <w:r>
        <w:t>3 to 6 months (tailored to individual needs) until HbA1c is stable on unchanging therapy</w:t>
      </w:r>
    </w:p>
    <w:p w14:paraId="14AE822B" w14:textId="399C2479" w:rsidR="004D5562" w:rsidRDefault="004D5562" w:rsidP="004D5562">
      <w:pPr>
        <w:pStyle w:val="Bulletparagraphlast"/>
      </w:pPr>
      <w:r>
        <w:t>6 months once the HbA1c level and blood glucose lowering therapy are stable.</w:t>
      </w:r>
    </w:p>
    <w:p w14:paraId="542F2EE2" w14:textId="58639D74" w:rsidR="00D2687A" w:rsidRDefault="00D2687A" w:rsidP="00D2687A">
      <w:pPr>
        <w:pStyle w:val="Paragraph"/>
      </w:pPr>
      <w:r>
        <w:t>1.8.2</w:t>
      </w:r>
      <w:r w:rsidR="0096277C">
        <w:t>6</w:t>
      </w:r>
      <w:r>
        <w:t xml:space="preserve"> </w:t>
      </w:r>
      <w:r w:rsidRPr="00780581">
        <w:t>Encourage adults to attend eye screening, and explain that it will help them to keep their eyes healthy and help to prevent problems with their vision. Explain that the screening service is effective at identifying problems so that they can be treated early</w:t>
      </w:r>
      <w:r>
        <w:t>.</w:t>
      </w:r>
    </w:p>
    <w:p w14:paraId="1D55C935" w14:textId="50476CCC" w:rsidR="004D5562" w:rsidRDefault="001F5938" w:rsidP="00D2687A">
      <w:pPr>
        <w:pStyle w:val="Paragraph"/>
      </w:pPr>
      <w:hyperlink r:id="rId49" w:history="1">
        <w:r w:rsidR="004D5562" w:rsidRPr="004D5562">
          <w:rPr>
            <w:rStyle w:val="Hyperlink"/>
          </w:rPr>
          <w:t>NICE’s guideline on diabetic foot problems: prevention and management</w:t>
        </w:r>
        <w:r w:rsidR="00C93B47">
          <w:rPr>
            <w:rStyle w:val="Hyperlink"/>
          </w:rPr>
          <w:t xml:space="preserve"> (NG19)</w:t>
        </w:r>
        <w:r w:rsidR="004D5562" w:rsidRPr="004D5562">
          <w:rPr>
            <w:rStyle w:val="Hyperlink"/>
          </w:rPr>
          <w:t>:</w:t>
        </w:r>
      </w:hyperlink>
    </w:p>
    <w:p w14:paraId="438B275C" w14:textId="6FE17C16" w:rsidR="004D5562" w:rsidRDefault="004D5562" w:rsidP="004D5562">
      <w:pPr>
        <w:pStyle w:val="Paragraph"/>
      </w:pPr>
      <w:r>
        <w:t>1.3.3 For adults with diabetes, assess their risk of developing a diabetic foot problem at the following times:</w:t>
      </w:r>
    </w:p>
    <w:p w14:paraId="44BDB51E" w14:textId="2F2C2C8B" w:rsidR="004D5562" w:rsidRDefault="004D5562" w:rsidP="004D5562">
      <w:pPr>
        <w:pStyle w:val="Bulletparagraph"/>
      </w:pPr>
      <w:r>
        <w:t>When diabetes is diagnosed, and at least annually thereafter (see the recommendation on carrying out reassessments at intervals, depending on the person's risk of developing a diabetic foot problem).</w:t>
      </w:r>
    </w:p>
    <w:p w14:paraId="139C160C" w14:textId="4CB5A756" w:rsidR="004D5562" w:rsidRDefault="004D5562" w:rsidP="004D5562">
      <w:pPr>
        <w:pStyle w:val="Bulletparagraph"/>
      </w:pPr>
      <w:r>
        <w:t>If any foot problems arise.</w:t>
      </w:r>
    </w:p>
    <w:p w14:paraId="387A36D6" w14:textId="6606778A" w:rsidR="004D5562" w:rsidRDefault="004D5562" w:rsidP="004D5562">
      <w:pPr>
        <w:pStyle w:val="Bulletparagraphlast"/>
      </w:pPr>
      <w:r>
        <w:t>On any admission to hospital, and if there is any change in their status while they are in hospital.</w:t>
      </w:r>
    </w:p>
    <w:p w14:paraId="73BAF212" w14:textId="54294D74" w:rsidR="004D5562" w:rsidRDefault="004D5562" w:rsidP="00D2687A">
      <w:pPr>
        <w:pStyle w:val="Paragraph"/>
      </w:pPr>
      <w:r>
        <w:t xml:space="preserve">1.3.7 </w:t>
      </w:r>
      <w:r w:rsidRPr="004D5562">
        <w:t>For people who are at low risk of developing a diabetic foot problem, continue to carry out annual foot assessments, emphasise the importance of foot care, and advise them that they could progress to moderate or high risk.</w:t>
      </w:r>
    </w:p>
    <w:p w14:paraId="723A0054" w14:textId="05649DE4" w:rsidR="004D5562" w:rsidRDefault="004D5562" w:rsidP="004D5562">
      <w:pPr>
        <w:pStyle w:val="Paragraph"/>
      </w:pPr>
      <w:r>
        <w:t>1.3.11 Depending on the person's risk of developing a diabetic foot problem, carry out reassessments at the following intervals:</w:t>
      </w:r>
    </w:p>
    <w:p w14:paraId="3F3C79DF" w14:textId="66E8A090" w:rsidR="004D5562" w:rsidRDefault="004D5562" w:rsidP="004D5562">
      <w:pPr>
        <w:pStyle w:val="Bulletparagraph"/>
      </w:pPr>
      <w:r>
        <w:t>Annually for people who are at low risk</w:t>
      </w:r>
    </w:p>
    <w:p w14:paraId="690CF296" w14:textId="2A743FC4" w:rsidR="004D5562" w:rsidRDefault="004D5562" w:rsidP="004D5562">
      <w:pPr>
        <w:pStyle w:val="Bulletparagraph"/>
      </w:pPr>
      <w:r>
        <w:t>Frequently (for example, every 3 to 6 months) for people who are at moderate risk.</w:t>
      </w:r>
    </w:p>
    <w:p w14:paraId="4E2F698F" w14:textId="0009E4B0" w:rsidR="004D5562" w:rsidRDefault="004D5562" w:rsidP="004D5562">
      <w:pPr>
        <w:pStyle w:val="Bulletparagraph"/>
      </w:pPr>
      <w:r>
        <w:t>More frequently (for example, every 1 to 2 months) for people who are at high risk, if there is no immediate concern.</w:t>
      </w:r>
    </w:p>
    <w:p w14:paraId="47157C7F" w14:textId="32F144F2" w:rsidR="004D5562" w:rsidRDefault="004D5562" w:rsidP="004D5562">
      <w:pPr>
        <w:pStyle w:val="Bulletparagraph"/>
      </w:pPr>
      <w:r>
        <w:t>Very frequently (for example, every 1 to 2 weeks) for people who are at high risk, if there is immediate concern</w:t>
      </w:r>
    </w:p>
    <w:p w14:paraId="64E1F9E2" w14:textId="1F48F5E0" w:rsidR="00D2687A" w:rsidRPr="001E025D" w:rsidRDefault="004D5562" w:rsidP="004D5562">
      <w:pPr>
        <w:pStyle w:val="Bulletparagraphlast"/>
      </w:pPr>
      <w:r>
        <w:t>Consider more frequent reassessments for people who are at moderate or high risk, and for people who are unable to check their own feet.</w:t>
      </w:r>
    </w:p>
    <w:p w14:paraId="4B0ED472" w14:textId="1B9B200E" w:rsidR="00A21885" w:rsidRDefault="00A21885" w:rsidP="00780581">
      <w:pPr>
        <w:pStyle w:val="Heading4"/>
      </w:pPr>
      <w:r>
        <w:t>Existing quality statement</w:t>
      </w:r>
      <w:r w:rsidR="002123F1">
        <w:t xml:space="preserve"> and indicators</w:t>
      </w:r>
    </w:p>
    <w:p w14:paraId="64477376" w14:textId="77777777" w:rsidR="00A21885" w:rsidRDefault="001F5938" w:rsidP="00A21885">
      <w:pPr>
        <w:pStyle w:val="Paragraph"/>
      </w:pPr>
      <w:hyperlink r:id="rId50" w:history="1">
        <w:r w:rsidR="00A21885" w:rsidRPr="00C93B47">
          <w:rPr>
            <w:rStyle w:val="Hyperlink"/>
          </w:rPr>
          <w:t>NICE’s quality standard on chronic kidney disease in adults (QS5):</w:t>
        </w:r>
      </w:hyperlink>
    </w:p>
    <w:p w14:paraId="66863621" w14:textId="292973E8" w:rsidR="00A21885" w:rsidRDefault="00A21885" w:rsidP="00A21885">
      <w:pPr>
        <w:pStyle w:val="Paragraph"/>
      </w:pPr>
      <w:r>
        <w:t xml:space="preserve">Statement 5 </w:t>
      </w:r>
      <w:r w:rsidRPr="00C93B47">
        <w:t>Adults with, or at risk of, chronic kidney disease (CKD) have eGFRcreatinine and albumin:creatinine ratio (ACR) testing at the frequency agreed with their healthcare professional.</w:t>
      </w:r>
    </w:p>
    <w:p w14:paraId="365060D0" w14:textId="4726357F" w:rsidR="002123F1" w:rsidRPr="002123F1" w:rsidRDefault="002123F1" w:rsidP="00A21885">
      <w:pPr>
        <w:pStyle w:val="Paragraph"/>
        <w:rPr>
          <w:rStyle w:val="Hyperlink"/>
        </w:rPr>
      </w:pPr>
      <w:r>
        <w:fldChar w:fldCharType="begin"/>
      </w:r>
      <w:r>
        <w:instrText xml:space="preserve"> HYPERLINK "https://digital.nhs.uk/data-and-information/publications/statistical/gp-contract-services" </w:instrText>
      </w:r>
      <w:r>
        <w:fldChar w:fldCharType="separate"/>
      </w:r>
      <w:r w:rsidRPr="002123F1">
        <w:rPr>
          <w:rStyle w:val="Hyperlink"/>
        </w:rPr>
        <w:t>NHS Digital’s indicators no longer in QOF (part of GP contract services)</w:t>
      </w:r>
    </w:p>
    <w:p w14:paraId="2031B116" w14:textId="5CC2A1F6" w:rsidR="002123F1" w:rsidRDefault="002123F1" w:rsidP="00A21885">
      <w:pPr>
        <w:pStyle w:val="Paragraph"/>
      </w:pPr>
      <w:r>
        <w:fldChar w:fldCharType="end"/>
      </w:r>
      <w:r>
        <w:t>DM005: The percentage of people with diabetes, on the register, who have a record of an albumin:creatinine ratio test in the preceding 12 months.</w:t>
      </w:r>
    </w:p>
    <w:p w14:paraId="5971782B" w14:textId="5C067EEA" w:rsidR="002123F1" w:rsidRDefault="002123F1" w:rsidP="00A21885">
      <w:pPr>
        <w:pStyle w:val="Paragraph"/>
      </w:pPr>
      <w:r>
        <w:t>DM011: The percentage of patients with diabetes, on the register who have a record of retinal screening in the preceding 12 months.</w:t>
      </w:r>
    </w:p>
    <w:p w14:paraId="28FFFDF5" w14:textId="78AED74A" w:rsidR="00780581" w:rsidRPr="002A4B50" w:rsidRDefault="00780581" w:rsidP="00780581">
      <w:pPr>
        <w:pStyle w:val="Heading4"/>
      </w:pPr>
      <w:r w:rsidRPr="002A4B50">
        <w:lastRenderedPageBreak/>
        <w:t>Current UK practice</w:t>
      </w:r>
    </w:p>
    <w:p w14:paraId="60172E4E" w14:textId="4B092897" w:rsidR="002A4B50" w:rsidRDefault="001F5938" w:rsidP="00780581">
      <w:pPr>
        <w:pStyle w:val="Paragraph"/>
      </w:pPr>
      <w:hyperlink r:id="rId51" w:history="1">
        <w:r w:rsidR="002B59E9" w:rsidRPr="0027028D">
          <w:rPr>
            <w:rStyle w:val="Hyperlink"/>
          </w:rPr>
          <w:t>National Diabetes Audit (quarterly report 2021/22)</w:t>
        </w:r>
      </w:hyperlink>
      <w:r w:rsidR="00780581">
        <w:t xml:space="preserve"> </w:t>
      </w:r>
      <w:r w:rsidR="006F2CB9">
        <w:t>showed</w:t>
      </w:r>
      <w:r w:rsidR="006F2CB9" w:rsidRPr="0076325E">
        <w:t xml:space="preserve"> </w:t>
      </w:r>
      <w:r w:rsidR="00780581" w:rsidRPr="0076325E">
        <w:t>th</w:t>
      </w:r>
      <w:r w:rsidR="002A4B50">
        <w:t xml:space="preserve">e percentage of people </w:t>
      </w:r>
      <w:r w:rsidR="002A4B50" w:rsidRPr="0076325E">
        <w:t>with type 2 diabetes (and other types of diabetes, excluding type 1 diabetes)</w:t>
      </w:r>
      <w:r w:rsidR="002A4B50">
        <w:t xml:space="preserve"> that met the </w:t>
      </w:r>
      <w:r w:rsidR="00B119BC">
        <w:t xml:space="preserve">annual </w:t>
      </w:r>
      <w:r w:rsidR="002A4B50">
        <w:t>care processes recommended in the audit</w:t>
      </w:r>
      <w:r w:rsidR="006F2CB9">
        <w:t xml:space="preserve"> in 202</w:t>
      </w:r>
      <w:r w:rsidR="002A274E">
        <w:t>1 to 2022</w:t>
      </w:r>
      <w:r w:rsidR="002A4B50">
        <w:t>:</w:t>
      </w:r>
    </w:p>
    <w:p w14:paraId="1440902E" w14:textId="77777777" w:rsidR="002B59E9" w:rsidRDefault="002B59E9" w:rsidP="002B59E9">
      <w:pPr>
        <w:pStyle w:val="Bulletparagraph"/>
      </w:pPr>
      <w:r>
        <w:t>84.5% had a HbA1c measurement.</w:t>
      </w:r>
    </w:p>
    <w:p w14:paraId="365961BE" w14:textId="03093B9B" w:rsidR="002B59E9" w:rsidRDefault="002B59E9" w:rsidP="002B59E9">
      <w:pPr>
        <w:pStyle w:val="Bulletparagraph"/>
      </w:pPr>
      <w:r>
        <w:t>81.7% had blood pressure measurement.</w:t>
      </w:r>
    </w:p>
    <w:p w14:paraId="4C6C1D44" w14:textId="77777777" w:rsidR="002B59E9" w:rsidRDefault="002B59E9" w:rsidP="002B59E9">
      <w:pPr>
        <w:pStyle w:val="Bulletparagraph"/>
      </w:pPr>
      <w:r>
        <w:t>76.7% had cholesterol measurement.</w:t>
      </w:r>
    </w:p>
    <w:p w14:paraId="7E2CA95B" w14:textId="77777777" w:rsidR="002B59E9" w:rsidRDefault="002B59E9" w:rsidP="002B59E9">
      <w:pPr>
        <w:pStyle w:val="Bulletparagraph"/>
      </w:pPr>
      <w:r>
        <w:t>84.7</w:t>
      </w:r>
      <w:r w:rsidRPr="0076325E">
        <w:t xml:space="preserve">% </w:t>
      </w:r>
      <w:r>
        <w:t>had a serum creatinine measurement.</w:t>
      </w:r>
    </w:p>
    <w:p w14:paraId="4A15117B" w14:textId="77777777" w:rsidR="002B59E9" w:rsidRDefault="002B59E9" w:rsidP="002A4B50">
      <w:pPr>
        <w:pStyle w:val="Bulletparagraph"/>
      </w:pPr>
      <w:r>
        <w:t>52.8% had a urine albumin measurement.</w:t>
      </w:r>
    </w:p>
    <w:p w14:paraId="70006507" w14:textId="77777777" w:rsidR="002B59E9" w:rsidRDefault="002B59E9" w:rsidP="002B59E9">
      <w:pPr>
        <w:pStyle w:val="Bulletparagraph"/>
      </w:pPr>
      <w:r>
        <w:t>60.8% had foot surveillance.</w:t>
      </w:r>
    </w:p>
    <w:p w14:paraId="205F85EE" w14:textId="77777777" w:rsidR="002B59E9" w:rsidRDefault="002B59E9" w:rsidP="002B59E9">
      <w:pPr>
        <w:pStyle w:val="Bulletparagraph"/>
      </w:pPr>
      <w:r>
        <w:t>73.1% had BMI recorded.</w:t>
      </w:r>
    </w:p>
    <w:p w14:paraId="60644A54" w14:textId="77777777" w:rsidR="006F2CB9" w:rsidRDefault="002A4B50" w:rsidP="006F2CB9">
      <w:pPr>
        <w:pStyle w:val="Bulletparagraph"/>
      </w:pPr>
      <w:r>
        <w:t>8</w:t>
      </w:r>
      <w:r w:rsidR="002B59E9">
        <w:t>8.1</w:t>
      </w:r>
      <w:r>
        <w:t>% had their smoking history recorded.</w:t>
      </w:r>
    </w:p>
    <w:p w14:paraId="37184DF4" w14:textId="467DBA63" w:rsidR="002A4B50" w:rsidRDefault="002B59E9" w:rsidP="006F2CB9">
      <w:pPr>
        <w:pStyle w:val="Bulletparagraphlast"/>
      </w:pPr>
      <w:r>
        <w:t>38.5</w:t>
      </w:r>
      <w:r w:rsidR="002A4B50">
        <w:t xml:space="preserve">% had all </w:t>
      </w:r>
      <w:r>
        <w:t>8</w:t>
      </w:r>
      <w:r w:rsidR="002A4B50">
        <w:t xml:space="preserve"> care processes recorded.</w:t>
      </w:r>
    </w:p>
    <w:p w14:paraId="289150B1" w14:textId="2E82833E" w:rsidR="005834D3" w:rsidRPr="0091078F" w:rsidRDefault="001C77C2" w:rsidP="005834D3">
      <w:pPr>
        <w:pStyle w:val="Heading3"/>
      </w:pPr>
      <w:r>
        <w:t>Diabetic foot problems</w:t>
      </w:r>
    </w:p>
    <w:p w14:paraId="0633E26D" w14:textId="5FF1AB07" w:rsidR="00D72CC0" w:rsidRPr="0091078F" w:rsidRDefault="005834D3" w:rsidP="005834D3">
      <w:pPr>
        <w:pStyle w:val="Paragraphnonumbers"/>
      </w:pPr>
      <w:r>
        <w:t xml:space="preserve">Stakeholders commented that </w:t>
      </w:r>
      <w:r w:rsidR="00D72CC0">
        <w:t>early access to foot care across primary and secondary care is an area for quality improvemen</w:t>
      </w:r>
      <w:r w:rsidR="00757CB2">
        <w:t>t, in</w:t>
      </w:r>
      <w:r w:rsidR="003A7232">
        <w:t>cl</w:t>
      </w:r>
      <w:r w:rsidR="00757CB2">
        <w:t>uding access to foot protection service for those with a moderate or high risk of developing a problem, immediate referral and same day assessment to a multidisciplinary team for people with active foot disease and assessment for all people with diabetes when they are admitted to hospital</w:t>
      </w:r>
      <w:r w:rsidR="004D5562">
        <w:t xml:space="preserve">. </w:t>
      </w:r>
      <w:r w:rsidR="00D72CC0">
        <w:t>They suggested a standardised education package on recognition and access to care should be available for all healthcare professionals, including information to enable self-management.</w:t>
      </w:r>
      <w:r w:rsidR="00AB1197">
        <w:t xml:space="preserve"> Stakeholders also noted emerging problems with antimicrobial resistance and highlighted the clear guidance on choice of </w:t>
      </w:r>
      <w:r w:rsidR="002A4B50">
        <w:t>antibiotics</w:t>
      </w:r>
      <w:r w:rsidR="00AB1197">
        <w:t xml:space="preserve">. </w:t>
      </w:r>
    </w:p>
    <w:p w14:paraId="1E109D12" w14:textId="77777777" w:rsidR="005834D3" w:rsidRPr="007B1C0E" w:rsidRDefault="005834D3" w:rsidP="005834D3">
      <w:pPr>
        <w:pStyle w:val="Heading4"/>
      </w:pPr>
      <w:r>
        <w:t>S</w:t>
      </w:r>
      <w:r w:rsidRPr="00CD3D03">
        <w:t xml:space="preserve">elected recommendations </w:t>
      </w:r>
    </w:p>
    <w:p w14:paraId="38CE9B7D" w14:textId="20C087FB" w:rsidR="007C4D06" w:rsidRPr="00FE1641" w:rsidRDefault="001F5938" w:rsidP="005834D3">
      <w:pPr>
        <w:pStyle w:val="Paragraph"/>
      </w:pPr>
      <w:hyperlink r:id="rId52" w:history="1">
        <w:r w:rsidR="007C4D06" w:rsidRPr="00FE1641">
          <w:rPr>
            <w:rStyle w:val="Hyperlink"/>
          </w:rPr>
          <w:t>NICE’s guideline on diabetic foot problems: prevention and management (NG19):</w:t>
        </w:r>
      </w:hyperlink>
      <w:r w:rsidR="00FE1641" w:rsidRPr="00FE1641">
        <w:t xml:space="preserve"> </w:t>
      </w:r>
    </w:p>
    <w:p w14:paraId="7D386048" w14:textId="14C88119" w:rsidR="00FE1641" w:rsidRPr="00FE1641" w:rsidRDefault="00FE1641" w:rsidP="007C4D06">
      <w:pPr>
        <w:pStyle w:val="Paragraph"/>
      </w:pPr>
      <w:r w:rsidRPr="00FE1641">
        <w:t>1.1.3 Refer the person to the multidisciplinary foot care service within 24 hours of the initial examination of the person's feet. Transfer the responsibility of care to a consultant member of the multidisciplinary foot care service if a diabetic foot problem is the dominant clinical factor for inpatient care.</w:t>
      </w:r>
    </w:p>
    <w:p w14:paraId="06E574D0" w14:textId="37E8E8D1" w:rsidR="007C4D06" w:rsidRPr="00FE1641" w:rsidRDefault="007C4D06" w:rsidP="007C4D06">
      <w:pPr>
        <w:pStyle w:val="Paragraph"/>
      </w:pPr>
      <w:r w:rsidRPr="00FE1641">
        <w:t>1.2.1 Commissioners and service providers should ensure that the following are in place:</w:t>
      </w:r>
    </w:p>
    <w:p w14:paraId="5CA7887D" w14:textId="19B2633C" w:rsidR="007C4D06" w:rsidRDefault="007C4D06" w:rsidP="00FE1641">
      <w:pPr>
        <w:pStyle w:val="Bulletparagraph"/>
      </w:pPr>
      <w:r w:rsidRPr="00FE1641">
        <w:t>A foot protection service for preventing</w:t>
      </w:r>
      <w:r>
        <w:t xml:space="preserve"> diabetic foot problems, and for treating and managing diabetic foot problems in the community.</w:t>
      </w:r>
    </w:p>
    <w:p w14:paraId="0FDB2CAE" w14:textId="6B95A63F" w:rsidR="007C4D06" w:rsidRDefault="007C4D06" w:rsidP="00FE1641">
      <w:pPr>
        <w:pStyle w:val="Bulletparagraph"/>
      </w:pPr>
      <w:r>
        <w:lastRenderedPageBreak/>
        <w:t>A multidisciplinary foot care service for managing diabetic foot problems in hospital and in the community that cannot be managed by the foot protection service. This may also be known as an interdisciplinary foot care service.</w:t>
      </w:r>
    </w:p>
    <w:p w14:paraId="507D683F" w14:textId="6717BA97" w:rsidR="007C4D06" w:rsidRPr="007C4D06" w:rsidRDefault="007C4D06" w:rsidP="00FE1641">
      <w:pPr>
        <w:pStyle w:val="Bulletparagraph"/>
      </w:pPr>
      <w:r>
        <w:t xml:space="preserve">Robust protocols and clear local pathways for the continued and integrated care of people across all settings including emergency care and general practice. The </w:t>
      </w:r>
      <w:r w:rsidRPr="007C4D06">
        <w:t>protocols should set out the relationship between the foot protection service and the multidisciplinary foot care service.</w:t>
      </w:r>
    </w:p>
    <w:p w14:paraId="5A7A855A" w14:textId="239B1EAD" w:rsidR="007C4D06" w:rsidRDefault="007C4D06" w:rsidP="00FE1641">
      <w:pPr>
        <w:pStyle w:val="Bulletparagraphlast"/>
      </w:pPr>
      <w:r w:rsidRPr="007C4D06">
        <w:t>Regular reviews of treatment and patient outcomes, in line with the National Diabetes Foot Care Audit.</w:t>
      </w:r>
    </w:p>
    <w:p w14:paraId="4E69ACBF" w14:textId="7F6B2E0F" w:rsidR="00DD75A4" w:rsidRDefault="00DD75A4" w:rsidP="00DD75A4">
      <w:pPr>
        <w:pStyle w:val="Paragraph"/>
      </w:pPr>
      <w:r>
        <w:t>1.2.3 The multidisciplinary foot care service should be led by a named healthcare professional, and consist of specialists with skills in the following areas:</w:t>
      </w:r>
    </w:p>
    <w:p w14:paraId="0D9CDAE1" w14:textId="06943969" w:rsidR="00DD75A4" w:rsidRDefault="00DD75A4" w:rsidP="00DD75A4">
      <w:pPr>
        <w:pStyle w:val="Bulletparagraph"/>
      </w:pPr>
      <w:r>
        <w:t>Diabetology.</w:t>
      </w:r>
    </w:p>
    <w:p w14:paraId="022C55D0" w14:textId="6BD5DD35" w:rsidR="00DD75A4" w:rsidRDefault="00DD75A4" w:rsidP="00DD75A4">
      <w:pPr>
        <w:pStyle w:val="Bulletparagraph"/>
      </w:pPr>
      <w:r>
        <w:t>Podiatry.</w:t>
      </w:r>
    </w:p>
    <w:p w14:paraId="55802A23" w14:textId="5F8E295E" w:rsidR="00DD75A4" w:rsidRDefault="00DD75A4" w:rsidP="00DD75A4">
      <w:pPr>
        <w:pStyle w:val="Bulletparagraph"/>
      </w:pPr>
      <w:r>
        <w:t>Diabetes specialist nursing.</w:t>
      </w:r>
    </w:p>
    <w:p w14:paraId="3823FD08" w14:textId="117C1068" w:rsidR="00DD75A4" w:rsidRDefault="00DD75A4" w:rsidP="00DD75A4">
      <w:pPr>
        <w:pStyle w:val="Bulletparagraph"/>
      </w:pPr>
      <w:r>
        <w:t>Vascular surgery.</w:t>
      </w:r>
    </w:p>
    <w:p w14:paraId="6F1366AD" w14:textId="002E7646" w:rsidR="00DD75A4" w:rsidRDefault="00DD75A4" w:rsidP="00DD75A4">
      <w:pPr>
        <w:pStyle w:val="Bulletparagraph"/>
      </w:pPr>
      <w:r>
        <w:t>Microbiology.</w:t>
      </w:r>
    </w:p>
    <w:p w14:paraId="5F3DD23F" w14:textId="4C916076" w:rsidR="00DD75A4" w:rsidRDefault="00DD75A4" w:rsidP="00DD75A4">
      <w:pPr>
        <w:pStyle w:val="Bulletparagraph"/>
      </w:pPr>
      <w:r>
        <w:t>Orthopaedic surgery</w:t>
      </w:r>
    </w:p>
    <w:p w14:paraId="5F0D247C" w14:textId="4C33F515" w:rsidR="00DD75A4" w:rsidRDefault="00DD75A4" w:rsidP="00DD75A4">
      <w:pPr>
        <w:pStyle w:val="Bulletparagraph"/>
      </w:pPr>
      <w:r>
        <w:t>Biomechanics and orthoses.</w:t>
      </w:r>
    </w:p>
    <w:p w14:paraId="53A48FAD" w14:textId="6A835A81" w:rsidR="00DD75A4" w:rsidRDefault="00DD75A4" w:rsidP="00DD75A4">
      <w:pPr>
        <w:pStyle w:val="Bulletparagraph"/>
      </w:pPr>
      <w:r>
        <w:t>Interventional radiology.</w:t>
      </w:r>
    </w:p>
    <w:p w14:paraId="148DC4EE" w14:textId="6251785C" w:rsidR="00DD75A4" w:rsidRDefault="00DD75A4" w:rsidP="00DD75A4">
      <w:pPr>
        <w:pStyle w:val="Bulletparagraph"/>
      </w:pPr>
      <w:r>
        <w:t>Casting.</w:t>
      </w:r>
    </w:p>
    <w:p w14:paraId="10F4A340" w14:textId="1DC8A8B8" w:rsidR="00DD75A4" w:rsidRDefault="00DD75A4" w:rsidP="00DD75A4">
      <w:pPr>
        <w:pStyle w:val="Bulletparagraphlast"/>
      </w:pPr>
      <w:r>
        <w:t>Wound care.</w:t>
      </w:r>
    </w:p>
    <w:p w14:paraId="37800227" w14:textId="3EF778E8" w:rsidR="00FE1641" w:rsidRDefault="00FE1641" w:rsidP="00FE1641">
      <w:pPr>
        <w:pStyle w:val="Paragraph"/>
      </w:pPr>
      <w:r>
        <w:t>1.3.3 For adults with diabetes, assess their risk of developing a diabetic foot problem at the following times:</w:t>
      </w:r>
    </w:p>
    <w:p w14:paraId="4856B062" w14:textId="6D2FD2A4" w:rsidR="00FE1641" w:rsidRDefault="00FE1641" w:rsidP="00FE1641">
      <w:pPr>
        <w:pStyle w:val="Bulletparagraph"/>
      </w:pPr>
      <w:r>
        <w:t>When diabetes is diagnosed, and at least annually thereafter (see the recommendation on carrying out reassessments at intervals, depending on the person's risk of developing a diabetic foot problem).</w:t>
      </w:r>
    </w:p>
    <w:p w14:paraId="27E4A52C" w14:textId="5EB0C80D" w:rsidR="00FE1641" w:rsidRDefault="00FE1641" w:rsidP="00FE1641">
      <w:pPr>
        <w:pStyle w:val="Bulletparagraph"/>
      </w:pPr>
      <w:r>
        <w:t>If any foot problems arise.</w:t>
      </w:r>
    </w:p>
    <w:p w14:paraId="778CBFCF" w14:textId="7070DFC4" w:rsidR="00FE1641" w:rsidRDefault="00FE1641" w:rsidP="00FE1641">
      <w:pPr>
        <w:pStyle w:val="Bulletparagraphlast"/>
      </w:pPr>
      <w:r>
        <w:t>On any admission to hospital, and if there is any change in their status while they are in hospital.</w:t>
      </w:r>
    </w:p>
    <w:p w14:paraId="099BF406" w14:textId="14A01168" w:rsidR="00DD75A4" w:rsidRDefault="00DD75A4" w:rsidP="00DD75A4">
      <w:pPr>
        <w:pStyle w:val="Paragraph"/>
      </w:pPr>
      <w:r>
        <w:t>1.3.6 Assess the person's current risk of developing a diabetic foot problem or needing an amputation using the following risk stratification:</w:t>
      </w:r>
    </w:p>
    <w:p w14:paraId="2F9F597B" w14:textId="74B31100" w:rsidR="00DD75A4" w:rsidRDefault="00DD75A4" w:rsidP="00DD75A4">
      <w:pPr>
        <w:pStyle w:val="Bulletparagraph"/>
      </w:pPr>
      <w:r>
        <w:t>Low risk:</w:t>
      </w:r>
    </w:p>
    <w:p w14:paraId="053D2631" w14:textId="66AF789D" w:rsidR="00DD75A4" w:rsidRDefault="00DD75A4" w:rsidP="00DD75A4">
      <w:pPr>
        <w:pStyle w:val="Bulletparagraph"/>
        <w:numPr>
          <w:ilvl w:val="1"/>
          <w:numId w:val="4"/>
        </w:numPr>
      </w:pPr>
      <w:r>
        <w:t>no risk factors present except callus alone.</w:t>
      </w:r>
    </w:p>
    <w:p w14:paraId="04662940" w14:textId="375583D6" w:rsidR="00DD75A4" w:rsidRDefault="00DD75A4" w:rsidP="00DD75A4">
      <w:pPr>
        <w:pStyle w:val="Bulletparagraph"/>
      </w:pPr>
      <w:r>
        <w:t>Moderate risk:</w:t>
      </w:r>
    </w:p>
    <w:p w14:paraId="362961BB" w14:textId="167C3DA4" w:rsidR="00DD75A4" w:rsidRDefault="00DD75A4" w:rsidP="00DD75A4">
      <w:pPr>
        <w:pStyle w:val="Bulletparagraph"/>
        <w:numPr>
          <w:ilvl w:val="1"/>
          <w:numId w:val="4"/>
        </w:numPr>
      </w:pPr>
      <w:r>
        <w:t>deformity or</w:t>
      </w:r>
    </w:p>
    <w:p w14:paraId="793B0C00" w14:textId="6129AA6F" w:rsidR="00DD75A4" w:rsidRDefault="00DD75A4" w:rsidP="00DD75A4">
      <w:pPr>
        <w:pStyle w:val="Bulletparagraph"/>
        <w:numPr>
          <w:ilvl w:val="1"/>
          <w:numId w:val="4"/>
        </w:numPr>
      </w:pPr>
      <w:r>
        <w:t>neuropathy or</w:t>
      </w:r>
    </w:p>
    <w:p w14:paraId="1582259C" w14:textId="19F4D8B0" w:rsidR="00DD75A4" w:rsidRDefault="00DD75A4" w:rsidP="00DD75A4">
      <w:pPr>
        <w:pStyle w:val="Bulletparagraph"/>
        <w:numPr>
          <w:ilvl w:val="1"/>
          <w:numId w:val="4"/>
        </w:numPr>
      </w:pPr>
      <w:r>
        <w:t>non-critical limb ischaemia.</w:t>
      </w:r>
    </w:p>
    <w:p w14:paraId="66FBE516" w14:textId="7264A402" w:rsidR="00DD75A4" w:rsidRDefault="00DD75A4" w:rsidP="00DD75A4">
      <w:pPr>
        <w:pStyle w:val="Bulletparagraph"/>
      </w:pPr>
      <w:r>
        <w:t>High risk:</w:t>
      </w:r>
    </w:p>
    <w:p w14:paraId="058DCD7A" w14:textId="320E872D" w:rsidR="00DD75A4" w:rsidRDefault="00DD75A4" w:rsidP="00DD75A4">
      <w:pPr>
        <w:pStyle w:val="Bulletparagraph"/>
        <w:numPr>
          <w:ilvl w:val="1"/>
          <w:numId w:val="4"/>
        </w:numPr>
      </w:pPr>
      <w:r>
        <w:lastRenderedPageBreak/>
        <w:t>previous ulceration or</w:t>
      </w:r>
    </w:p>
    <w:p w14:paraId="0CB13B0E" w14:textId="2D7D1154" w:rsidR="00DD75A4" w:rsidRDefault="00DD75A4" w:rsidP="00DD75A4">
      <w:pPr>
        <w:pStyle w:val="Bulletparagraph"/>
        <w:numPr>
          <w:ilvl w:val="1"/>
          <w:numId w:val="4"/>
        </w:numPr>
      </w:pPr>
      <w:r>
        <w:t>previous amputation or</w:t>
      </w:r>
    </w:p>
    <w:p w14:paraId="7678355F" w14:textId="7E5C1420" w:rsidR="00DD75A4" w:rsidRDefault="00DD75A4" w:rsidP="00DD75A4">
      <w:pPr>
        <w:pStyle w:val="Bulletparagraph"/>
        <w:numPr>
          <w:ilvl w:val="1"/>
          <w:numId w:val="4"/>
        </w:numPr>
      </w:pPr>
      <w:r>
        <w:t>on renal replacement therapy or</w:t>
      </w:r>
    </w:p>
    <w:p w14:paraId="4980F4F4" w14:textId="6151133E" w:rsidR="00DD75A4" w:rsidRDefault="00DD75A4" w:rsidP="00DD75A4">
      <w:pPr>
        <w:pStyle w:val="Bulletparagraph"/>
        <w:numPr>
          <w:ilvl w:val="1"/>
          <w:numId w:val="4"/>
        </w:numPr>
      </w:pPr>
      <w:r>
        <w:t>neuropathy and non-critical limb ischaemia together or</w:t>
      </w:r>
    </w:p>
    <w:p w14:paraId="49C4C440" w14:textId="08668D8D" w:rsidR="00DD75A4" w:rsidRDefault="00DD75A4" w:rsidP="00DD75A4">
      <w:pPr>
        <w:pStyle w:val="Bulletparagraph"/>
        <w:numPr>
          <w:ilvl w:val="1"/>
          <w:numId w:val="4"/>
        </w:numPr>
      </w:pPr>
      <w:r>
        <w:t>neuropathy in combination with callus and/or deformity or</w:t>
      </w:r>
    </w:p>
    <w:p w14:paraId="32EA3822" w14:textId="5B0C780E" w:rsidR="00DD75A4" w:rsidRDefault="00DD75A4" w:rsidP="00DD75A4">
      <w:pPr>
        <w:pStyle w:val="Bulletparagraph"/>
        <w:numPr>
          <w:ilvl w:val="1"/>
          <w:numId w:val="4"/>
        </w:numPr>
      </w:pPr>
      <w:r>
        <w:t>non-critical limb ischaemia in combination with callus and/or deformity.</w:t>
      </w:r>
    </w:p>
    <w:p w14:paraId="4544E82F" w14:textId="16266C11" w:rsidR="00DD75A4" w:rsidRDefault="00DD75A4" w:rsidP="00DD75A4">
      <w:pPr>
        <w:pStyle w:val="Bulletparagraph"/>
      </w:pPr>
      <w:r>
        <w:t>Active diabetic foot problem:</w:t>
      </w:r>
    </w:p>
    <w:p w14:paraId="3EB2698B" w14:textId="42CB8E7F" w:rsidR="00DD75A4" w:rsidRDefault="00DD75A4" w:rsidP="00DD75A4">
      <w:pPr>
        <w:pStyle w:val="Bulletparagraph"/>
        <w:numPr>
          <w:ilvl w:val="1"/>
          <w:numId w:val="4"/>
        </w:numPr>
      </w:pPr>
      <w:r>
        <w:t>ulceration or</w:t>
      </w:r>
    </w:p>
    <w:p w14:paraId="3EDA5AE1" w14:textId="0CEEDE1C" w:rsidR="00DD75A4" w:rsidRDefault="00DD75A4" w:rsidP="00DD75A4">
      <w:pPr>
        <w:pStyle w:val="Bulletparagraph"/>
        <w:numPr>
          <w:ilvl w:val="1"/>
          <w:numId w:val="4"/>
        </w:numPr>
      </w:pPr>
      <w:r>
        <w:t>spreading infection or</w:t>
      </w:r>
    </w:p>
    <w:p w14:paraId="19340DE8" w14:textId="17D6224F" w:rsidR="00DD75A4" w:rsidRDefault="00DD75A4" w:rsidP="00DD75A4">
      <w:pPr>
        <w:pStyle w:val="Bulletparagraph"/>
        <w:numPr>
          <w:ilvl w:val="1"/>
          <w:numId w:val="4"/>
        </w:numPr>
      </w:pPr>
      <w:r>
        <w:t>critical limb ischaemia or</w:t>
      </w:r>
    </w:p>
    <w:p w14:paraId="70F3DADF" w14:textId="4E5E6F06" w:rsidR="00DD75A4" w:rsidRDefault="00DD75A4" w:rsidP="00DD75A4">
      <w:pPr>
        <w:pStyle w:val="Bulletparagraph"/>
        <w:numPr>
          <w:ilvl w:val="1"/>
          <w:numId w:val="4"/>
        </w:numPr>
      </w:pPr>
      <w:r>
        <w:t>gangrene or</w:t>
      </w:r>
    </w:p>
    <w:p w14:paraId="64454039" w14:textId="56208D07" w:rsidR="00DD75A4" w:rsidRDefault="00DD75A4" w:rsidP="00DD75A4">
      <w:pPr>
        <w:pStyle w:val="Bulletparagraphlast"/>
        <w:numPr>
          <w:ilvl w:val="1"/>
          <w:numId w:val="4"/>
        </w:numPr>
      </w:pPr>
      <w:r>
        <w:t>suspicion of an acute Charcot arthropathy, or an unexplained hot, red, swollen foot with or without pain.</w:t>
      </w:r>
    </w:p>
    <w:p w14:paraId="32E2CE63" w14:textId="478D78B8" w:rsidR="002B59E9" w:rsidRDefault="002B59E9" w:rsidP="00FE1641">
      <w:pPr>
        <w:pStyle w:val="Paragraph"/>
      </w:pPr>
      <w:r>
        <w:t xml:space="preserve">1.3.8 </w:t>
      </w:r>
      <w:r w:rsidRPr="002B59E9">
        <w:t>Refer people who are at moderate or high risk of developing a diabetic foot problem to the foot protection service.</w:t>
      </w:r>
    </w:p>
    <w:p w14:paraId="3DCD13D3" w14:textId="1A726D96" w:rsidR="00FE1641" w:rsidRDefault="00FE1641" w:rsidP="00FE1641">
      <w:pPr>
        <w:pStyle w:val="Paragraph"/>
      </w:pPr>
      <w:r>
        <w:t>1.3.9 The foot protection service should assess newly referred people as follows:</w:t>
      </w:r>
    </w:p>
    <w:p w14:paraId="2DB7DB3B" w14:textId="61CEC36D" w:rsidR="00FE1641" w:rsidRDefault="00FE1641" w:rsidP="00FE1641">
      <w:pPr>
        <w:pStyle w:val="Bulletparagraph"/>
      </w:pPr>
      <w:r>
        <w:t>Within 2 to 4 weeks for people who are at high risk of developing a diabetic foot problem.</w:t>
      </w:r>
    </w:p>
    <w:p w14:paraId="35456747" w14:textId="3D6352F4" w:rsidR="00FE1641" w:rsidRDefault="00FE1641" w:rsidP="00FE1641">
      <w:pPr>
        <w:pStyle w:val="Bulletparagraphlast"/>
      </w:pPr>
      <w:r>
        <w:t>Within 6 to 8 weeks for people who are at moderate risk of developing a diabetic foot problem.</w:t>
      </w:r>
    </w:p>
    <w:p w14:paraId="3F135F6D" w14:textId="0894D2EB" w:rsidR="00DD75A4" w:rsidRDefault="00DD75A4" w:rsidP="00DD75A4">
      <w:pPr>
        <w:pStyle w:val="Paragraph"/>
      </w:pPr>
      <w:r>
        <w:t>1.3.10 For people at moderate or high risk of developing a diabetic foot problem, the foot protection service should:</w:t>
      </w:r>
    </w:p>
    <w:p w14:paraId="7BA5FFE7" w14:textId="506C3EE3" w:rsidR="00DD75A4" w:rsidRDefault="00DD75A4" w:rsidP="00DD75A4">
      <w:pPr>
        <w:pStyle w:val="Bulletparagraph"/>
      </w:pPr>
      <w:r>
        <w:t>Assess the feet.</w:t>
      </w:r>
    </w:p>
    <w:p w14:paraId="6FA97C99" w14:textId="63B5692C" w:rsidR="00DD75A4" w:rsidRDefault="00DD75A4" w:rsidP="00DD75A4">
      <w:pPr>
        <w:pStyle w:val="Bulletparagraph"/>
      </w:pPr>
      <w:r>
        <w:t>Give advice about, and provide, skin and nail care of the feet.</w:t>
      </w:r>
    </w:p>
    <w:p w14:paraId="1855BBC6" w14:textId="4190AD9A" w:rsidR="00DD75A4" w:rsidRDefault="00DD75A4" w:rsidP="00DD75A4">
      <w:pPr>
        <w:pStyle w:val="Bulletparagraph"/>
      </w:pPr>
      <w:r>
        <w:t>Assess the biomechanical status of the feet, including the need to provide specialist footwear and orthoses.</w:t>
      </w:r>
    </w:p>
    <w:p w14:paraId="2FD153C1" w14:textId="6660C702" w:rsidR="00DD75A4" w:rsidRDefault="00DD75A4" w:rsidP="00DD75A4">
      <w:pPr>
        <w:pStyle w:val="Bulletparagraph"/>
      </w:pPr>
      <w:r>
        <w:t>Assess the vascular status of the lower limbs.</w:t>
      </w:r>
    </w:p>
    <w:p w14:paraId="5502935C" w14:textId="0C86EA55" w:rsidR="00DD75A4" w:rsidRDefault="00DD75A4" w:rsidP="00DD75A4">
      <w:pPr>
        <w:pStyle w:val="Bulletparagraphlast"/>
      </w:pPr>
      <w:r>
        <w:t>Liaise with other healthcare professionals, for example, the person's GP, about the person's diabetes management and risk of cardiovascular disease.</w:t>
      </w:r>
    </w:p>
    <w:p w14:paraId="5988CB51" w14:textId="3693892F" w:rsidR="00FE1641" w:rsidRDefault="00FE1641" w:rsidP="00FE1641">
      <w:pPr>
        <w:pStyle w:val="Paragraph"/>
      </w:pPr>
      <w:r>
        <w:t>1.3.13 Provide information and clear explanations to people with diabetes and/or their family members or carers (as appropriate) when diabetes is diagnosed, during assessments, and if problems arise. Information should be oral and written, and include the following:</w:t>
      </w:r>
    </w:p>
    <w:p w14:paraId="6891E7C7" w14:textId="59F40733" w:rsidR="00FE1641" w:rsidRDefault="00FE1641" w:rsidP="00FE1641">
      <w:pPr>
        <w:pStyle w:val="Bulletparagraph"/>
      </w:pPr>
      <w:r>
        <w:t>Basic foot care advice and the importance of foot care.</w:t>
      </w:r>
    </w:p>
    <w:p w14:paraId="7D24E323" w14:textId="21D153EF" w:rsidR="00FE1641" w:rsidRDefault="00FE1641" w:rsidP="00FE1641">
      <w:pPr>
        <w:pStyle w:val="Bulletparagraph"/>
      </w:pPr>
      <w:r>
        <w:t>Foot emergencies and who to contact.</w:t>
      </w:r>
    </w:p>
    <w:p w14:paraId="7FABD476" w14:textId="768DAF7E" w:rsidR="00FE1641" w:rsidRDefault="00FE1641" w:rsidP="00FE1641">
      <w:pPr>
        <w:pStyle w:val="Bulletparagraph"/>
      </w:pPr>
      <w:r>
        <w:t>Footwear advice.</w:t>
      </w:r>
    </w:p>
    <w:p w14:paraId="4740BB02" w14:textId="34927367" w:rsidR="00FE1641" w:rsidRDefault="00FE1641" w:rsidP="00FE1641">
      <w:pPr>
        <w:pStyle w:val="Bulletparagraph"/>
      </w:pPr>
      <w:r>
        <w:t>The person's current individual risk of developing a foot problem.</w:t>
      </w:r>
    </w:p>
    <w:p w14:paraId="26722F3D" w14:textId="0C30DDF1" w:rsidR="00FE1641" w:rsidRDefault="00FE1641" w:rsidP="00FE1641">
      <w:pPr>
        <w:pStyle w:val="Bulletparagraphlast"/>
      </w:pPr>
      <w:r>
        <w:lastRenderedPageBreak/>
        <w:t>Information about diabetes and the importance of blood glucose control (also see recommendation 1.3.14)</w:t>
      </w:r>
    </w:p>
    <w:p w14:paraId="2D6FF26B" w14:textId="57C6498B" w:rsidR="00FE1641" w:rsidRDefault="00FE1641" w:rsidP="00FE1641">
      <w:pPr>
        <w:pStyle w:val="Paragraph"/>
      </w:pPr>
      <w:r>
        <w:t>1.4.1 If a person has a limb-threatening or life-threatening diabetic foot problem, refer them immediately to acute services and inform the multidisciplinary foot care service (according to local protocols and pathways; also see the recommendation on services and protocols commissioners and service providers should ensure are in place), so they can be assessed and an individualised treatment plan put in place. Examples of limb-threatening and life-threatening diabetic foot problems include the following:</w:t>
      </w:r>
    </w:p>
    <w:p w14:paraId="1C8DCD24" w14:textId="6D004E15" w:rsidR="00FE1641" w:rsidRDefault="00FE1641" w:rsidP="00FE1641">
      <w:pPr>
        <w:pStyle w:val="Bulletparagraph"/>
      </w:pPr>
      <w:r>
        <w:t>Ulceration with fever or any signs of sepsis.</w:t>
      </w:r>
    </w:p>
    <w:p w14:paraId="2F33036A" w14:textId="3FC06DBF" w:rsidR="00FE1641" w:rsidRDefault="00FE1641" w:rsidP="00FE1641">
      <w:pPr>
        <w:pStyle w:val="Bulletparagraph"/>
      </w:pPr>
      <w:r>
        <w:t>Ulceration with limb ischaemia (see the NICE guideline on peripheral arterial disease).</w:t>
      </w:r>
    </w:p>
    <w:p w14:paraId="2B8EE7D6" w14:textId="543F0470" w:rsidR="00FE1641" w:rsidRDefault="00FE1641" w:rsidP="00FE1641">
      <w:pPr>
        <w:pStyle w:val="Bulletparagraph"/>
      </w:pPr>
      <w:r>
        <w:t>Clinical concern that there is a deep</w:t>
      </w:r>
      <w:r>
        <w:rPr>
          <w:rFonts w:ascii="Cambria Math" w:hAnsi="Cambria Math" w:cs="Cambria Math"/>
        </w:rPr>
        <w:t>‑</w:t>
      </w:r>
      <w:r>
        <w:t>seated soft tissue or bone infection (with or without ulceration).</w:t>
      </w:r>
    </w:p>
    <w:p w14:paraId="49BF0EA2" w14:textId="2460C7BF" w:rsidR="00FE1641" w:rsidRDefault="00FE1641" w:rsidP="00FE1641">
      <w:pPr>
        <w:pStyle w:val="Bulletparagraphlast"/>
      </w:pPr>
      <w:r>
        <w:t>Gangrene (with or without ulceration).</w:t>
      </w:r>
    </w:p>
    <w:p w14:paraId="60FF76F6" w14:textId="4C37CFAB" w:rsidR="00FE1641" w:rsidRDefault="00FE1641" w:rsidP="00FE1641">
      <w:pPr>
        <w:pStyle w:val="Paragraph"/>
      </w:pPr>
      <w:r>
        <w:t xml:space="preserve">1.4.2 </w:t>
      </w:r>
      <w:r w:rsidRPr="00FE1641">
        <w:t>For all other active diabetic foot problems, refer the person within 1 working day to the multidisciplinary foot care service or foot protection service (according to local protocols and pathways; also see the recommendation on services and protocols commissioners and service providers should ensure are in place) for triage within 1 further working day.</w:t>
      </w:r>
    </w:p>
    <w:p w14:paraId="163DAF25" w14:textId="66D0A02D" w:rsidR="00FE1641" w:rsidRDefault="00FE1641" w:rsidP="00FE1641">
      <w:pPr>
        <w:pStyle w:val="Paragraph"/>
      </w:pPr>
      <w:r>
        <w:t>1.4.3 Provide information and clear explanations as part of the individualised treatment plan for people with a diabetic foot problem. Information should be oral and written, and include the following:</w:t>
      </w:r>
    </w:p>
    <w:p w14:paraId="395522A5" w14:textId="485DA543" w:rsidR="00FE1641" w:rsidRDefault="00FE1641" w:rsidP="00FE1641">
      <w:pPr>
        <w:pStyle w:val="Bulletparagraph"/>
      </w:pPr>
      <w:r>
        <w:t>A clear explanation of the person's foot problem.</w:t>
      </w:r>
    </w:p>
    <w:p w14:paraId="46DCEB9B" w14:textId="0D9280A3" w:rsidR="00FE1641" w:rsidRDefault="00FE1641" w:rsidP="00FE1641">
      <w:pPr>
        <w:pStyle w:val="Bulletparagraph"/>
      </w:pPr>
      <w:r>
        <w:t>Pictures of diabetic foot problems.</w:t>
      </w:r>
    </w:p>
    <w:p w14:paraId="63501387" w14:textId="3E2ADDF9" w:rsidR="00FE1641" w:rsidRDefault="00FE1641" w:rsidP="00FE1641">
      <w:pPr>
        <w:pStyle w:val="Bulletparagraph"/>
      </w:pPr>
      <w:r>
        <w:t>Care of the other foot and leg.</w:t>
      </w:r>
    </w:p>
    <w:p w14:paraId="26FC3D27" w14:textId="4B99D015" w:rsidR="00FE1641" w:rsidRDefault="00FE1641" w:rsidP="00FE1641">
      <w:pPr>
        <w:pStyle w:val="Bulletparagraph"/>
      </w:pPr>
      <w:r>
        <w:t>Foot emergencies and who to contact.</w:t>
      </w:r>
    </w:p>
    <w:p w14:paraId="09EF2BBD" w14:textId="4898639D" w:rsidR="00FE1641" w:rsidRDefault="00FE1641" w:rsidP="00FE1641">
      <w:pPr>
        <w:pStyle w:val="Bulletparagraph"/>
      </w:pPr>
      <w:r>
        <w:t>Footwear advice.</w:t>
      </w:r>
    </w:p>
    <w:p w14:paraId="030C10E9" w14:textId="19326A76" w:rsidR="00FE1641" w:rsidRDefault="00FE1641" w:rsidP="00FE1641">
      <w:pPr>
        <w:pStyle w:val="Bulletparagraph"/>
      </w:pPr>
      <w:r>
        <w:t>Wound care.</w:t>
      </w:r>
    </w:p>
    <w:p w14:paraId="10D70D7C" w14:textId="40DFE7D3" w:rsidR="00FE1641" w:rsidRDefault="00FE1641" w:rsidP="00FE1641">
      <w:pPr>
        <w:pStyle w:val="Bulletparagraphlast"/>
      </w:pPr>
      <w:r>
        <w:t>Information about diabetes and the importance of blood glucose control (also see the recommendation on additional guidance on education programmes and information about diabetes)</w:t>
      </w:r>
    </w:p>
    <w:p w14:paraId="68CD69EF" w14:textId="2695FCFD" w:rsidR="00AB1197" w:rsidRDefault="00AB1197" w:rsidP="00AB1197">
      <w:pPr>
        <w:pStyle w:val="Paragraph"/>
      </w:pPr>
      <w:r>
        <w:t xml:space="preserve">1.6.8 </w:t>
      </w:r>
      <w:r w:rsidRPr="00AB1197">
        <w:t>When prescribing antibiotics for a suspected diabetic foot infection in adults aged 18 years and over, follow table 1 for a mild infection or table 2 for a moderate or severe infection.</w:t>
      </w:r>
    </w:p>
    <w:p w14:paraId="63172F9A" w14:textId="640CAD06" w:rsidR="00AB1197" w:rsidRDefault="00AB1197" w:rsidP="00AB1197">
      <w:pPr>
        <w:pStyle w:val="Paragraph"/>
      </w:pPr>
      <w:r>
        <w:t xml:space="preserve">1.6.10 </w:t>
      </w:r>
      <w:r w:rsidRPr="00AB1197">
        <w:t>Give oral antibiotics first line if the person can take oral medicines, and the severity of their condition does not require intravenous antibiotics</w:t>
      </w:r>
      <w:r>
        <w:t>.</w:t>
      </w:r>
    </w:p>
    <w:p w14:paraId="5556A41B" w14:textId="3BF995CE" w:rsidR="00AB1197" w:rsidRDefault="00AB1197" w:rsidP="00AB1197">
      <w:pPr>
        <w:pStyle w:val="Paragraph"/>
      </w:pPr>
      <w:r>
        <w:lastRenderedPageBreak/>
        <w:t xml:space="preserve">1.6.11 </w:t>
      </w:r>
      <w:r w:rsidRPr="00AB1197">
        <w:t>If intravenous antibiotics are given, review by 48 hours and consider switching to oral antibiotics if possible.</w:t>
      </w:r>
    </w:p>
    <w:p w14:paraId="70F4C24B" w14:textId="069D5626" w:rsidR="00AB1197" w:rsidRDefault="00AB1197" w:rsidP="00AB1197">
      <w:pPr>
        <w:pStyle w:val="Paragraph"/>
      </w:pPr>
      <w:r>
        <w:t xml:space="preserve">1.6.12 </w:t>
      </w:r>
      <w:r w:rsidRPr="00AB1197">
        <w:t>Base antibiotic course length on the severity of the infection and a clinical assessment of response to treatment. Review the need for continued antibiotics regularly.</w:t>
      </w:r>
    </w:p>
    <w:p w14:paraId="113B7CA0" w14:textId="1CB6C301" w:rsidR="00AD6DEA" w:rsidRDefault="00AD6DEA" w:rsidP="00AD6DEA">
      <w:pPr>
        <w:pStyle w:val="Paragraph"/>
      </w:pPr>
      <w:r>
        <w:t>1.16.14 When microbiological results are available</w:t>
      </w:r>
    </w:p>
    <w:p w14:paraId="6150A480" w14:textId="2A63CA04" w:rsidR="00AD6DEA" w:rsidRDefault="00AD6DEA" w:rsidP="00AD6DEA">
      <w:pPr>
        <w:pStyle w:val="Bulletparagraph"/>
      </w:pPr>
      <w:r>
        <w:t>review the choice of antibiotic and</w:t>
      </w:r>
    </w:p>
    <w:p w14:paraId="1110D4FC" w14:textId="59C3A267" w:rsidR="00AB1197" w:rsidRDefault="00AD6DEA" w:rsidP="00AB1197">
      <w:pPr>
        <w:pStyle w:val="Bulletparagraphlast"/>
      </w:pPr>
      <w:r>
        <w:t xml:space="preserve">change the antibiotic according to </w:t>
      </w:r>
      <w:r w:rsidRPr="00AD6DEA">
        <w:t>results</w:t>
      </w:r>
      <w:r>
        <w:t>, using a narrow-spectrum antibiotic, if appropriate.</w:t>
      </w:r>
    </w:p>
    <w:p w14:paraId="413A30AB" w14:textId="07CD3C57" w:rsidR="00FC4451" w:rsidRDefault="00FC4451" w:rsidP="00FC4451">
      <w:pPr>
        <w:pStyle w:val="Heading4"/>
      </w:pPr>
      <w:r>
        <w:t>Existing quality statements</w:t>
      </w:r>
      <w:r w:rsidR="009B76F4">
        <w:t xml:space="preserve"> and indicators</w:t>
      </w:r>
    </w:p>
    <w:p w14:paraId="376196AA" w14:textId="5E742652" w:rsidR="00FC4451" w:rsidRDefault="001F5938" w:rsidP="00FC4451">
      <w:pPr>
        <w:pStyle w:val="Paragraph"/>
      </w:pPr>
      <w:hyperlink r:id="rId53" w:history="1">
        <w:r w:rsidR="00FC4451" w:rsidRPr="00FC4451">
          <w:rPr>
            <w:rStyle w:val="Hyperlink"/>
          </w:rPr>
          <w:t>NICE’s quality standard on diabetes in adults (QS6):</w:t>
        </w:r>
      </w:hyperlink>
    </w:p>
    <w:p w14:paraId="23E9290A" w14:textId="0D242E7B" w:rsidR="00FC4451" w:rsidRDefault="00FC4451" w:rsidP="00FC4451">
      <w:pPr>
        <w:pStyle w:val="Paragraph"/>
      </w:pPr>
      <w:r>
        <w:t xml:space="preserve">Statement 5 </w:t>
      </w:r>
      <w:r w:rsidRPr="00FC4451">
        <w:t>Adults at moderate or high risk of developing a diabetic foot problem are referred to the foot protection service.</w:t>
      </w:r>
    </w:p>
    <w:p w14:paraId="4E91339C" w14:textId="67908E19" w:rsidR="00FC4451" w:rsidRDefault="00FC4451" w:rsidP="00FC4451">
      <w:pPr>
        <w:pStyle w:val="Paragraph"/>
      </w:pPr>
      <w:r>
        <w:t xml:space="preserve">Statement 6 </w:t>
      </w:r>
      <w:r w:rsidRPr="00FC4451">
        <w:t>Adults with a limb-threatening or life-threatening diabetic foot problem are referred immediately for specialist assessment and treatment.</w:t>
      </w:r>
    </w:p>
    <w:p w14:paraId="2FA853A3" w14:textId="2273AEAF" w:rsidR="009B76F4" w:rsidRDefault="001F5938" w:rsidP="00FC4451">
      <w:pPr>
        <w:pStyle w:val="Paragraph"/>
      </w:pPr>
      <w:hyperlink r:id="rId54" w:history="1">
        <w:r w:rsidR="009B76F4" w:rsidRPr="009B76F4">
          <w:rPr>
            <w:rStyle w:val="Hyperlink"/>
          </w:rPr>
          <w:t>NHS Digital’s Quality and Outcomes Framework:</w:t>
        </w:r>
      </w:hyperlink>
    </w:p>
    <w:p w14:paraId="642A314E" w14:textId="43CF7280" w:rsidR="009B76F4" w:rsidRPr="00FC4451" w:rsidRDefault="009B76F4" w:rsidP="00FC4451">
      <w:pPr>
        <w:pStyle w:val="Paragraph"/>
      </w:pPr>
      <w:r>
        <w:t xml:space="preserve">DM012: </w:t>
      </w:r>
      <w:r w:rsidRPr="009B76F4">
        <w:t>The percentage of patients with diabetes, on the register, with a record of foot examination and risk classification: 1) low risk (normal sensation, palpable pulses), 2) increased risk (neuropathy or absent pulses), 3) high risk (neuropathy or absent pulses plus deformity or skin changes in previous ulcer or 4) ulcerated foot within the preceding 12 months.</w:t>
      </w:r>
    </w:p>
    <w:p w14:paraId="5A01C8A7" w14:textId="77777777" w:rsidR="005834D3" w:rsidRPr="00B0030E" w:rsidRDefault="005834D3" w:rsidP="005834D3">
      <w:pPr>
        <w:pStyle w:val="Heading4"/>
      </w:pPr>
      <w:r w:rsidRPr="00B0030E">
        <w:t>Current UK practice</w:t>
      </w:r>
    </w:p>
    <w:p w14:paraId="6E7A5426" w14:textId="7F775C28" w:rsidR="007C4D06" w:rsidRDefault="001F5938" w:rsidP="005834D3">
      <w:pPr>
        <w:pStyle w:val="Paragraph"/>
      </w:pPr>
      <w:hyperlink r:id="rId55" w:history="1">
        <w:r w:rsidR="00924485" w:rsidRPr="00924485">
          <w:rPr>
            <w:rStyle w:val="Hyperlink"/>
          </w:rPr>
          <w:t xml:space="preserve">The </w:t>
        </w:r>
        <w:r w:rsidR="0076325E" w:rsidRPr="00924485">
          <w:rPr>
            <w:rStyle w:val="Hyperlink"/>
          </w:rPr>
          <w:t>Getting it Right First Time</w:t>
        </w:r>
        <w:r w:rsidR="00924485" w:rsidRPr="00924485">
          <w:rPr>
            <w:rStyle w:val="Hyperlink"/>
          </w:rPr>
          <w:t xml:space="preserve"> (GIRFT) programme national speciality report on diabetes</w:t>
        </w:r>
      </w:hyperlink>
      <w:r w:rsidR="0076325E" w:rsidRPr="007C4D06">
        <w:t xml:space="preserve"> in 2020 found wide variation </w:t>
      </w:r>
      <w:r w:rsidR="007C4D06" w:rsidRPr="007C4D06">
        <w:t xml:space="preserve">in the quality and coordination of foot services and access to a multidisciplinary footcare service. </w:t>
      </w:r>
      <w:r w:rsidR="00924485">
        <w:t>They</w:t>
      </w:r>
      <w:r w:rsidR="007C4D06" w:rsidRPr="007C4D06">
        <w:t xml:space="preserve"> found that community staff are often not trained to perform footcare examinations and as a result opportunity to intervene early may be lost.</w:t>
      </w:r>
    </w:p>
    <w:p w14:paraId="21177454" w14:textId="49623CA6" w:rsidR="00924485" w:rsidRDefault="00646AE4" w:rsidP="005834D3">
      <w:pPr>
        <w:pStyle w:val="Paragraph"/>
      </w:pPr>
      <w:r>
        <w:t xml:space="preserve">The </w:t>
      </w:r>
      <w:hyperlink r:id="rId56" w:history="1">
        <w:r>
          <w:rPr>
            <w:rStyle w:val="Hyperlink"/>
          </w:rPr>
          <w:t>National Diabetes foot care audit</w:t>
        </w:r>
      </w:hyperlink>
      <w:r w:rsidR="00924485">
        <w:t xml:space="preserve"> showed that </w:t>
      </w:r>
      <w:r w:rsidR="00C0110B">
        <w:t xml:space="preserve">in 2018, 31% of providers had all </w:t>
      </w:r>
      <w:r w:rsidR="0010593A">
        <w:t xml:space="preserve">of the following </w:t>
      </w:r>
      <w:r w:rsidR="00C0110B">
        <w:t xml:space="preserve">six care structures in place: </w:t>
      </w:r>
    </w:p>
    <w:p w14:paraId="0C301D7C" w14:textId="4967C817" w:rsidR="00924485" w:rsidRDefault="00C0110B" w:rsidP="00924485">
      <w:pPr>
        <w:pStyle w:val="Bulletparagraph"/>
      </w:pPr>
      <w:r>
        <w:t>T</w:t>
      </w:r>
      <w:r w:rsidR="00924485">
        <w:t>raining for routine diabetic foot examinations</w:t>
      </w:r>
      <w:r w:rsidR="0010593A">
        <w:t>.</w:t>
      </w:r>
    </w:p>
    <w:p w14:paraId="5571DF1B" w14:textId="152EA0D8" w:rsidR="00924485" w:rsidRDefault="00C0110B" w:rsidP="00924485">
      <w:pPr>
        <w:pStyle w:val="Bulletparagraph"/>
      </w:pPr>
      <w:r>
        <w:t>A</w:t>
      </w:r>
      <w:r w:rsidR="00924485">
        <w:t>n established foot protection service pathway</w:t>
      </w:r>
      <w:r>
        <w:t>.</w:t>
      </w:r>
    </w:p>
    <w:p w14:paraId="381F4CB2" w14:textId="735DF650" w:rsidR="00924485" w:rsidRDefault="00C0110B" w:rsidP="00924485">
      <w:pPr>
        <w:pStyle w:val="Bulletparagraph"/>
      </w:pPr>
      <w:r>
        <w:t>A</w:t>
      </w:r>
      <w:r w:rsidR="00924485">
        <w:t>n established pathway for new referrals – if needed – for an assessment within 24 hours</w:t>
      </w:r>
      <w:r>
        <w:t>.</w:t>
      </w:r>
    </w:p>
    <w:p w14:paraId="2995B444" w14:textId="7BF8DC76" w:rsidR="00C0110B" w:rsidRDefault="00C0110B" w:rsidP="00924485">
      <w:pPr>
        <w:pStyle w:val="Bulletparagraph"/>
      </w:pPr>
      <w:r>
        <w:lastRenderedPageBreak/>
        <w:t>Step-down or shared care between the multidisciplinary foot team and the foot protection service.</w:t>
      </w:r>
    </w:p>
    <w:p w14:paraId="335C19BA" w14:textId="11170586" w:rsidR="00C0110B" w:rsidRDefault="00C0110B" w:rsidP="00924485">
      <w:pPr>
        <w:pStyle w:val="Bulletparagraph"/>
      </w:pPr>
      <w:r>
        <w:t>Urgent vascular assessment within 24 hours.</w:t>
      </w:r>
    </w:p>
    <w:p w14:paraId="05B57717" w14:textId="77777777" w:rsidR="00C0110B" w:rsidRDefault="00C0110B" w:rsidP="00C0110B">
      <w:pPr>
        <w:pStyle w:val="Bulletparagraphlast"/>
      </w:pPr>
      <w:r>
        <w:t>Time dedicated to discuss patients with vascular services.</w:t>
      </w:r>
      <w:r w:rsidRPr="00C0110B">
        <w:t xml:space="preserve"> </w:t>
      </w:r>
    </w:p>
    <w:p w14:paraId="2D4F0FCA" w14:textId="7BFEA665" w:rsidR="00C0110B" w:rsidRDefault="00C0110B" w:rsidP="00C0110B">
      <w:pPr>
        <w:pStyle w:val="Paragraph"/>
      </w:pPr>
      <w:r>
        <w:t>90.7% of providers had a foot protection service pathway in place and 72.2% had routine foot examination training. 53.7% of providers had an urgent referral pathway.</w:t>
      </w:r>
    </w:p>
    <w:p w14:paraId="73427D07" w14:textId="36C79040" w:rsidR="00754374" w:rsidRDefault="00754374" w:rsidP="00C0110B">
      <w:pPr>
        <w:pStyle w:val="Paragraph"/>
      </w:pPr>
      <w:r>
        <w:t>The audit also reported on time to first expert assessment by network and provider. Ulcers having expert assessment within 14 days showed 61.7% nationally with variation from 44.9% to 80.4% between networks.</w:t>
      </w:r>
    </w:p>
    <w:p w14:paraId="20F5C24A" w14:textId="0E2945AC" w:rsidR="0010593A" w:rsidRPr="007C4D06" w:rsidRDefault="001F5938" w:rsidP="00C0110B">
      <w:pPr>
        <w:pStyle w:val="Paragraph"/>
      </w:pPr>
      <w:hyperlink r:id="rId57" w:history="1">
        <w:r w:rsidR="0010593A" w:rsidRPr="009E788B">
          <w:rPr>
            <w:rStyle w:val="Hyperlink"/>
          </w:rPr>
          <w:t xml:space="preserve">NHS Digital’s quality and outcomes framework </w:t>
        </w:r>
        <w:r w:rsidR="009E788B" w:rsidRPr="009E788B">
          <w:rPr>
            <w:rStyle w:val="Hyperlink"/>
          </w:rPr>
          <w:t>data</w:t>
        </w:r>
      </w:hyperlink>
      <w:r w:rsidR="009E788B">
        <w:t xml:space="preserve"> from 2019</w:t>
      </w:r>
      <w:r w:rsidR="003A7232">
        <w:t xml:space="preserve"> to</w:t>
      </w:r>
      <w:r w:rsidR="006F2CB9">
        <w:t xml:space="preserve"> </w:t>
      </w:r>
      <w:r w:rsidR="009E788B">
        <w:t xml:space="preserve">2020 shows that 88% of people with </w:t>
      </w:r>
      <w:r w:rsidR="002A274E">
        <w:t xml:space="preserve">type 1 and type 2 </w:t>
      </w:r>
      <w:r w:rsidR="009E788B">
        <w:t>diabetes</w:t>
      </w:r>
      <w:r w:rsidR="002A274E">
        <w:t xml:space="preserve"> </w:t>
      </w:r>
      <w:r w:rsidR="009E788B">
        <w:t xml:space="preserve">had a record of a foot examination and risk classification within the preceding 12 months (DM012).  </w:t>
      </w:r>
    </w:p>
    <w:p w14:paraId="5796687B" w14:textId="40330BF4" w:rsidR="00AD6DEA" w:rsidRPr="004D3756" w:rsidRDefault="00AD6DEA" w:rsidP="00AD6DEA">
      <w:pPr>
        <w:pStyle w:val="Heading3"/>
      </w:pPr>
      <w:r w:rsidRPr="004D3756">
        <w:t>Inpatient care</w:t>
      </w:r>
    </w:p>
    <w:p w14:paraId="015E5E3F" w14:textId="28EEF8AC" w:rsidR="00AD6DEA" w:rsidRDefault="004D3756" w:rsidP="004D3756">
      <w:pPr>
        <w:pStyle w:val="Paragraph"/>
      </w:pPr>
      <w:r w:rsidRPr="004D3756">
        <w:t>Stakeholders commented that adults with type 2 diabetes should receive advice from a multidisciplinary team with expertise in diabetes when they are admitted to hospital. They should be supported to manage their own diabetes care.</w:t>
      </w:r>
    </w:p>
    <w:p w14:paraId="738E9262" w14:textId="08A35F0F" w:rsidR="004D3756" w:rsidRDefault="004D3756" w:rsidP="00097E49">
      <w:pPr>
        <w:pStyle w:val="Heading4"/>
      </w:pPr>
      <w:r>
        <w:t>Selected recommendations</w:t>
      </w:r>
    </w:p>
    <w:p w14:paraId="7E8275FF" w14:textId="1F6CE32D" w:rsidR="004D3756" w:rsidRPr="004D3756" w:rsidRDefault="00097E49" w:rsidP="004D3756">
      <w:pPr>
        <w:pStyle w:val="Paragraph"/>
      </w:pPr>
      <w:r>
        <w:t>No recommendations identified.</w:t>
      </w:r>
    </w:p>
    <w:p w14:paraId="3161D176" w14:textId="51CA43C3" w:rsidR="005834D3" w:rsidRPr="001E5E88" w:rsidRDefault="005834D3" w:rsidP="005834D3">
      <w:pPr>
        <w:pStyle w:val="Heading4"/>
      </w:pPr>
      <w:r w:rsidRPr="001E5E88">
        <w:t>Current UK practice</w:t>
      </w:r>
    </w:p>
    <w:p w14:paraId="4C76530A" w14:textId="19431275" w:rsidR="00CE30BB" w:rsidRDefault="00AB6F31" w:rsidP="005834D3">
      <w:pPr>
        <w:pStyle w:val="Paragraphnonumbers"/>
      </w:pPr>
      <w:r>
        <w:t xml:space="preserve">The </w:t>
      </w:r>
      <w:hyperlink r:id="rId58" w:history="1">
        <w:r w:rsidRPr="00843EB8">
          <w:rPr>
            <w:rStyle w:val="Hyperlink"/>
          </w:rPr>
          <w:t xml:space="preserve">National Diabetes </w:t>
        </w:r>
        <w:r w:rsidR="002B59E9">
          <w:rPr>
            <w:rStyle w:val="Hyperlink"/>
          </w:rPr>
          <w:t>I</w:t>
        </w:r>
        <w:r w:rsidRPr="00843EB8">
          <w:rPr>
            <w:rStyle w:val="Hyperlink"/>
          </w:rPr>
          <w:t xml:space="preserve">npatient </w:t>
        </w:r>
        <w:r w:rsidR="002B59E9">
          <w:rPr>
            <w:rStyle w:val="Hyperlink"/>
          </w:rPr>
          <w:t>A</w:t>
        </w:r>
        <w:r w:rsidRPr="00843EB8">
          <w:rPr>
            <w:rStyle w:val="Hyperlink"/>
          </w:rPr>
          <w:t>udit</w:t>
        </w:r>
        <w:r w:rsidR="00843EB8" w:rsidRPr="00843EB8">
          <w:rPr>
            <w:rStyle w:val="Hyperlink"/>
          </w:rPr>
          <w:t>, England</w:t>
        </w:r>
      </w:hyperlink>
      <w:r>
        <w:t xml:space="preserve"> </w:t>
      </w:r>
      <w:r w:rsidR="00843EB8">
        <w:t xml:space="preserve">in 2019 </w:t>
      </w:r>
      <w:r>
        <w:t>reported that</w:t>
      </w:r>
      <w:r w:rsidR="00CE30BB">
        <w:t xml:space="preserve"> </w:t>
      </w:r>
      <w:r w:rsidR="00843EB8">
        <w:t xml:space="preserve">36% of hospital sites had an electronic system to identify and notify the diabetes team of all people with diabetes on admission and 63% of hospital sites had systems to triage those needing a diabetes review. </w:t>
      </w:r>
      <w:r w:rsidR="001E5E88">
        <w:t>75% of inpatients with diabetes were seen by the diabetes team where appropriate</w:t>
      </w:r>
      <w:r w:rsidR="00CE30BB">
        <w:t xml:space="preserve"> (78% of people with type 2 diabetes controlled by insulin, 65.7% of people with type 2 diabetes non-insulin and 63.2% of people with type 2 diabetes controlled by diet). </w:t>
      </w:r>
      <w:r w:rsidR="001E5E88">
        <w:t xml:space="preserve">This was </w:t>
      </w:r>
      <w:r w:rsidR="00CE30BB">
        <w:t xml:space="preserve">higher </w:t>
      </w:r>
      <w:r w:rsidR="00843EB8">
        <w:t>where</w:t>
      </w:r>
      <w:r w:rsidR="00CE30BB">
        <w:t xml:space="preserve"> 7</w:t>
      </w:r>
      <w:r w:rsidR="00843EB8">
        <w:t>-</w:t>
      </w:r>
      <w:r w:rsidR="00CE30BB">
        <w:t xml:space="preserve">day diabetes inpatient specialist nurse cover </w:t>
      </w:r>
      <w:r w:rsidR="00843EB8">
        <w:t xml:space="preserve">was </w:t>
      </w:r>
      <w:r w:rsidR="00CE30BB">
        <w:t xml:space="preserve">provided. </w:t>
      </w:r>
    </w:p>
    <w:p w14:paraId="53D005EF" w14:textId="39E5D21B" w:rsidR="001E5E88" w:rsidRDefault="00CE30BB" w:rsidP="005834D3">
      <w:pPr>
        <w:pStyle w:val="Paragraphnonumbers"/>
      </w:pPr>
      <w:r>
        <w:t>The audit reports data on staffing provision:</w:t>
      </w:r>
    </w:p>
    <w:p w14:paraId="3F4E8BAA" w14:textId="52A1D418" w:rsidR="001E5E88" w:rsidRDefault="00AB6F31" w:rsidP="001E5E88">
      <w:pPr>
        <w:pStyle w:val="Bulletparagraph"/>
      </w:pPr>
      <w:r>
        <w:t xml:space="preserve">18% of hospital sites had no dedicated inpatient specialist nurse. </w:t>
      </w:r>
    </w:p>
    <w:p w14:paraId="25526C12" w14:textId="7A6BA407" w:rsidR="001E5E88" w:rsidRDefault="001E5E88" w:rsidP="001E5E88">
      <w:pPr>
        <w:pStyle w:val="Bulletparagraph"/>
      </w:pPr>
      <w:r>
        <w:t>64.6% of hospital sites had no specialist inpatient dietetic provision for inpatients with diabetes.</w:t>
      </w:r>
    </w:p>
    <w:p w14:paraId="536934FC" w14:textId="54FB5155" w:rsidR="001E5E88" w:rsidRDefault="001E5E88" w:rsidP="001E5E88">
      <w:pPr>
        <w:pStyle w:val="Bulletparagraph"/>
      </w:pPr>
      <w:r>
        <w:t>18.2% of sites had no inpatient podiatry service for inpatients with diabetes.</w:t>
      </w:r>
    </w:p>
    <w:p w14:paraId="567EA661" w14:textId="0EC61111" w:rsidR="001E5E88" w:rsidRDefault="001E5E88" w:rsidP="001E5E88">
      <w:pPr>
        <w:pStyle w:val="Bulletparagraphlast"/>
      </w:pPr>
      <w:r>
        <w:t>74.0% had no inpatient specialist pharmacy service for inpatients with diabetes.</w:t>
      </w:r>
    </w:p>
    <w:p w14:paraId="374B4779" w14:textId="77777777" w:rsidR="00843EB8" w:rsidRDefault="00843EB8" w:rsidP="00CE30BB">
      <w:pPr>
        <w:pStyle w:val="Paragraph"/>
      </w:pPr>
      <w:r>
        <w:lastRenderedPageBreak/>
        <w:t xml:space="preserve">45.9% of hospital sites had a policy or guideline for self-management of diabetes in 2019 compared to 52.9% in 2017. 65.2% had a policy or guideline for self-administration of diabetes medication compared to 61.4% in 2017. </w:t>
      </w:r>
      <w:r w:rsidR="00CE30BB">
        <w:t>70% of people with diabetes were satisfied with their control over their blood sugar management</w:t>
      </w:r>
      <w:r>
        <w:t xml:space="preserve"> during their hospital stay in 2019 (70.1% in 2017).</w:t>
      </w:r>
    </w:p>
    <w:p w14:paraId="2F174977" w14:textId="71DCE7B9" w:rsidR="00CE30BB" w:rsidRDefault="00843EB8" w:rsidP="00CE30BB">
      <w:pPr>
        <w:pStyle w:val="Paragraph"/>
      </w:pPr>
      <w:r>
        <w:t xml:space="preserve">97% of </w:t>
      </w:r>
      <w:r w:rsidR="002B5F63">
        <w:t xml:space="preserve">the 193 </w:t>
      </w:r>
      <w:r>
        <w:t>sites eligible for the audit participated in 2019, bedside data on 15,479 inpatients was submitted and 56% of inpatients returned a patient experience questionnaire. The audit collected data from patients admitted to a hospital bed for 24 hours or more, excluding obstetric, paediatric and mental health wards. See audit report for full list of exclusions.</w:t>
      </w:r>
      <w:r w:rsidR="00FC4451">
        <w:t xml:space="preserve"> </w:t>
      </w:r>
    </w:p>
    <w:p w14:paraId="5B71880F" w14:textId="77777777" w:rsidR="005834D3" w:rsidRPr="004612EA" w:rsidRDefault="005834D3" w:rsidP="005834D3">
      <w:pPr>
        <w:pStyle w:val="Heading3"/>
      </w:pPr>
      <w:r w:rsidRPr="004612EA">
        <w:t>Resource impact</w:t>
      </w:r>
    </w:p>
    <w:p w14:paraId="0E4FCAF0" w14:textId="77777777" w:rsidR="00645A9C" w:rsidRDefault="00961409" w:rsidP="00645A9C">
      <w:pPr>
        <w:pStyle w:val="Paragraph"/>
        <w:rPr>
          <w:b/>
          <w:bCs/>
        </w:rPr>
      </w:pPr>
      <w:r w:rsidRPr="00961409">
        <w:t>These recommendations were not included in the resource impact statement/reports for (NG28/NG136/NG19/NG203). They were not identified as areas of the guidelines that would be likely to have a significant resource impact (&gt;£1m in England each year).</w:t>
      </w:r>
    </w:p>
    <w:p w14:paraId="43A1DC5F" w14:textId="69020A3E" w:rsidR="005834D3" w:rsidRDefault="005834D3" w:rsidP="005834D3">
      <w:pPr>
        <w:pStyle w:val="Heading3"/>
      </w:pPr>
      <w:r w:rsidRPr="0067426A">
        <w:t>Issues for consideration</w:t>
      </w:r>
    </w:p>
    <w:p w14:paraId="33901037" w14:textId="77777777" w:rsidR="005834D3" w:rsidRPr="00E314C4" w:rsidRDefault="005834D3" w:rsidP="005834D3">
      <w:pPr>
        <w:pStyle w:val="Paragraph"/>
        <w:rPr>
          <w:b/>
          <w:bCs/>
        </w:rPr>
      </w:pPr>
      <w:r w:rsidRPr="00E314C4">
        <w:rPr>
          <w:b/>
          <w:bCs/>
        </w:rPr>
        <w:t>For discussion:</w:t>
      </w:r>
    </w:p>
    <w:p w14:paraId="38CAD071" w14:textId="2FCC144D" w:rsidR="005834D3" w:rsidRPr="00E314C4" w:rsidRDefault="005834D3" w:rsidP="00D3606C">
      <w:pPr>
        <w:pStyle w:val="Panelbullet1"/>
        <w:spacing w:after="240" w:line="276" w:lineRule="auto"/>
        <w:ind w:left="714" w:hanging="357"/>
      </w:pPr>
      <w:r w:rsidRPr="00E314C4">
        <w:t>What is the priority for improvement?</w:t>
      </w:r>
      <w:r w:rsidR="00E314C4" w:rsidRPr="00E314C4">
        <w:t xml:space="preserve"> </w:t>
      </w:r>
    </w:p>
    <w:p w14:paraId="57AB5D4F" w14:textId="3EBF62C1" w:rsidR="005834D3" w:rsidRPr="00E314C4" w:rsidRDefault="005834D3" w:rsidP="00D3606C">
      <w:pPr>
        <w:pStyle w:val="Panelbullet1"/>
        <w:spacing w:after="240" w:line="276" w:lineRule="auto"/>
        <w:ind w:left="714" w:hanging="357"/>
      </w:pPr>
      <w:r w:rsidRPr="00E314C4">
        <w:t>What is the key action that will lead to improvement</w:t>
      </w:r>
      <w:r w:rsidR="00E314C4" w:rsidRPr="00E314C4">
        <w:t xml:space="preserve"> in foot care for people with type 2 diabetes</w:t>
      </w:r>
      <w:r w:rsidRPr="00E314C4">
        <w:t>?</w:t>
      </w:r>
      <w:r w:rsidR="00FC4451" w:rsidRPr="00E314C4">
        <w:t xml:space="preserve"> </w:t>
      </w:r>
    </w:p>
    <w:p w14:paraId="64278CDE" w14:textId="30DA8727" w:rsidR="005834D3" w:rsidRPr="00E314C4" w:rsidRDefault="005834D3" w:rsidP="00D3606C">
      <w:pPr>
        <w:pStyle w:val="Panelbullet1"/>
        <w:spacing w:after="240" w:line="276" w:lineRule="auto"/>
        <w:ind w:left="714" w:hanging="357"/>
      </w:pPr>
      <w:r w:rsidRPr="00E314C4">
        <w:t>Could we focus on a specific audience or setting?</w:t>
      </w:r>
      <w:r w:rsidR="00E314C4" w:rsidRPr="00E314C4">
        <w:t xml:space="preserve"> Is it foot care for all patients with type 2 diabetes or a focus on those with risk factors?</w:t>
      </w:r>
    </w:p>
    <w:p w14:paraId="5C541370" w14:textId="6E5F7C89" w:rsidR="005834D3" w:rsidRPr="00E314C4" w:rsidRDefault="005834D3" w:rsidP="00D3606C">
      <w:pPr>
        <w:pStyle w:val="Panelbullet1"/>
        <w:spacing w:after="240" w:line="276" w:lineRule="auto"/>
        <w:ind w:left="714" w:hanging="357"/>
      </w:pPr>
      <w:r w:rsidRPr="00E314C4">
        <w:t>Can we develop a specific, measurable statement?</w:t>
      </w:r>
      <w:r w:rsidR="00E314C4" w:rsidRPr="00E314C4">
        <w:t xml:space="preserve"> Note the two existing statements on foot care in diabetes.</w:t>
      </w:r>
    </w:p>
    <w:p w14:paraId="207A9405" w14:textId="77777777" w:rsidR="005834D3" w:rsidRPr="00A6218A" w:rsidRDefault="005834D3" w:rsidP="005834D3">
      <w:pPr>
        <w:pStyle w:val="Paragraph"/>
        <w:rPr>
          <w:b/>
          <w:bCs/>
        </w:rPr>
      </w:pPr>
      <w:r w:rsidRPr="00A6218A">
        <w:rPr>
          <w:b/>
          <w:bCs/>
        </w:rPr>
        <w:t>For decision:</w:t>
      </w:r>
    </w:p>
    <w:p w14:paraId="198D3F9D" w14:textId="5256E232" w:rsidR="001E025D" w:rsidRDefault="005834D3" w:rsidP="005834D3">
      <w:pPr>
        <w:pStyle w:val="Bulletleft1"/>
      </w:pPr>
      <w:r w:rsidRPr="00624810">
        <w:t>Should this area be prioritised for inclusion in the quality standard?</w:t>
      </w:r>
    </w:p>
    <w:p w14:paraId="6A308B54" w14:textId="77777777" w:rsidR="001E025D" w:rsidRDefault="001E025D">
      <w:pPr>
        <w:rPr>
          <w:rFonts w:ascii="Arial" w:hAnsi="Arial"/>
        </w:rPr>
      </w:pPr>
      <w:r>
        <w:br w:type="page"/>
      </w:r>
    </w:p>
    <w:p w14:paraId="125A4BCD" w14:textId="3159D0D9" w:rsidR="00E03E60" w:rsidRPr="0091078F" w:rsidRDefault="00E03E60" w:rsidP="00E03E60">
      <w:pPr>
        <w:pStyle w:val="Numberedheading2"/>
      </w:pPr>
      <w:bookmarkStart w:id="122" w:name="_Toc114568224"/>
      <w:r>
        <w:lastRenderedPageBreak/>
        <w:t>Patient experience</w:t>
      </w:r>
      <w:bookmarkEnd w:id="122"/>
    </w:p>
    <w:p w14:paraId="67A1D516" w14:textId="6B103C98" w:rsidR="00C05FC3" w:rsidRDefault="004A6C47" w:rsidP="00E03E60">
      <w:pPr>
        <w:pStyle w:val="Heading3"/>
      </w:pPr>
      <w:r>
        <w:t>Access to care</w:t>
      </w:r>
    </w:p>
    <w:p w14:paraId="1772B946" w14:textId="55E10DB7" w:rsidR="00C05FC3" w:rsidRDefault="00C05FC3" w:rsidP="00C05FC3">
      <w:pPr>
        <w:pStyle w:val="Paragraph"/>
      </w:pPr>
      <w:r>
        <w:t xml:space="preserve">Stakeholders commented that </w:t>
      </w:r>
      <w:r w:rsidR="004A6C47">
        <w:t>adults with type 2 diabetes should have their care tailored to their individual circumstances, needs and wishes. T</w:t>
      </w:r>
      <w:r>
        <w:t xml:space="preserve">here should be equal access to diabetes services and noted that this could be achieved by offering appointments at different times of the day with both face to face and </w:t>
      </w:r>
      <w:r w:rsidR="004A6C47">
        <w:t>remote</w:t>
      </w:r>
      <w:r>
        <w:t xml:space="preserve"> appointments available. </w:t>
      </w:r>
      <w:r w:rsidR="004A6C47">
        <w:t>Stakeholders noted the need for support for people with diabetes who have mental health concerns.</w:t>
      </w:r>
    </w:p>
    <w:p w14:paraId="43C1A5AD" w14:textId="6051EEEF" w:rsidR="00F83169" w:rsidRDefault="00F83169" w:rsidP="004A6C47">
      <w:pPr>
        <w:pStyle w:val="Heading4"/>
      </w:pPr>
      <w:r>
        <w:t>Selected recommendations</w:t>
      </w:r>
    </w:p>
    <w:p w14:paraId="68D6F4DA" w14:textId="77777777" w:rsidR="004A6C47" w:rsidRPr="00650637" w:rsidRDefault="001F5938" w:rsidP="004A6C47">
      <w:pPr>
        <w:pStyle w:val="Paragraph"/>
      </w:pPr>
      <w:hyperlink r:id="rId59" w:history="1">
        <w:r w:rsidR="004A6C47" w:rsidRPr="00650637">
          <w:rPr>
            <w:rStyle w:val="Hyperlink"/>
          </w:rPr>
          <w:t>NICE’s guideline on type 2 diabetes on adults: management (NG28):</w:t>
        </w:r>
      </w:hyperlink>
    </w:p>
    <w:p w14:paraId="42484048" w14:textId="1111E25A" w:rsidR="004A6C47" w:rsidRPr="004A6C47" w:rsidRDefault="004A6C47" w:rsidP="004A6C47">
      <w:pPr>
        <w:pStyle w:val="Paragraph"/>
      </w:pPr>
      <w:r w:rsidRPr="00650637">
        <w:t xml:space="preserve">1.1.1 </w:t>
      </w:r>
      <w:r w:rsidR="00C831B2">
        <w:t>See section</w:t>
      </w:r>
      <w:r w:rsidR="00DF23C4">
        <w:t xml:space="preserve"> </w:t>
      </w:r>
      <w:r w:rsidR="00C831B2">
        <w:t>4.2.</w:t>
      </w:r>
    </w:p>
    <w:p w14:paraId="6D87FB9E" w14:textId="7D65CB9C" w:rsidR="00F83169" w:rsidRDefault="001F5938" w:rsidP="00C05FC3">
      <w:pPr>
        <w:pStyle w:val="Paragraph"/>
      </w:pPr>
      <w:hyperlink r:id="rId60" w:history="1">
        <w:r w:rsidR="00F83169" w:rsidRPr="002D3FBF">
          <w:rPr>
            <w:rStyle w:val="Hyperlink"/>
          </w:rPr>
          <w:t>NICE’s guideline on patient experience in adult NHS services: improving the experience of care for people using adult NHS services (CG138):</w:t>
        </w:r>
      </w:hyperlink>
    </w:p>
    <w:p w14:paraId="63680F05" w14:textId="5136B465" w:rsidR="00F83169" w:rsidRDefault="00F83169" w:rsidP="00C05FC3">
      <w:pPr>
        <w:pStyle w:val="Paragraph"/>
      </w:pPr>
      <w:r>
        <w:t xml:space="preserve">1.1.6 </w:t>
      </w:r>
      <w:r w:rsidRPr="00F83169">
        <w:t>Take into account the requirements of the Equality Act 2010 and make sure services are equally accessible to, and supportive of, all people using adult NHS services.</w:t>
      </w:r>
    </w:p>
    <w:p w14:paraId="3AB36BB2" w14:textId="5D23D7F1" w:rsidR="004A6C47" w:rsidRDefault="004A6C47" w:rsidP="00C05FC3">
      <w:pPr>
        <w:pStyle w:val="Paragraph"/>
      </w:pPr>
      <w:r w:rsidRPr="002D3FBF">
        <w:t>1.1.7 If appropriate, discuss with the patient their need for psychological, social, spiritual and/or financial support. Offer support and information to the patient and/or direct them to sources of support and information. Review their circumstances and need for support regularly.</w:t>
      </w:r>
    </w:p>
    <w:p w14:paraId="43201E14" w14:textId="6DE7FC25" w:rsidR="00E314C4" w:rsidRDefault="00E314C4" w:rsidP="00E314C4">
      <w:pPr>
        <w:pStyle w:val="Heading4"/>
      </w:pPr>
      <w:r>
        <w:t>Existing quality statement</w:t>
      </w:r>
    </w:p>
    <w:p w14:paraId="15D1F3A4" w14:textId="3ED9BCC9" w:rsidR="00E314C4" w:rsidRDefault="001F5938" w:rsidP="00C05FC3">
      <w:pPr>
        <w:pStyle w:val="Paragraph"/>
      </w:pPr>
      <w:hyperlink r:id="rId61" w:history="1">
        <w:r w:rsidR="00E314C4" w:rsidRPr="00E314C4">
          <w:rPr>
            <w:rStyle w:val="Hyperlink"/>
          </w:rPr>
          <w:t>NICE’s quality standard on patient experience in adult NHS services</w:t>
        </w:r>
        <w:r w:rsidR="00C93B47">
          <w:rPr>
            <w:rStyle w:val="Hyperlink"/>
          </w:rPr>
          <w:t xml:space="preserve"> (QS15)</w:t>
        </w:r>
        <w:r w:rsidR="00E314C4" w:rsidRPr="00E314C4">
          <w:rPr>
            <w:rStyle w:val="Hyperlink"/>
          </w:rPr>
          <w:t>:</w:t>
        </w:r>
      </w:hyperlink>
    </w:p>
    <w:p w14:paraId="3EDF7EC5" w14:textId="3CADAD8E" w:rsidR="00E314C4" w:rsidRDefault="00E314C4" w:rsidP="00C05FC3">
      <w:pPr>
        <w:pStyle w:val="Paragraph"/>
      </w:pPr>
      <w:r>
        <w:t xml:space="preserve">Statement 4 </w:t>
      </w:r>
      <w:r w:rsidRPr="00E314C4">
        <w:t>People using adult NHS services experience care and treatment that is tailored to their needs and preferences.</w:t>
      </w:r>
    </w:p>
    <w:p w14:paraId="11C332D4" w14:textId="535FB16C" w:rsidR="00DF23C4" w:rsidRDefault="00DF23C4" w:rsidP="00DF23C4">
      <w:pPr>
        <w:pStyle w:val="Heading4"/>
      </w:pPr>
      <w:r>
        <w:t>Current UK practice</w:t>
      </w:r>
    </w:p>
    <w:p w14:paraId="1926679C" w14:textId="04EEA3A2" w:rsidR="00D92CC4" w:rsidRPr="00D92CC4" w:rsidRDefault="001F5938" w:rsidP="00D04D90">
      <w:pPr>
        <w:pStyle w:val="Paragraph"/>
      </w:pPr>
      <w:hyperlink r:id="rId62" w:anchor="clinical-guidance" w:history="1">
        <w:r w:rsidR="00D92CC4" w:rsidRPr="00D04D90">
          <w:rPr>
            <w:rStyle w:val="Hyperlink"/>
          </w:rPr>
          <w:t xml:space="preserve">Diabetes UK’s position statement on </w:t>
        </w:r>
        <w:r w:rsidR="00D04D90" w:rsidRPr="00D04D90">
          <w:rPr>
            <w:rStyle w:val="Hyperlink"/>
          </w:rPr>
          <w:t>diabetes care during the COVID-19 pandemic</w:t>
        </w:r>
      </w:hyperlink>
      <w:r w:rsidR="00D04D90">
        <w:t xml:space="preserve"> </w:t>
      </w:r>
      <w:r w:rsidR="00D92CC4">
        <w:t xml:space="preserve">includes </w:t>
      </w:r>
      <w:r w:rsidR="00D04D90">
        <w:t xml:space="preserve">data from a survey performed in September 2020 asking people with diabetes about their experiences in accessing care during the COVID-19 pandemic. Over 4000 people with diabetes responded. They found that 58% of people had a consultation during the pandemic over the telephone, 17% face to face and 6% by video. 76% of people </w:t>
      </w:r>
      <w:r w:rsidR="00E91E84">
        <w:t xml:space="preserve">who </w:t>
      </w:r>
      <w:r w:rsidR="00D04D90">
        <w:t xml:space="preserve">had a remote consultation had a positive experience and 73% found it useful. </w:t>
      </w:r>
    </w:p>
    <w:p w14:paraId="798AE6F8" w14:textId="3593C191" w:rsidR="00DF23C4" w:rsidRPr="00DF23C4" w:rsidRDefault="001F5938" w:rsidP="00DF23C4">
      <w:pPr>
        <w:pStyle w:val="Paragraph"/>
      </w:pPr>
      <w:hyperlink r:id="rId63" w:history="1">
        <w:r w:rsidR="00DF23C4" w:rsidRPr="00C831B2">
          <w:rPr>
            <w:rStyle w:val="Hyperlink"/>
          </w:rPr>
          <w:t>Diabetes UK’s care survey</w:t>
        </w:r>
      </w:hyperlink>
      <w:r w:rsidR="00DF23C4" w:rsidRPr="00C831B2">
        <w:t xml:space="preserve"> (201</w:t>
      </w:r>
      <w:r w:rsidR="00DF23C4">
        <w:t xml:space="preserve">5) </w:t>
      </w:r>
      <w:r w:rsidR="00DF23C4" w:rsidRPr="00C831B2">
        <w:t xml:space="preserve">showed that 20% of people with type 2 diabetes had been offered access to emotional support. </w:t>
      </w:r>
      <w:r w:rsidR="00DF23C4">
        <w:t xml:space="preserve">The results are taken from an online survey of 3,000 respondents. </w:t>
      </w:r>
      <w:hyperlink r:id="rId64" w:history="1">
        <w:r w:rsidR="00711F4B" w:rsidRPr="007920B8">
          <w:rPr>
            <w:rStyle w:val="Hyperlink"/>
          </w:rPr>
          <w:t>Diabetes UK’s too often missing</w:t>
        </w:r>
        <w:r w:rsidR="007920B8" w:rsidRPr="007920B8">
          <w:rPr>
            <w:rStyle w:val="Hyperlink"/>
          </w:rPr>
          <w:t>: making emotional and psychological support routine in diabetes care</w:t>
        </w:r>
      </w:hyperlink>
      <w:r w:rsidR="00711F4B">
        <w:t xml:space="preserve"> (2019) reports that 70% of people with diabete</w:t>
      </w:r>
      <w:r w:rsidR="007920B8">
        <w:t xml:space="preserve">s said that they are rarely or never supported to have conversations about emotional wellbeing and 40% of GPs said they would not be likely to ask about mental health in a routine diabetes appointment. This report used a mixed method approach including 2,667 online survey responses from people aged over 18 and GP poll from over 1,000 GPs across the UK. See the report methodology for complete information. </w:t>
      </w:r>
    </w:p>
    <w:p w14:paraId="2D1AA2DC" w14:textId="266F5092" w:rsidR="00E03E60" w:rsidRPr="0091078F" w:rsidRDefault="00E03E60" w:rsidP="00E03E60">
      <w:pPr>
        <w:pStyle w:val="Heading3"/>
      </w:pPr>
      <w:r>
        <w:t>Communication</w:t>
      </w:r>
    </w:p>
    <w:p w14:paraId="71E68BEA" w14:textId="23844994" w:rsidR="00E03E60" w:rsidRPr="0091078F" w:rsidRDefault="00E03E60" w:rsidP="00E03E60">
      <w:pPr>
        <w:pStyle w:val="Paragraphnonumbers"/>
      </w:pPr>
      <w:r>
        <w:t>Stakeholders commented on the importance of allowing sufficient time at appointments</w:t>
      </w:r>
      <w:r w:rsidR="001E025D">
        <w:t>, including time to discuss prognosis and complications</w:t>
      </w:r>
      <w:r w:rsidR="006A011B">
        <w:t>. They also noted that adults with diabetes should be reassured that treatment is evidence-based</w:t>
      </w:r>
      <w:r w:rsidR="00DF23C4">
        <w:t>.</w:t>
      </w:r>
    </w:p>
    <w:p w14:paraId="3492807A" w14:textId="77777777" w:rsidR="00E03E60" w:rsidRPr="007B1C0E" w:rsidRDefault="00E03E60" w:rsidP="00E03E60">
      <w:pPr>
        <w:pStyle w:val="Heading4"/>
      </w:pPr>
      <w:r>
        <w:t>S</w:t>
      </w:r>
      <w:r w:rsidRPr="00CD3D03">
        <w:t xml:space="preserve">elected recommendations </w:t>
      </w:r>
    </w:p>
    <w:p w14:paraId="3643A962" w14:textId="3A93F811" w:rsidR="00067649" w:rsidRPr="002D3FBF" w:rsidRDefault="001F5938" w:rsidP="00E03E60">
      <w:pPr>
        <w:pStyle w:val="Paragraph"/>
      </w:pPr>
      <w:hyperlink r:id="rId65" w:history="1">
        <w:r w:rsidR="00067649" w:rsidRPr="002D3FBF">
          <w:rPr>
            <w:rStyle w:val="Hyperlink"/>
          </w:rPr>
          <w:t>NICE’s guideline on type 2 diabetes on adults: management (NG28):</w:t>
        </w:r>
      </w:hyperlink>
    </w:p>
    <w:p w14:paraId="570F201E" w14:textId="02C45C5E" w:rsidR="00067649" w:rsidRPr="002D3FBF" w:rsidRDefault="00067649" w:rsidP="00067649">
      <w:pPr>
        <w:pStyle w:val="Paragraph"/>
      </w:pPr>
      <w:r w:rsidRPr="002D3FBF">
        <w:t>1.6.5 Discuss and agree an individual HbA1c target with adults with type 2 diabetes (see recommendations 1.6.6 to 1.6.10). Encourage them to reach their target and maintain it, unless any resulting adverse effects (including hypoglycaemia), or their efforts to achieve their target impair their quality of life. Think about using the NICE patient decision aid on weighing up HbA1c targets to support these discussions.</w:t>
      </w:r>
    </w:p>
    <w:p w14:paraId="48353DFC" w14:textId="6D404E77" w:rsidR="00067649" w:rsidRDefault="00067649" w:rsidP="00067649">
      <w:pPr>
        <w:pStyle w:val="Paragraph"/>
      </w:pPr>
      <w:r w:rsidRPr="002D3FBF">
        <w:t>1.7.1 Discuss with adults with type 2 diabetes the benefits and risks of drug treatment and the options available</w:t>
      </w:r>
      <w:r>
        <w:t>. Base the choice of drug treatments on:</w:t>
      </w:r>
    </w:p>
    <w:p w14:paraId="028E768C" w14:textId="37FE527F" w:rsidR="00067649" w:rsidRDefault="00067649" w:rsidP="00067649">
      <w:pPr>
        <w:pStyle w:val="Bulletparagraph"/>
      </w:pPr>
      <w:r>
        <w:t>the person's individual clinical circumstances, for example comorbidities, contraindications, weight, and risks from polypharmacy</w:t>
      </w:r>
    </w:p>
    <w:p w14:paraId="2DA4421E" w14:textId="178251B6" w:rsidR="00067649" w:rsidRDefault="00067649" w:rsidP="00067649">
      <w:pPr>
        <w:pStyle w:val="Bulletparagraph"/>
      </w:pPr>
      <w:r>
        <w:t>the person's individual preferences and needs</w:t>
      </w:r>
    </w:p>
    <w:p w14:paraId="5B7FF69C" w14:textId="50A0FB41" w:rsidR="00067649" w:rsidRDefault="00067649" w:rsidP="00067649">
      <w:pPr>
        <w:pStyle w:val="Bulletparagraph"/>
      </w:pPr>
      <w:r>
        <w:t>the effectiveness of the drug treatments in terms of metabolic response and cardiovascular and renal protection</w:t>
      </w:r>
    </w:p>
    <w:p w14:paraId="31327451" w14:textId="4AD3BCC9" w:rsidR="00067649" w:rsidRDefault="00067649" w:rsidP="00067649">
      <w:pPr>
        <w:pStyle w:val="Bulletparagraph"/>
      </w:pPr>
      <w:r>
        <w:t>safety and tolerability of the drug treatment</w:t>
      </w:r>
    </w:p>
    <w:p w14:paraId="12259FF8" w14:textId="247FA9C7" w:rsidR="00067649" w:rsidRDefault="00067649" w:rsidP="00067649">
      <w:pPr>
        <w:pStyle w:val="Bulletparagraph"/>
      </w:pPr>
      <w:r>
        <w:t>monitoring requirements</w:t>
      </w:r>
    </w:p>
    <w:p w14:paraId="0A56CE93" w14:textId="742E04EB" w:rsidR="00067649" w:rsidRDefault="00067649" w:rsidP="00067649">
      <w:pPr>
        <w:pStyle w:val="Bulletparagraph"/>
      </w:pPr>
      <w:r>
        <w:t>the licensed indications or combinations available</w:t>
      </w:r>
    </w:p>
    <w:p w14:paraId="07D074F2" w14:textId="108ED5BA" w:rsidR="00067649" w:rsidRDefault="00067649" w:rsidP="00067649">
      <w:pPr>
        <w:pStyle w:val="Bulletparagraphlast"/>
      </w:pPr>
      <w:r>
        <w:t xml:space="preserve">cost (if 2 drugs in the same class are appropriate, choose the option with the lowest acquisition cost). </w:t>
      </w:r>
    </w:p>
    <w:p w14:paraId="2DEF3287" w14:textId="63230FB3" w:rsidR="00067649" w:rsidRDefault="00067649" w:rsidP="00067649">
      <w:pPr>
        <w:pStyle w:val="Paragraph"/>
        <w:rPr>
          <w:highlight w:val="green"/>
        </w:rPr>
      </w:pPr>
      <w:r>
        <w:t>See the NICE guideline on shared decision making and the section on safety of medicines for diabetes before and during pregnancy in the NICE guideline on diabetes in pregnancy.</w:t>
      </w:r>
    </w:p>
    <w:p w14:paraId="65F912F5" w14:textId="2C441357" w:rsidR="00067649" w:rsidRPr="002D3FBF" w:rsidRDefault="001F5938" w:rsidP="00E03E60">
      <w:pPr>
        <w:pStyle w:val="Paragraph"/>
      </w:pPr>
      <w:hyperlink r:id="rId66" w:history="1">
        <w:r w:rsidR="00067649" w:rsidRPr="002D3FBF">
          <w:rPr>
            <w:rStyle w:val="Hyperlink"/>
          </w:rPr>
          <w:t>NICE’s guideline on shared decision making (NG197):</w:t>
        </w:r>
      </w:hyperlink>
    </w:p>
    <w:p w14:paraId="681B2E95" w14:textId="68F1C607" w:rsidR="00067649" w:rsidRPr="002D3FBF" w:rsidRDefault="00067649" w:rsidP="00067649">
      <w:pPr>
        <w:pStyle w:val="Paragraph"/>
      </w:pPr>
      <w:r w:rsidRPr="002D3FBF">
        <w:t>1.2.10 When discussing tests, treatments or other healthcare services:</w:t>
      </w:r>
    </w:p>
    <w:p w14:paraId="50F16762" w14:textId="12873B11" w:rsidR="00067649" w:rsidRPr="002D3FBF" w:rsidRDefault="00067649" w:rsidP="00067649">
      <w:pPr>
        <w:pStyle w:val="Bulletparagraph"/>
      </w:pPr>
      <w:r w:rsidRPr="002D3FBF">
        <w:t>explain the healthcare aims of each option and discuss how they align with the person's aims, priorities and wider goals</w:t>
      </w:r>
    </w:p>
    <w:p w14:paraId="2D22C108" w14:textId="36BC8874" w:rsidR="00067649" w:rsidRPr="002D3FBF" w:rsidRDefault="00067649" w:rsidP="00067649">
      <w:pPr>
        <w:pStyle w:val="Bulletparagraph"/>
      </w:pPr>
      <w:r w:rsidRPr="002D3FBF">
        <w:t>openly discuss the risks, benefits and consequences of each option, making sure the person knows this includes choosing no treatment, or no change to what they are currently doing</w:t>
      </w:r>
    </w:p>
    <w:p w14:paraId="1906C1C6" w14:textId="79CB97B0" w:rsidR="00067649" w:rsidRPr="002D3FBF" w:rsidRDefault="00067649" w:rsidP="00067649">
      <w:pPr>
        <w:pStyle w:val="Bulletparagraph"/>
      </w:pPr>
      <w:r w:rsidRPr="002D3FBF">
        <w:t>clarify what the person hopes to gain from a treatment or intervention and discuss any misconceptions</w:t>
      </w:r>
    </w:p>
    <w:p w14:paraId="49F6C539" w14:textId="334487CC" w:rsidR="00067649" w:rsidRPr="002D3FBF" w:rsidRDefault="00067649" w:rsidP="00067649">
      <w:pPr>
        <w:pStyle w:val="Bulletparagraphlast"/>
      </w:pPr>
      <w:r w:rsidRPr="002D3FBF">
        <w:t>set aside enough time to answer questions, and ask the person if they would like a further opportunity to discuss options.</w:t>
      </w:r>
    </w:p>
    <w:p w14:paraId="2C32F829" w14:textId="77777777" w:rsidR="00E03E60" w:rsidRPr="00B0030E" w:rsidRDefault="00E03E60" w:rsidP="00E03E60">
      <w:pPr>
        <w:pStyle w:val="Heading4"/>
      </w:pPr>
      <w:r w:rsidRPr="00B0030E">
        <w:t>Current UK practice</w:t>
      </w:r>
    </w:p>
    <w:p w14:paraId="4D09CFAB" w14:textId="313D2DB3" w:rsidR="007D7EC6" w:rsidRPr="007D7EC6" w:rsidRDefault="007D7EC6" w:rsidP="00E03E60">
      <w:pPr>
        <w:pStyle w:val="Paragraph"/>
        <w:rPr>
          <w:rFonts w:cs="Arial"/>
        </w:rPr>
      </w:pPr>
      <w:r w:rsidRPr="00366060">
        <w:t>No published studies on current practice were highlighted for this suggested area for quality improvement; this area is based on stakeholder’s knowledge and experience.</w:t>
      </w:r>
    </w:p>
    <w:p w14:paraId="2A643FEF" w14:textId="6052FF43" w:rsidR="00E03E60" w:rsidRPr="006A011B" w:rsidRDefault="006A011B" w:rsidP="00E03E60">
      <w:pPr>
        <w:pStyle w:val="Heading3"/>
      </w:pPr>
      <w:r>
        <w:t>Coordination</w:t>
      </w:r>
      <w:r w:rsidRPr="006A011B">
        <w:t xml:space="preserve"> of care</w:t>
      </w:r>
    </w:p>
    <w:p w14:paraId="62F577A2" w14:textId="626D7473" w:rsidR="00E03E60" w:rsidRDefault="00E03E60" w:rsidP="00E03E60">
      <w:pPr>
        <w:pStyle w:val="Paragraph"/>
      </w:pPr>
      <w:r w:rsidRPr="006A011B">
        <w:t xml:space="preserve">Stakeholders suggested </w:t>
      </w:r>
      <w:r w:rsidR="003D068F">
        <w:t>that joint working between primary</w:t>
      </w:r>
      <w:r w:rsidR="00054B6A">
        <w:t xml:space="preserve">, community and </w:t>
      </w:r>
      <w:r w:rsidR="003D068F">
        <w:t xml:space="preserve">secondary care is an area for quality improvement. </w:t>
      </w:r>
      <w:r w:rsidR="00DA2FBB">
        <w:t xml:space="preserve">They noted that this should include the adult with type 2 diabetes as an equal partner. </w:t>
      </w:r>
      <w:r w:rsidR="00054B6A">
        <w:t xml:space="preserve">They commented on challenges in data sharing and integration of outcome targets across different providers. </w:t>
      </w:r>
      <w:r w:rsidR="00DA2FBB">
        <w:t xml:space="preserve">Stakeholders suggest that standards for communication are required to support </w:t>
      </w:r>
      <w:r w:rsidR="0074679F">
        <w:t xml:space="preserve">this area of improvement. </w:t>
      </w:r>
    </w:p>
    <w:p w14:paraId="7DFB6A73" w14:textId="77777777" w:rsidR="00E03E60" w:rsidRDefault="00E03E60" w:rsidP="00E03E60">
      <w:pPr>
        <w:pStyle w:val="Heading4"/>
      </w:pPr>
      <w:r>
        <w:t>S</w:t>
      </w:r>
      <w:r w:rsidRPr="00CD3D03">
        <w:t>elected recommendations</w:t>
      </w:r>
    </w:p>
    <w:p w14:paraId="0857D85A" w14:textId="65BE5B68" w:rsidR="00521D40" w:rsidRDefault="001F5938" w:rsidP="00521D40">
      <w:pPr>
        <w:pStyle w:val="Paragraph"/>
      </w:pPr>
      <w:hyperlink r:id="rId67" w:history="1">
        <w:r w:rsidR="00521D40" w:rsidRPr="00067649">
          <w:rPr>
            <w:rStyle w:val="Hyperlink"/>
          </w:rPr>
          <w:t>NICE’s guideline on patient experience in adult NHS services: improving the experience of car</w:t>
        </w:r>
        <w:r w:rsidR="00D11F81">
          <w:rPr>
            <w:rStyle w:val="Hyperlink"/>
          </w:rPr>
          <w:t>e</w:t>
        </w:r>
        <w:r w:rsidR="00521D40" w:rsidRPr="00067649">
          <w:rPr>
            <w:rStyle w:val="Hyperlink"/>
          </w:rPr>
          <w:t xml:space="preserve"> for people using adult NHS services (CG138):</w:t>
        </w:r>
      </w:hyperlink>
    </w:p>
    <w:p w14:paraId="64E86002" w14:textId="1F3E63AC" w:rsidR="00521D40" w:rsidRDefault="00521D40" w:rsidP="00521D40">
      <w:pPr>
        <w:pStyle w:val="Paragraph"/>
      </w:pPr>
      <w:r>
        <w:t xml:space="preserve">1.4.2 </w:t>
      </w:r>
      <w:r w:rsidRPr="00521D40">
        <w:t>For patients who use a number of different services (for example, services in both primary and secondary care, or attending different clinics in a hospital), ensure effective coordination and prioritisation of care to minimise the impact on the patient.</w:t>
      </w:r>
    </w:p>
    <w:p w14:paraId="72D9FC01" w14:textId="377807F5" w:rsidR="00521D40" w:rsidRDefault="00521D40" w:rsidP="00521D40">
      <w:pPr>
        <w:pStyle w:val="Paragraph"/>
      </w:pPr>
      <w:r>
        <w:t>1.4.3 Ensure clear and timely exchange of patient information:</w:t>
      </w:r>
    </w:p>
    <w:p w14:paraId="034D1004" w14:textId="12D60C69" w:rsidR="00521D40" w:rsidRDefault="00521D40" w:rsidP="00521D40">
      <w:pPr>
        <w:pStyle w:val="Bulletparagraph"/>
      </w:pPr>
      <w:r>
        <w:t>between healthcare professionals (particularly at the point of any transitions in care)</w:t>
      </w:r>
    </w:p>
    <w:p w14:paraId="1851048A" w14:textId="4A7FB2F7" w:rsidR="00521D40" w:rsidRDefault="00521D40" w:rsidP="00521D40">
      <w:pPr>
        <w:pStyle w:val="Bulletparagraphlast"/>
      </w:pPr>
      <w:r>
        <w:t>between healthcare and social care professionals in line with the Health and Social Care (Safety and Quality) Act 2015.</w:t>
      </w:r>
    </w:p>
    <w:p w14:paraId="200198BB" w14:textId="6633811E" w:rsidR="00E314C4" w:rsidRDefault="00E314C4" w:rsidP="00E314C4">
      <w:pPr>
        <w:pStyle w:val="Heading4"/>
      </w:pPr>
      <w:r>
        <w:lastRenderedPageBreak/>
        <w:t>Existing quality statement</w:t>
      </w:r>
    </w:p>
    <w:p w14:paraId="190BEF31" w14:textId="2A3AB133" w:rsidR="00E314C4" w:rsidRDefault="001F5938" w:rsidP="00E314C4">
      <w:pPr>
        <w:pStyle w:val="Paragraph"/>
      </w:pPr>
      <w:hyperlink r:id="rId68" w:history="1">
        <w:r w:rsidR="00E314C4" w:rsidRPr="00E314C4">
          <w:rPr>
            <w:rStyle w:val="Hyperlink"/>
          </w:rPr>
          <w:t>NICE’s quality standard on patient experience in adult NHS services (QS15):</w:t>
        </w:r>
      </w:hyperlink>
    </w:p>
    <w:p w14:paraId="0F476C82" w14:textId="42A20843" w:rsidR="00E314C4" w:rsidRPr="00E314C4" w:rsidRDefault="00E314C4" w:rsidP="00E314C4">
      <w:pPr>
        <w:pStyle w:val="Paragraph"/>
      </w:pPr>
      <w:r>
        <w:t xml:space="preserve">Statement 3 </w:t>
      </w:r>
      <w:r w:rsidRPr="00E314C4">
        <w:t>People using adult NHS services experience coordinated care with clear and accurate information exchange between relevant health and social care professionals.</w:t>
      </w:r>
    </w:p>
    <w:p w14:paraId="0B1A86CA" w14:textId="77777777" w:rsidR="00E03E60" w:rsidRPr="007D7EC6" w:rsidRDefault="00E03E60" w:rsidP="00E03E60">
      <w:pPr>
        <w:pStyle w:val="Heading4"/>
      </w:pPr>
      <w:r w:rsidRPr="007D7EC6">
        <w:t>Current UK practice</w:t>
      </w:r>
    </w:p>
    <w:p w14:paraId="206C8254" w14:textId="77777777" w:rsidR="00E03E60" w:rsidRPr="001A542E" w:rsidRDefault="00E03E60" w:rsidP="00E03E60">
      <w:pPr>
        <w:pStyle w:val="Paragraph"/>
        <w:rPr>
          <w:rFonts w:cs="Arial"/>
        </w:rPr>
      </w:pPr>
      <w:r w:rsidRPr="007D7EC6">
        <w:t>No published studies on current practice were highlighted for this suggested area for quality improvement; this area is based on stakeholder’s knowledge and experience.</w:t>
      </w:r>
    </w:p>
    <w:p w14:paraId="7DD0A6AE" w14:textId="77777777" w:rsidR="00E03E60" w:rsidRPr="004612EA" w:rsidRDefault="00E03E60" w:rsidP="00E03E60">
      <w:pPr>
        <w:pStyle w:val="Heading3"/>
      </w:pPr>
      <w:r w:rsidRPr="004612EA">
        <w:t>Resource impact</w:t>
      </w:r>
    </w:p>
    <w:p w14:paraId="2C172FCE" w14:textId="77777777" w:rsidR="00645A9C" w:rsidRDefault="00961409" w:rsidP="00645A9C">
      <w:pPr>
        <w:pStyle w:val="Paragraph"/>
      </w:pPr>
      <w:r w:rsidRPr="00961409">
        <w:t>These recommendations were not included in the resource impact statement/reports for (NG28/CG138/NG197). They were not identified as areas of the guidelines that would be likely to have a significant resource impact (&gt;£1m in England each year).</w:t>
      </w:r>
    </w:p>
    <w:p w14:paraId="71DA38C1" w14:textId="000071B7" w:rsidR="00E03E60" w:rsidRDefault="00E03E60" w:rsidP="00645A9C">
      <w:pPr>
        <w:pStyle w:val="Heading3"/>
      </w:pPr>
      <w:r w:rsidRPr="0067426A">
        <w:t>Issues for consideration</w:t>
      </w:r>
    </w:p>
    <w:p w14:paraId="5BC02D50" w14:textId="77777777" w:rsidR="00E03E60" w:rsidRPr="00B413F2" w:rsidRDefault="00E03E60" w:rsidP="00E03E60">
      <w:pPr>
        <w:pStyle w:val="Paragraph"/>
        <w:rPr>
          <w:b/>
          <w:bCs/>
        </w:rPr>
      </w:pPr>
      <w:r w:rsidRPr="00A6218A">
        <w:rPr>
          <w:b/>
          <w:bCs/>
        </w:rPr>
        <w:t>For discussion:</w:t>
      </w:r>
    </w:p>
    <w:p w14:paraId="769730CC" w14:textId="77777777" w:rsidR="00E03E60" w:rsidRPr="00E314C4" w:rsidRDefault="00E03E60" w:rsidP="00D3606C">
      <w:pPr>
        <w:pStyle w:val="Panelbullet1"/>
        <w:spacing w:after="240" w:line="276" w:lineRule="auto"/>
        <w:ind w:left="714" w:hanging="357"/>
      </w:pPr>
      <w:r w:rsidRPr="00E314C4">
        <w:t>What is the priority for improvement?</w:t>
      </w:r>
    </w:p>
    <w:p w14:paraId="2138010A" w14:textId="77777777" w:rsidR="00E03E60" w:rsidRPr="00E314C4" w:rsidRDefault="00E03E60" w:rsidP="00D3606C">
      <w:pPr>
        <w:pStyle w:val="Panelbullet1"/>
        <w:spacing w:after="240" w:line="276" w:lineRule="auto"/>
        <w:ind w:left="714" w:hanging="357"/>
      </w:pPr>
      <w:r w:rsidRPr="00E314C4">
        <w:t>What is the key action that will lead to improvement?</w:t>
      </w:r>
    </w:p>
    <w:p w14:paraId="3B8C2549" w14:textId="3F85DBBA" w:rsidR="00E03E60" w:rsidRPr="00E314C4" w:rsidRDefault="00E03E60" w:rsidP="00D3606C">
      <w:pPr>
        <w:pStyle w:val="Panelbullet1"/>
        <w:spacing w:after="240" w:line="276" w:lineRule="auto"/>
        <w:ind w:left="714" w:hanging="357"/>
      </w:pPr>
      <w:r w:rsidRPr="00E314C4">
        <w:t>Can we develop a specific, measurable statement?</w:t>
      </w:r>
      <w:r w:rsidR="00E314C4">
        <w:t xml:space="preserve"> Note the existing quality statements.</w:t>
      </w:r>
    </w:p>
    <w:p w14:paraId="0A7F47A6" w14:textId="77777777" w:rsidR="00E03E60" w:rsidRPr="00A6218A" w:rsidRDefault="00E03E60" w:rsidP="00E03E60">
      <w:pPr>
        <w:pStyle w:val="Paragraph"/>
        <w:rPr>
          <w:b/>
          <w:bCs/>
        </w:rPr>
      </w:pPr>
      <w:r w:rsidRPr="00A6218A">
        <w:rPr>
          <w:b/>
          <w:bCs/>
        </w:rPr>
        <w:t>For decision:</w:t>
      </w:r>
    </w:p>
    <w:p w14:paraId="4FEC74E2" w14:textId="77777777" w:rsidR="00E03E60" w:rsidRDefault="00E03E60" w:rsidP="00E03E60">
      <w:pPr>
        <w:pStyle w:val="Bulletleft1"/>
      </w:pPr>
      <w:r w:rsidRPr="00624810">
        <w:t>Should this area be prioritised for inclusion in the quality standard?</w:t>
      </w:r>
    </w:p>
    <w:p w14:paraId="187C4393" w14:textId="77777777" w:rsidR="00B86518" w:rsidRPr="00427135" w:rsidRDefault="00B86518" w:rsidP="00A813F7">
      <w:pPr>
        <w:pStyle w:val="Paragraph"/>
      </w:pPr>
      <w:r w:rsidRPr="00427135">
        <w:br w:type="page"/>
      </w:r>
    </w:p>
    <w:p w14:paraId="72391087" w14:textId="0D1F9F98" w:rsidR="00626943" w:rsidRPr="00427135" w:rsidRDefault="00626943" w:rsidP="00427135">
      <w:pPr>
        <w:pStyle w:val="Numberedheading2"/>
      </w:pPr>
      <w:bookmarkStart w:id="123" w:name="_Toc114568225"/>
      <w:r w:rsidRPr="00427135">
        <w:lastRenderedPageBreak/>
        <w:t>Additional areas</w:t>
      </w:r>
      <w:bookmarkEnd w:id="123"/>
      <w:r w:rsidRPr="00427135">
        <w:t xml:space="preserve"> </w:t>
      </w:r>
    </w:p>
    <w:p w14:paraId="123BF8BE" w14:textId="77777777" w:rsidR="00626943" w:rsidRPr="00E80EE3" w:rsidRDefault="00626943" w:rsidP="00427135">
      <w:pPr>
        <w:pStyle w:val="Heading3"/>
      </w:pPr>
      <w:r w:rsidRPr="00E80EE3">
        <w:t>Summary of suggestions</w:t>
      </w:r>
    </w:p>
    <w:p w14:paraId="21C24181" w14:textId="77777777" w:rsidR="00626943" w:rsidRPr="00E80EE3" w:rsidRDefault="00626943" w:rsidP="00427135">
      <w:pPr>
        <w:pStyle w:val="Paragraph"/>
      </w:pPr>
      <w:r w:rsidRPr="00E80EE3">
        <w:t>The improvement areas below were suggested as part of the stakeholder engagement exercise. However</w:t>
      </w:r>
      <w:r w:rsidR="00DD0BD8">
        <w:t>,</w:t>
      </w:r>
      <w:r w:rsidRPr="00E80EE3">
        <w:t xml:space="preserve"> they were felt to be</w:t>
      </w:r>
      <w:r>
        <w:t xml:space="preserve"> either unsuitable for development as quality statements, outside the remit of this</w:t>
      </w:r>
      <w:r w:rsidRPr="00E80EE3">
        <w:t xml:space="preserve"> </w:t>
      </w:r>
      <w:r>
        <w:t xml:space="preserve">particular </w:t>
      </w:r>
      <w:r w:rsidRPr="00E80EE3">
        <w:t xml:space="preserve">quality standard referral or </w:t>
      </w:r>
      <w:r w:rsidR="00DD0BD8">
        <w:t>need</w:t>
      </w:r>
      <w:r w:rsidRPr="00E80EE3">
        <w:t xml:space="preserve"> further discussion by the </w:t>
      </w:r>
      <w:r w:rsidR="00C92D69">
        <w:t>c</w:t>
      </w:r>
      <w:r w:rsidRPr="00E80EE3">
        <w:t xml:space="preserve">ommittee to establish potential for statement development. </w:t>
      </w:r>
    </w:p>
    <w:p w14:paraId="3457B959" w14:textId="77777777" w:rsidR="00626943" w:rsidRDefault="00626943" w:rsidP="00427135">
      <w:pPr>
        <w:pStyle w:val="Paragraph"/>
      </w:pPr>
      <w:r w:rsidRPr="00E80EE3">
        <w:t xml:space="preserve">There will be an opportunity for the </w:t>
      </w:r>
      <w:r w:rsidR="00C92D69">
        <w:t>committee</w:t>
      </w:r>
      <w:r w:rsidRPr="00E80EE3">
        <w:t xml:space="preserve"> to discuss these areas at the end of the </w:t>
      </w:r>
      <w:r w:rsidR="00F04347" w:rsidRPr="00C54EE8">
        <w:t>Advisory Committee meeting</w:t>
      </w:r>
      <w:r w:rsidRPr="00E80EE3">
        <w:t>.</w:t>
      </w:r>
    </w:p>
    <w:p w14:paraId="246E49C0" w14:textId="09514010" w:rsidR="00910D5A" w:rsidRDefault="00910D5A" w:rsidP="00F04347">
      <w:pPr>
        <w:pStyle w:val="Caption"/>
      </w:pPr>
      <w:r w:rsidRPr="004960F2">
        <w:t xml:space="preserve">Table </w:t>
      </w:r>
      <w:r w:rsidR="004960F2" w:rsidRPr="004960F2">
        <w:t>2</w:t>
      </w:r>
      <w:r w:rsidR="00F96905" w:rsidRPr="004960F2">
        <w:t xml:space="preserve"> Summary of information available for additional areas</w:t>
      </w:r>
    </w:p>
    <w:tbl>
      <w:tblPr>
        <w:tblW w:w="48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000" w:firstRow="0" w:lastRow="0" w:firstColumn="0" w:lastColumn="0" w:noHBand="0" w:noVBand="0"/>
        <w:tblCaption w:val="Summary of information available for additional areas"/>
        <w:tblDescription w:val="Information about additional quality improvement areas identified by stakeholders during the stakeholder engagement exercise, such as whether the areas are in scope, supported by guideline recommendations, current practice and covered by existing quality standard statements.  "/>
      </w:tblPr>
      <w:tblGrid>
        <w:gridCol w:w="3670"/>
        <w:gridCol w:w="1275"/>
        <w:gridCol w:w="1282"/>
        <w:gridCol w:w="1275"/>
        <w:gridCol w:w="1281"/>
      </w:tblGrid>
      <w:tr w:rsidR="00910D5A" w:rsidRPr="00910B42" w14:paraId="2850FB18" w14:textId="77777777" w:rsidTr="00FB7A2C">
        <w:trPr>
          <w:tblHeader/>
        </w:trPr>
        <w:tc>
          <w:tcPr>
            <w:tcW w:w="2089" w:type="pct"/>
            <w:shd w:val="clear" w:color="auto" w:fill="auto"/>
          </w:tcPr>
          <w:p w14:paraId="361009FE" w14:textId="77777777" w:rsidR="00910D5A" w:rsidRPr="00910B42" w:rsidRDefault="00910D5A" w:rsidP="00F04347">
            <w:pPr>
              <w:pStyle w:val="Tabletitle"/>
            </w:pPr>
            <w:r w:rsidRPr="5A137D12">
              <w:t>Suggested area for improvement</w:t>
            </w:r>
          </w:p>
        </w:tc>
        <w:tc>
          <w:tcPr>
            <w:tcW w:w="726" w:type="pct"/>
          </w:tcPr>
          <w:p w14:paraId="205C1471" w14:textId="77777777" w:rsidR="00910D5A" w:rsidRPr="00910B42" w:rsidRDefault="00910D5A" w:rsidP="00F04347">
            <w:pPr>
              <w:pStyle w:val="Tabletitle"/>
            </w:pPr>
            <w:r>
              <w:t>Within remit of NICE QS</w:t>
            </w:r>
          </w:p>
        </w:tc>
        <w:tc>
          <w:tcPr>
            <w:tcW w:w="730" w:type="pct"/>
          </w:tcPr>
          <w:p w14:paraId="0788EB40" w14:textId="77777777" w:rsidR="00910D5A" w:rsidRDefault="00910D5A" w:rsidP="00F04347">
            <w:pPr>
              <w:pStyle w:val="Tabletitle"/>
            </w:pPr>
            <w:r w:rsidRPr="00910B42">
              <w:t>In scope</w:t>
            </w:r>
          </w:p>
          <w:p w14:paraId="2AB5B292" w14:textId="77777777" w:rsidR="00910D5A" w:rsidRPr="00910B42" w:rsidRDefault="00910D5A" w:rsidP="00F04347">
            <w:pPr>
              <w:pStyle w:val="Tabletitle"/>
            </w:pPr>
          </w:p>
        </w:tc>
        <w:tc>
          <w:tcPr>
            <w:tcW w:w="726" w:type="pct"/>
          </w:tcPr>
          <w:p w14:paraId="179046FC" w14:textId="77777777" w:rsidR="00910D5A" w:rsidRPr="00910B42" w:rsidRDefault="00910D5A" w:rsidP="00F04347">
            <w:pPr>
              <w:pStyle w:val="Tabletitle"/>
            </w:pPr>
            <w:r w:rsidRPr="00910B42">
              <w:t>Guideline recs</w:t>
            </w:r>
          </w:p>
        </w:tc>
        <w:tc>
          <w:tcPr>
            <w:tcW w:w="730" w:type="pct"/>
          </w:tcPr>
          <w:p w14:paraId="14FFF104" w14:textId="77777777" w:rsidR="00910D5A" w:rsidRDefault="00910D5A" w:rsidP="00F04347">
            <w:pPr>
              <w:pStyle w:val="Tabletitle"/>
            </w:pPr>
            <w:r>
              <w:t xml:space="preserve">Relevant </w:t>
            </w:r>
          </w:p>
          <w:p w14:paraId="39CDD429" w14:textId="77777777" w:rsidR="00910D5A" w:rsidRPr="00910B42" w:rsidRDefault="00910D5A" w:rsidP="00F04347">
            <w:pPr>
              <w:pStyle w:val="Tabletitle"/>
            </w:pPr>
            <w:r>
              <w:t>e</w:t>
            </w:r>
            <w:r w:rsidRPr="00910B42">
              <w:t xml:space="preserve">xisting QS </w:t>
            </w:r>
          </w:p>
        </w:tc>
      </w:tr>
      <w:tr w:rsidR="00910D5A" w:rsidRPr="00910B42" w14:paraId="1F5C7CDA" w14:textId="77777777" w:rsidTr="00FB7A2C">
        <w:trPr>
          <w:trHeight w:val="382"/>
        </w:trPr>
        <w:tc>
          <w:tcPr>
            <w:tcW w:w="2089" w:type="pct"/>
            <w:tcBorders>
              <w:top w:val="single" w:sz="4" w:space="0" w:color="auto"/>
              <w:left w:val="single" w:sz="4" w:space="0" w:color="auto"/>
              <w:right w:val="single" w:sz="4" w:space="0" w:color="auto"/>
            </w:tcBorders>
            <w:shd w:val="clear" w:color="auto" w:fill="auto"/>
          </w:tcPr>
          <w:p w14:paraId="45BD8529" w14:textId="6FD9892B" w:rsidR="00910D5A" w:rsidRPr="00D25D33" w:rsidRDefault="00D25D33" w:rsidP="00F04347">
            <w:pPr>
              <w:pStyle w:val="Tabletext"/>
            </w:pPr>
            <w:r w:rsidRPr="00D25D33">
              <w:t>Gestational diabetes</w:t>
            </w:r>
          </w:p>
        </w:tc>
        <w:tc>
          <w:tcPr>
            <w:tcW w:w="726" w:type="pct"/>
          </w:tcPr>
          <w:p w14:paraId="12AA4DA3" w14:textId="524F971D" w:rsidR="00910D5A" w:rsidRPr="00D25D33" w:rsidRDefault="00D25D33" w:rsidP="00F04347">
            <w:pPr>
              <w:pStyle w:val="Tabletext"/>
            </w:pPr>
            <w:r w:rsidRPr="00D25D33">
              <w:t>Yes</w:t>
            </w:r>
          </w:p>
        </w:tc>
        <w:tc>
          <w:tcPr>
            <w:tcW w:w="730" w:type="pct"/>
          </w:tcPr>
          <w:p w14:paraId="2A713497" w14:textId="42858422" w:rsidR="00910D5A" w:rsidRPr="00D25D33" w:rsidRDefault="00D25D33" w:rsidP="00F04347">
            <w:pPr>
              <w:pStyle w:val="Tabletext"/>
            </w:pPr>
            <w:r w:rsidRPr="00D25D33">
              <w:t>No</w:t>
            </w:r>
          </w:p>
        </w:tc>
        <w:tc>
          <w:tcPr>
            <w:tcW w:w="726" w:type="pct"/>
          </w:tcPr>
          <w:p w14:paraId="53FB5E8B" w14:textId="673B7333" w:rsidR="00910D5A" w:rsidRPr="00D25D33" w:rsidRDefault="00D25D33" w:rsidP="00F04347">
            <w:pPr>
              <w:pStyle w:val="Tabletext"/>
            </w:pPr>
            <w:r w:rsidRPr="00D25D33">
              <w:t>Yes</w:t>
            </w:r>
          </w:p>
        </w:tc>
        <w:tc>
          <w:tcPr>
            <w:tcW w:w="730" w:type="pct"/>
          </w:tcPr>
          <w:p w14:paraId="6D66E498" w14:textId="23DCCEEB" w:rsidR="00910D5A" w:rsidRPr="00D25D33" w:rsidRDefault="00D25D33" w:rsidP="00F04347">
            <w:pPr>
              <w:pStyle w:val="Tabletext"/>
            </w:pPr>
            <w:r w:rsidRPr="00D25D33">
              <w:t>Yes</w:t>
            </w:r>
          </w:p>
        </w:tc>
      </w:tr>
      <w:tr w:rsidR="00910D5A" w:rsidRPr="00910B42" w14:paraId="6895F9AE" w14:textId="77777777" w:rsidTr="00FB7A2C">
        <w:trPr>
          <w:trHeight w:val="382"/>
        </w:trPr>
        <w:tc>
          <w:tcPr>
            <w:tcW w:w="2089" w:type="pct"/>
            <w:tcBorders>
              <w:top w:val="single" w:sz="4" w:space="0" w:color="auto"/>
              <w:left w:val="single" w:sz="4" w:space="0" w:color="auto"/>
              <w:right w:val="single" w:sz="4" w:space="0" w:color="auto"/>
            </w:tcBorders>
            <w:shd w:val="clear" w:color="auto" w:fill="auto"/>
          </w:tcPr>
          <w:p w14:paraId="3A2E84BF" w14:textId="641050E1" w:rsidR="00910D5A" w:rsidRPr="00910B42" w:rsidRDefault="00D25D33" w:rsidP="00F04347">
            <w:pPr>
              <w:pStyle w:val="Tabletext"/>
            </w:pPr>
            <w:r>
              <w:t>Other types of diabetes</w:t>
            </w:r>
          </w:p>
        </w:tc>
        <w:tc>
          <w:tcPr>
            <w:tcW w:w="726" w:type="pct"/>
          </w:tcPr>
          <w:p w14:paraId="25A76D27" w14:textId="0B4F7601" w:rsidR="00910D5A" w:rsidRPr="00910B42" w:rsidRDefault="00366060" w:rsidP="00F04347">
            <w:pPr>
              <w:pStyle w:val="Tabletext"/>
            </w:pPr>
            <w:r>
              <w:t>Yes</w:t>
            </w:r>
          </w:p>
        </w:tc>
        <w:tc>
          <w:tcPr>
            <w:tcW w:w="730" w:type="pct"/>
          </w:tcPr>
          <w:p w14:paraId="23133BE0" w14:textId="60F5089B" w:rsidR="00910D5A" w:rsidRPr="00910B42" w:rsidRDefault="00366060" w:rsidP="00F04347">
            <w:pPr>
              <w:pStyle w:val="Tabletext"/>
            </w:pPr>
            <w:r>
              <w:t>No</w:t>
            </w:r>
          </w:p>
        </w:tc>
        <w:tc>
          <w:tcPr>
            <w:tcW w:w="726" w:type="pct"/>
          </w:tcPr>
          <w:p w14:paraId="33ECB786" w14:textId="218A3D8D" w:rsidR="00910D5A" w:rsidRPr="00910B42" w:rsidRDefault="00D25D33" w:rsidP="00F04347">
            <w:pPr>
              <w:pStyle w:val="Tabletext"/>
            </w:pPr>
            <w:r>
              <w:t>No</w:t>
            </w:r>
          </w:p>
        </w:tc>
        <w:tc>
          <w:tcPr>
            <w:tcW w:w="730" w:type="pct"/>
          </w:tcPr>
          <w:p w14:paraId="1B495D88" w14:textId="1E5B26F5" w:rsidR="00910D5A" w:rsidRPr="00910B42" w:rsidRDefault="00D25D33" w:rsidP="00F04347">
            <w:pPr>
              <w:pStyle w:val="Tabletext"/>
            </w:pPr>
            <w:r>
              <w:t>No</w:t>
            </w:r>
          </w:p>
        </w:tc>
      </w:tr>
      <w:tr w:rsidR="00910D5A" w:rsidRPr="00910B42" w14:paraId="6439CC9E" w14:textId="77777777" w:rsidTr="00FB7A2C">
        <w:trPr>
          <w:trHeight w:val="382"/>
        </w:trPr>
        <w:tc>
          <w:tcPr>
            <w:tcW w:w="2089" w:type="pct"/>
            <w:tcBorders>
              <w:top w:val="single" w:sz="4" w:space="0" w:color="auto"/>
              <w:left w:val="single" w:sz="4" w:space="0" w:color="auto"/>
              <w:bottom w:val="single" w:sz="4" w:space="0" w:color="auto"/>
              <w:right w:val="single" w:sz="4" w:space="0" w:color="auto"/>
            </w:tcBorders>
            <w:shd w:val="clear" w:color="auto" w:fill="auto"/>
          </w:tcPr>
          <w:p w14:paraId="5C9868CB" w14:textId="7F6C71E5" w:rsidR="00910D5A" w:rsidRPr="00D25D33" w:rsidRDefault="00D25D33" w:rsidP="00D25D33">
            <w:pPr>
              <w:pStyle w:val="Tabletext"/>
            </w:pPr>
            <w:r w:rsidRPr="00D25D33">
              <w:t>Invalid HbA1c</w:t>
            </w:r>
          </w:p>
        </w:tc>
        <w:tc>
          <w:tcPr>
            <w:tcW w:w="726" w:type="pct"/>
            <w:tcBorders>
              <w:bottom w:val="single" w:sz="4" w:space="0" w:color="auto"/>
            </w:tcBorders>
          </w:tcPr>
          <w:p w14:paraId="5DF912C1" w14:textId="3357FF12" w:rsidR="00910D5A" w:rsidRPr="00910B42" w:rsidRDefault="00366060" w:rsidP="00F04347">
            <w:pPr>
              <w:pStyle w:val="Tabletext"/>
            </w:pPr>
            <w:r>
              <w:t>Yes</w:t>
            </w:r>
          </w:p>
        </w:tc>
        <w:tc>
          <w:tcPr>
            <w:tcW w:w="730" w:type="pct"/>
            <w:tcBorders>
              <w:bottom w:val="single" w:sz="4" w:space="0" w:color="auto"/>
            </w:tcBorders>
          </w:tcPr>
          <w:p w14:paraId="37515C3E" w14:textId="51E12A6F" w:rsidR="00910D5A" w:rsidRPr="00910B42" w:rsidRDefault="00366060" w:rsidP="00F04347">
            <w:pPr>
              <w:pStyle w:val="Tabletext"/>
            </w:pPr>
            <w:r>
              <w:t>No</w:t>
            </w:r>
          </w:p>
        </w:tc>
        <w:tc>
          <w:tcPr>
            <w:tcW w:w="726" w:type="pct"/>
            <w:tcBorders>
              <w:bottom w:val="single" w:sz="4" w:space="0" w:color="auto"/>
            </w:tcBorders>
          </w:tcPr>
          <w:p w14:paraId="474C801A" w14:textId="66F7A59B" w:rsidR="00910D5A" w:rsidRPr="00910B42" w:rsidRDefault="00D25D33" w:rsidP="00F04347">
            <w:pPr>
              <w:pStyle w:val="Tabletext"/>
            </w:pPr>
            <w:r>
              <w:t>No</w:t>
            </w:r>
          </w:p>
        </w:tc>
        <w:tc>
          <w:tcPr>
            <w:tcW w:w="730" w:type="pct"/>
            <w:tcBorders>
              <w:bottom w:val="single" w:sz="4" w:space="0" w:color="auto"/>
            </w:tcBorders>
          </w:tcPr>
          <w:p w14:paraId="5CDB4D85" w14:textId="4D704CB7" w:rsidR="00910D5A" w:rsidRPr="00910B42" w:rsidRDefault="00D25D33" w:rsidP="00F04347">
            <w:pPr>
              <w:pStyle w:val="Tabletext"/>
            </w:pPr>
            <w:r>
              <w:t>No</w:t>
            </w:r>
          </w:p>
        </w:tc>
      </w:tr>
    </w:tbl>
    <w:p w14:paraId="34062327" w14:textId="77777777" w:rsidR="004A6C47" w:rsidRDefault="004A6C47" w:rsidP="004A6C47">
      <w:pPr>
        <w:pStyle w:val="Heading3"/>
      </w:pPr>
      <w:r>
        <w:t>Gestational diabetes</w:t>
      </w:r>
    </w:p>
    <w:p w14:paraId="6A7F69C1" w14:textId="4625B672" w:rsidR="004A6C47" w:rsidRDefault="004A6C47" w:rsidP="004A6C47">
      <w:pPr>
        <w:pStyle w:val="Paragraph"/>
      </w:pPr>
      <w:r w:rsidRPr="0091078F">
        <w:t>Stakeholders commented that women who have had gestational diabetes should have annual testing for type 2 diabetes and that is not done well in practice.</w:t>
      </w:r>
      <w:r>
        <w:t xml:space="preserve"> The quality standard on diabetes in pregnancy covers this area.</w:t>
      </w:r>
      <w:r w:rsidR="00D25D33">
        <w:t xml:space="preserve"> This suggestion has not been progresses as it is included in </w:t>
      </w:r>
      <w:hyperlink r:id="rId69" w:history="1">
        <w:r w:rsidR="00D25D33" w:rsidRPr="00D25D33">
          <w:rPr>
            <w:rStyle w:val="Hyperlink"/>
          </w:rPr>
          <w:t>NICE’s quality standard on diabetes in pregnancy</w:t>
        </w:r>
      </w:hyperlink>
      <w:r w:rsidR="00D25D33">
        <w:t xml:space="preserve"> (QS109).</w:t>
      </w:r>
    </w:p>
    <w:p w14:paraId="69214105" w14:textId="4F1E019D" w:rsidR="004A6C47" w:rsidRDefault="004A6C47" w:rsidP="00D25D33">
      <w:pPr>
        <w:pStyle w:val="Heading3"/>
      </w:pPr>
      <w:r>
        <w:t>Other types of diabetes</w:t>
      </w:r>
    </w:p>
    <w:p w14:paraId="4D30BB8D" w14:textId="3A279393" w:rsidR="004A6C47" w:rsidRPr="00D25D33" w:rsidRDefault="004A6C47" w:rsidP="004A6C47">
      <w:pPr>
        <w:pStyle w:val="Paragraph"/>
        <w:rPr>
          <w:highlight w:val="cyan"/>
        </w:rPr>
      </w:pPr>
      <w:r>
        <w:t>Stakeholders noted the lack of guidance around other types of diabetes</w:t>
      </w:r>
      <w:r w:rsidR="00D25D33">
        <w:t xml:space="preserve">. </w:t>
      </w:r>
      <w:r w:rsidR="00D25D33" w:rsidRPr="00D25D33">
        <w:t>This area has not been progressed because additional guidance is outside of the remit of quality standards. Suggestions for additional guidance will be passed on to the NICE centre for guidelines</w:t>
      </w:r>
      <w:r w:rsidR="00D25D33">
        <w:t>.</w:t>
      </w:r>
    </w:p>
    <w:p w14:paraId="2E0B0B4B" w14:textId="45ABEACB" w:rsidR="00C05FC3" w:rsidRDefault="000F6C37" w:rsidP="00C05FC3">
      <w:pPr>
        <w:pStyle w:val="Heading3"/>
      </w:pPr>
      <w:r>
        <w:t>Invalid HbA1c</w:t>
      </w:r>
    </w:p>
    <w:p w14:paraId="6F5B36B9" w14:textId="2F47F546" w:rsidR="000F6C37" w:rsidRPr="000F6C37" w:rsidRDefault="000F6C37" w:rsidP="004A6C47">
      <w:pPr>
        <w:pStyle w:val="Paragraph"/>
      </w:pPr>
      <w:r>
        <w:t>Stakeholders noted NICE recommendations on alternative estimates of blood glucose control when HbA1c measurement m</w:t>
      </w:r>
      <w:r w:rsidR="00412E5E">
        <w:t>a</w:t>
      </w:r>
      <w:r>
        <w:t xml:space="preserve">y be invalid. They suggest that the guideline should be updated to discourage testing by HbA1c in people in whom it is an invalid test and suggest the need to clarify the term quality-controlled plasma </w:t>
      </w:r>
      <w:r>
        <w:lastRenderedPageBreak/>
        <w:t>glucose profiles in the guideline recommendations.</w:t>
      </w:r>
      <w:r w:rsidR="00D25D33">
        <w:t xml:space="preserve"> </w:t>
      </w:r>
      <w:r w:rsidR="00D25D33" w:rsidRPr="00D25D33">
        <w:t>This area has not been progressed because additional guidance is outside of the remit of quality standards. Suggestions for additional guidance will be passed on to the NICE centre for guidelines</w:t>
      </w:r>
      <w:r w:rsidR="00D25D33">
        <w:t>.</w:t>
      </w:r>
    </w:p>
    <w:p w14:paraId="470B4D8A" w14:textId="77777777" w:rsidR="0041619F" w:rsidRPr="00A813F7" w:rsidRDefault="0041619F" w:rsidP="00A813F7">
      <w:pPr>
        <w:pStyle w:val="Paragraph"/>
      </w:pPr>
    </w:p>
    <w:p w14:paraId="48129DEE" w14:textId="1CD4B2D8" w:rsidR="008D5584" w:rsidRPr="00E80EE3" w:rsidRDefault="008D5584" w:rsidP="00A813F7">
      <w:pPr>
        <w:pStyle w:val="Paragraph"/>
      </w:pPr>
      <w:r w:rsidRPr="00A813F7">
        <w:t xml:space="preserve">© NICE </w:t>
      </w:r>
      <w:r w:rsidR="00D25D33">
        <w:t>2022.</w:t>
      </w:r>
      <w:r w:rsidRPr="00A813F7">
        <w:t xml:space="preserve"> All rights reserved. </w:t>
      </w:r>
      <w:r w:rsidR="008A5E6E" w:rsidRPr="00A813F7">
        <w:t xml:space="preserve">Subject to </w:t>
      </w:r>
      <w:hyperlink r:id="rId70" w:anchor="notice-of-rights" w:history="1">
        <w:r w:rsidR="008A5E6E">
          <w:rPr>
            <w:rStyle w:val="Hyperlink"/>
            <w:rFonts w:cs="Arial"/>
          </w:rPr>
          <w:t>Notice of rights</w:t>
        </w:r>
      </w:hyperlink>
      <w:r w:rsidRPr="00A813F7">
        <w:t>.</w:t>
      </w:r>
    </w:p>
    <w:p w14:paraId="18CC04B2" w14:textId="390D947C" w:rsidR="00F20713" w:rsidRPr="009920D7" w:rsidRDefault="000E401D" w:rsidP="00BC0393">
      <w:pPr>
        <w:pStyle w:val="Heading1"/>
        <w:rPr>
          <w:highlight w:val="cyan"/>
        </w:rPr>
      </w:pPr>
      <w:bookmarkStart w:id="124" w:name="_Appendix_1:_Additional"/>
      <w:bookmarkEnd w:id="124"/>
      <w:r>
        <w:br w:type="page"/>
      </w:r>
    </w:p>
    <w:p w14:paraId="199EF2EB" w14:textId="77777777" w:rsidR="00E314C4" w:rsidRPr="00A673EB" w:rsidRDefault="00E314C4" w:rsidP="00BC0393">
      <w:pPr>
        <w:pStyle w:val="Bulletleft1"/>
        <w:numPr>
          <w:ilvl w:val="0"/>
          <w:numId w:val="0"/>
        </w:numPr>
        <w:rPr>
          <w:highlight w:val="cyan"/>
        </w:rPr>
      </w:pPr>
      <w:bookmarkStart w:id="125" w:name="_Hlk71544661"/>
    </w:p>
    <w:bookmarkEnd w:id="125"/>
    <w:p w14:paraId="0AED83F5" w14:textId="009396D2" w:rsidR="0001392D" w:rsidRPr="0001392D" w:rsidRDefault="0001392D" w:rsidP="0001392D">
      <w:pPr>
        <w:pStyle w:val="Paragraph"/>
        <w:sectPr w:rsidR="0001392D" w:rsidRPr="0001392D" w:rsidSect="00491FE4">
          <w:footerReference w:type="default" r:id="rId71"/>
          <w:footerReference w:type="first" r:id="rId72"/>
          <w:pgSz w:w="11906" w:h="16838"/>
          <w:pgMar w:top="1440" w:right="1440" w:bottom="1440" w:left="1440" w:header="708" w:footer="708" w:gutter="0"/>
          <w:cols w:space="708"/>
          <w:titlePg/>
          <w:docGrid w:linePitch="360"/>
        </w:sectPr>
      </w:pPr>
    </w:p>
    <w:p w14:paraId="54EC04B3" w14:textId="18335CF9" w:rsidR="002C296A" w:rsidRDefault="005C6F10" w:rsidP="00FC11EC">
      <w:pPr>
        <w:pStyle w:val="Heading1"/>
      </w:pPr>
      <w:bookmarkStart w:id="126" w:name="_Toc114568226"/>
      <w:r w:rsidRPr="00FC11EC">
        <w:lastRenderedPageBreak/>
        <w:t xml:space="preserve">Appendix </w:t>
      </w:r>
      <w:r w:rsidR="00705A40">
        <w:t>1</w:t>
      </w:r>
      <w:r w:rsidR="00603263">
        <w:t xml:space="preserve">: </w:t>
      </w:r>
      <w:r w:rsidR="002C296A" w:rsidRPr="00FC11EC">
        <w:t xml:space="preserve">Suggestions from </w:t>
      </w:r>
      <w:r w:rsidR="00626943">
        <w:t>registered stakeholders</w:t>
      </w:r>
      <w:bookmarkEnd w:id="126"/>
    </w:p>
    <w:tbl>
      <w:tblPr>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000" w:firstRow="0" w:lastRow="0" w:firstColumn="0" w:lastColumn="0" w:noHBand="0" w:noVBand="0"/>
        <w:tblCaption w:val="Suggestions from stakeholder engagement exercise – registered stakeholders"/>
        <w:tblDescription w:val="Information from registered stakeholders on their suggestions for key areas for quality improvement, including why each area is important for quality improvement and any supporting information."/>
      </w:tblPr>
      <w:tblGrid>
        <w:gridCol w:w="377"/>
        <w:gridCol w:w="1128"/>
        <w:gridCol w:w="1560"/>
        <w:gridCol w:w="3655"/>
        <w:gridCol w:w="7948"/>
      </w:tblGrid>
      <w:tr w:rsidR="0091765A" w:rsidRPr="00427135" w14:paraId="665B7DFA" w14:textId="77777777" w:rsidTr="00E656F9">
        <w:trPr>
          <w:tblHeader/>
        </w:trPr>
        <w:tc>
          <w:tcPr>
            <w:tcW w:w="429" w:type="pct"/>
            <w:shd w:val="clear" w:color="auto" w:fill="auto"/>
          </w:tcPr>
          <w:p w14:paraId="6A23D3B8" w14:textId="77777777" w:rsidR="00C36C3D" w:rsidRPr="00645A9C" w:rsidRDefault="00C36C3D" w:rsidP="00B24E25">
            <w:pPr>
              <w:pStyle w:val="Tabletitle"/>
            </w:pPr>
            <w:r w:rsidRPr="00645A9C">
              <w:t>ID</w:t>
            </w:r>
          </w:p>
        </w:tc>
        <w:tc>
          <w:tcPr>
            <w:tcW w:w="84" w:type="pct"/>
            <w:shd w:val="clear" w:color="auto" w:fill="auto"/>
          </w:tcPr>
          <w:p w14:paraId="7B7E2DFB" w14:textId="77777777" w:rsidR="00C36C3D" w:rsidRPr="00B24E25" w:rsidRDefault="00C36C3D" w:rsidP="00B24E25">
            <w:pPr>
              <w:pStyle w:val="Tabletitle"/>
            </w:pPr>
            <w:r w:rsidRPr="00B24E25">
              <w:t>Stakeholder</w:t>
            </w:r>
          </w:p>
        </w:tc>
        <w:tc>
          <w:tcPr>
            <w:tcW w:w="532" w:type="pct"/>
            <w:shd w:val="clear" w:color="auto" w:fill="auto"/>
          </w:tcPr>
          <w:p w14:paraId="32B6E4DB" w14:textId="77777777" w:rsidR="00C36C3D" w:rsidRPr="00B24E25" w:rsidRDefault="00C36C3D" w:rsidP="00B24E25">
            <w:pPr>
              <w:pStyle w:val="Tabletitle"/>
            </w:pPr>
            <w:r w:rsidRPr="00B24E25">
              <w:t>Suggested key area for quality improvement</w:t>
            </w:r>
          </w:p>
        </w:tc>
        <w:tc>
          <w:tcPr>
            <w:tcW w:w="1246" w:type="pct"/>
            <w:shd w:val="clear" w:color="auto" w:fill="auto"/>
          </w:tcPr>
          <w:p w14:paraId="2D7663FA" w14:textId="77777777" w:rsidR="00C36C3D" w:rsidRPr="00B24E25" w:rsidRDefault="00C36C3D" w:rsidP="00B24E25">
            <w:pPr>
              <w:pStyle w:val="Tabletitle"/>
            </w:pPr>
            <w:r w:rsidRPr="00B24E25">
              <w:t>Why is this a key area for quality improvement?</w:t>
            </w:r>
          </w:p>
        </w:tc>
        <w:tc>
          <w:tcPr>
            <w:tcW w:w="2709" w:type="pct"/>
            <w:shd w:val="clear" w:color="auto" w:fill="auto"/>
          </w:tcPr>
          <w:p w14:paraId="31E62D10" w14:textId="77777777" w:rsidR="00C36C3D" w:rsidRPr="00B24E25" w:rsidRDefault="00C36C3D" w:rsidP="00B24E25">
            <w:pPr>
              <w:pStyle w:val="Tabletitle"/>
            </w:pPr>
            <w:r w:rsidRPr="00B24E25">
              <w:t>Supporting information</w:t>
            </w:r>
          </w:p>
        </w:tc>
      </w:tr>
      <w:tr w:rsidR="0091765A" w:rsidRPr="00C92280" w14:paraId="50B74970" w14:textId="77777777" w:rsidTr="00E656F9">
        <w:trPr>
          <w:trHeight w:val="282"/>
        </w:trPr>
        <w:tc>
          <w:tcPr>
            <w:tcW w:w="429" w:type="pct"/>
          </w:tcPr>
          <w:p w14:paraId="5EFCBE61" w14:textId="2FD51040" w:rsidR="00BC0393" w:rsidRPr="001B4A07" w:rsidRDefault="00A21885" w:rsidP="00BC0393">
            <w:pPr>
              <w:pStyle w:val="Tabletext"/>
              <w:rPr>
                <w:color w:val="000000"/>
                <w:lang w:eastAsia="en-GB"/>
              </w:rPr>
            </w:pPr>
            <w:r w:rsidRPr="00645A9C">
              <w:t>01</w:t>
            </w:r>
          </w:p>
        </w:tc>
        <w:tc>
          <w:tcPr>
            <w:tcW w:w="84" w:type="pct"/>
          </w:tcPr>
          <w:p w14:paraId="212071EC" w14:textId="2A34A2DF" w:rsidR="00BC0393" w:rsidRPr="00BC0393" w:rsidRDefault="00BC0393" w:rsidP="00BC0393">
            <w:pPr>
              <w:pStyle w:val="Tabletext"/>
              <w:rPr>
                <w:highlight w:val="cyan"/>
              </w:rPr>
            </w:pPr>
            <w:r w:rsidRPr="00BC0393">
              <w:t>SCM1</w:t>
            </w:r>
          </w:p>
        </w:tc>
        <w:tc>
          <w:tcPr>
            <w:tcW w:w="532" w:type="pct"/>
          </w:tcPr>
          <w:p w14:paraId="74BF26AD" w14:textId="31CFBCC7" w:rsidR="00BC0393" w:rsidRPr="00BC0393" w:rsidRDefault="00BC0393" w:rsidP="00BC0393">
            <w:pPr>
              <w:pStyle w:val="Tabletext"/>
              <w:rPr>
                <w:highlight w:val="cyan"/>
              </w:rPr>
            </w:pPr>
            <w:r w:rsidRPr="00BC0393">
              <w:rPr>
                <w:b/>
                <w:bCs/>
              </w:rPr>
              <w:t>Prevention of type 2 diabetes (risk assessment):</w:t>
            </w:r>
            <w:r w:rsidRPr="00BC0393">
              <w:t xml:space="preserve"> Urinary Albumin Creatinine Ratio (UACR) to be done in people with prediabetes as a composite vascular outcome for both micro-and macrovascular complications.</w:t>
            </w:r>
          </w:p>
        </w:tc>
        <w:tc>
          <w:tcPr>
            <w:tcW w:w="1246" w:type="pct"/>
          </w:tcPr>
          <w:p w14:paraId="643BA0AC" w14:textId="1BDD431D" w:rsidR="00BC0393" w:rsidRPr="00BC0393" w:rsidRDefault="00BC0393" w:rsidP="00BC0393">
            <w:pPr>
              <w:pStyle w:val="Tabletext"/>
              <w:rPr>
                <w:highlight w:val="cyan"/>
              </w:rPr>
            </w:pPr>
            <w:r w:rsidRPr="00BC0393">
              <w:t>People with prediabetes (HbA1c 42-47 mmol/</w:t>
            </w:r>
            <w:r w:rsidR="009024AC" w:rsidRPr="00BC0393">
              <w:t>mol) are</w:t>
            </w:r>
            <w:r w:rsidRPr="00BC0393">
              <w:t xml:space="preserve"> not only at a higher risk of progression to T2DM, they are also at a higher risk of vascular complications. Current diabetes prevention model assumes that keeping the HbA1c below diabetes range will protect people from vascular complications which is not the case. UACR can be used as a composite marker for both micro and macrovascular complications.</w:t>
            </w:r>
          </w:p>
        </w:tc>
        <w:tc>
          <w:tcPr>
            <w:tcW w:w="2709" w:type="pct"/>
          </w:tcPr>
          <w:p w14:paraId="74320520" w14:textId="77777777" w:rsidR="00BC0393" w:rsidRPr="00BC0393" w:rsidRDefault="00BC0393" w:rsidP="00BC0393">
            <w:pPr>
              <w:pStyle w:val="Tabletext"/>
            </w:pPr>
            <w:r w:rsidRPr="00BC0393">
              <w:t>Meta-analysis of 53 prospective studies (n=1,611,339) showed that compared with those with normoglycaemia, people with prediabetes are 25% higher risk of composite cardiovascular disease:</w:t>
            </w:r>
          </w:p>
          <w:p w14:paraId="3EA921A7" w14:textId="797CE5BF" w:rsidR="00BC0393" w:rsidRPr="00BC0393" w:rsidRDefault="001F5938" w:rsidP="00BC0393">
            <w:pPr>
              <w:pStyle w:val="Tabletext"/>
              <w:rPr>
                <w:rStyle w:val="Hyperlink"/>
              </w:rPr>
            </w:pPr>
            <w:hyperlink r:id="rId73" w:history="1">
              <w:r w:rsidR="00BC0393" w:rsidRPr="00BC0393">
                <w:rPr>
                  <w:rStyle w:val="Hyperlink"/>
                </w:rPr>
                <w:t>https://www.bmj.com/content/370/bmj.m2297</w:t>
              </w:r>
            </w:hyperlink>
          </w:p>
          <w:p w14:paraId="74557575" w14:textId="77777777" w:rsidR="00BC0393" w:rsidRPr="00BC0393" w:rsidRDefault="00BC0393" w:rsidP="00BC0393">
            <w:pPr>
              <w:pStyle w:val="Tabletext"/>
            </w:pPr>
          </w:p>
          <w:p w14:paraId="0D87EE10" w14:textId="77777777" w:rsidR="00BC0393" w:rsidRPr="00BC0393" w:rsidRDefault="00BC0393" w:rsidP="00BC0393">
            <w:pPr>
              <w:pStyle w:val="Tabletext"/>
            </w:pPr>
            <w:r w:rsidRPr="00BC0393">
              <w:t>A recent prospective study on people with prediabetes (n=46,911), after a median follow up of 11 years, 13.8% (n=6,476) developed vascular complications. Out of them only 12.4% (n=802) progressed from prediabetes to T2DM</w:t>
            </w:r>
          </w:p>
          <w:p w14:paraId="32C4864C" w14:textId="77777777" w:rsidR="00BC0393" w:rsidRPr="00BC0393" w:rsidRDefault="001F5938" w:rsidP="00BC0393">
            <w:pPr>
              <w:pStyle w:val="Tabletext"/>
              <w:rPr>
                <w:rStyle w:val="Hyperlink"/>
              </w:rPr>
            </w:pPr>
            <w:hyperlink r:id="rId74" w:history="1">
              <w:r w:rsidR="00BC0393" w:rsidRPr="00BC0393">
                <w:rPr>
                  <w:rStyle w:val="Hyperlink"/>
                </w:rPr>
                <w:t>https://pubmed.ncbi.nlm.nih.gov/34015477/</w:t>
              </w:r>
            </w:hyperlink>
          </w:p>
          <w:p w14:paraId="5E8FE0FE" w14:textId="119DF7A4" w:rsidR="00BC0393" w:rsidRPr="00BC0393" w:rsidRDefault="00BC0393" w:rsidP="00BC0393">
            <w:pPr>
              <w:pStyle w:val="Tabletext"/>
              <w:rPr>
                <w:highlight w:val="cyan"/>
              </w:rPr>
            </w:pPr>
          </w:p>
        </w:tc>
      </w:tr>
      <w:tr w:rsidR="0091765A" w:rsidRPr="00C92280" w14:paraId="434CD36E" w14:textId="77777777" w:rsidTr="00E656F9">
        <w:trPr>
          <w:trHeight w:val="282"/>
        </w:trPr>
        <w:tc>
          <w:tcPr>
            <w:tcW w:w="429" w:type="pct"/>
          </w:tcPr>
          <w:p w14:paraId="22892D60" w14:textId="12647D8A" w:rsidR="00BC0393" w:rsidRPr="001B4A07" w:rsidRDefault="00A21885" w:rsidP="00BC0393">
            <w:pPr>
              <w:pStyle w:val="Tabletext"/>
              <w:rPr>
                <w:color w:val="000000"/>
                <w:lang w:eastAsia="en-GB"/>
              </w:rPr>
            </w:pPr>
            <w:r w:rsidRPr="00645A9C">
              <w:t>02</w:t>
            </w:r>
          </w:p>
        </w:tc>
        <w:tc>
          <w:tcPr>
            <w:tcW w:w="84" w:type="pct"/>
          </w:tcPr>
          <w:p w14:paraId="039E6DA2" w14:textId="583BB28A" w:rsidR="00BC0393" w:rsidRPr="00BC0393" w:rsidRDefault="00BC0393" w:rsidP="00BC0393">
            <w:pPr>
              <w:pStyle w:val="Tabletext"/>
              <w:rPr>
                <w:highlight w:val="cyan"/>
              </w:rPr>
            </w:pPr>
            <w:r w:rsidRPr="00BC0393">
              <w:t>SCM5</w:t>
            </w:r>
          </w:p>
        </w:tc>
        <w:tc>
          <w:tcPr>
            <w:tcW w:w="532" w:type="pct"/>
          </w:tcPr>
          <w:p w14:paraId="6FE08457" w14:textId="187C2614" w:rsidR="00BC0393" w:rsidRPr="00BC0393" w:rsidRDefault="00BC0393" w:rsidP="00BC0393">
            <w:pPr>
              <w:pStyle w:val="Tabletext"/>
              <w:rPr>
                <w:highlight w:val="cyan"/>
              </w:rPr>
            </w:pPr>
            <w:r w:rsidRPr="00BC0393">
              <w:rPr>
                <w:b/>
                <w:bCs/>
              </w:rPr>
              <w:t xml:space="preserve">Prevention of type 2 diabetes (risk </w:t>
            </w:r>
            <w:r w:rsidRPr="00BC0393">
              <w:rPr>
                <w:b/>
                <w:bCs/>
              </w:rPr>
              <w:lastRenderedPageBreak/>
              <w:t>assessment):</w:t>
            </w:r>
            <w:r w:rsidRPr="00BC0393">
              <w:t xml:space="preserve"> Recognising and early intervention of pre-diabetes and Type 2 diabetes</w:t>
            </w:r>
          </w:p>
        </w:tc>
        <w:tc>
          <w:tcPr>
            <w:tcW w:w="1246" w:type="pct"/>
          </w:tcPr>
          <w:p w14:paraId="0282ABA9" w14:textId="77777777" w:rsidR="00BC0393" w:rsidRPr="00BC0393" w:rsidRDefault="00BC0393" w:rsidP="00BC0393">
            <w:pPr>
              <w:pStyle w:val="Tabletext"/>
            </w:pPr>
            <w:r w:rsidRPr="00BC0393">
              <w:lastRenderedPageBreak/>
              <w:t>Ability to have better screening tools</w:t>
            </w:r>
          </w:p>
          <w:p w14:paraId="6A002DF6" w14:textId="77777777" w:rsidR="00BC0393" w:rsidRPr="00BC0393" w:rsidRDefault="00BC0393" w:rsidP="00BC0393">
            <w:pPr>
              <w:pStyle w:val="Tabletext"/>
            </w:pPr>
            <w:r w:rsidRPr="00BC0393">
              <w:lastRenderedPageBreak/>
              <w:t xml:space="preserve">Reduce number of patients with undiagnosed diabetes </w:t>
            </w:r>
          </w:p>
          <w:p w14:paraId="23F01FB9" w14:textId="3430CDFB" w:rsidR="00BC0393" w:rsidRPr="00BC0393" w:rsidRDefault="00BC0393" w:rsidP="00BC0393">
            <w:pPr>
              <w:pStyle w:val="Tabletext"/>
            </w:pPr>
            <w:r w:rsidRPr="00BC0393">
              <w:t xml:space="preserve">Increase </w:t>
            </w:r>
            <w:r w:rsidR="009024AC" w:rsidRPr="00BC0393">
              <w:t>health checks</w:t>
            </w:r>
            <w:r w:rsidRPr="00BC0393">
              <w:t xml:space="preserve"> for patients over 40 </w:t>
            </w:r>
          </w:p>
          <w:p w14:paraId="4DFDAF28" w14:textId="77777777" w:rsidR="00BC0393" w:rsidRPr="00BC0393" w:rsidRDefault="00BC0393" w:rsidP="00BC0393">
            <w:pPr>
              <w:pStyle w:val="Tabletext"/>
            </w:pPr>
            <w:r w:rsidRPr="00BC0393">
              <w:t xml:space="preserve">Increase awareness of diabetes </w:t>
            </w:r>
          </w:p>
          <w:p w14:paraId="1341E90E" w14:textId="68C06BBD" w:rsidR="00BC0393" w:rsidRPr="00BC0393" w:rsidRDefault="001F5938" w:rsidP="00BC0393">
            <w:pPr>
              <w:pStyle w:val="Tabletext"/>
              <w:rPr>
                <w:rStyle w:val="Hyperlink"/>
              </w:rPr>
            </w:pPr>
            <w:hyperlink r:id="rId75" w:history="1">
              <w:r w:rsidR="00BC0393" w:rsidRPr="00BC0393">
                <w:rPr>
                  <w:rStyle w:val="Hyperlink"/>
                </w:rPr>
                <w:t>https://www.nice.org.uk/guidance/qs6/chapter/Quality-statement-1-Preventing-type-2-diabetes</w:t>
              </w:r>
            </w:hyperlink>
          </w:p>
        </w:tc>
        <w:tc>
          <w:tcPr>
            <w:tcW w:w="2709" w:type="pct"/>
          </w:tcPr>
          <w:p w14:paraId="629683D8" w14:textId="016FEA41" w:rsidR="00BC0393" w:rsidRPr="00BC0393" w:rsidRDefault="00BC0393" w:rsidP="00BC0393">
            <w:pPr>
              <w:pStyle w:val="Tabletext"/>
              <w:rPr>
                <w:highlight w:val="cyan"/>
              </w:rPr>
            </w:pPr>
          </w:p>
        </w:tc>
      </w:tr>
      <w:tr w:rsidR="0091765A" w:rsidRPr="00C92280" w14:paraId="7648CC64" w14:textId="77777777" w:rsidTr="00E656F9">
        <w:trPr>
          <w:trHeight w:val="282"/>
        </w:trPr>
        <w:tc>
          <w:tcPr>
            <w:tcW w:w="429" w:type="pct"/>
          </w:tcPr>
          <w:p w14:paraId="7557F441" w14:textId="690FE757" w:rsidR="00BC0393" w:rsidRPr="00645A9C" w:rsidRDefault="00A21885" w:rsidP="00BC0393">
            <w:pPr>
              <w:pStyle w:val="Tabletext"/>
            </w:pPr>
            <w:r w:rsidRPr="00645A9C">
              <w:t>03</w:t>
            </w:r>
          </w:p>
        </w:tc>
        <w:tc>
          <w:tcPr>
            <w:tcW w:w="84" w:type="pct"/>
          </w:tcPr>
          <w:p w14:paraId="4A4264E3" w14:textId="7D3B70D0" w:rsidR="00BC0393" w:rsidRPr="00427135" w:rsidRDefault="00BC0393" w:rsidP="00BC0393">
            <w:pPr>
              <w:pStyle w:val="Tabletext"/>
            </w:pPr>
            <w:r>
              <w:t>Diabetes UK</w:t>
            </w:r>
          </w:p>
        </w:tc>
        <w:tc>
          <w:tcPr>
            <w:tcW w:w="532" w:type="pct"/>
          </w:tcPr>
          <w:p w14:paraId="70253B4B" w14:textId="1E5086C7" w:rsidR="00BC0393" w:rsidRPr="00065914" w:rsidRDefault="00BC0393" w:rsidP="00BC0393">
            <w:pPr>
              <w:pStyle w:val="Tabletext"/>
            </w:pPr>
            <w:r w:rsidRPr="00BC0393">
              <w:rPr>
                <w:b/>
                <w:bCs/>
              </w:rPr>
              <w:t>Prevention of type 2 diabetes (</w:t>
            </w:r>
            <w:r w:rsidR="000260F3">
              <w:rPr>
                <w:b/>
                <w:bCs/>
              </w:rPr>
              <w:t>intensive lifestyle-change programmes</w:t>
            </w:r>
            <w:r w:rsidRPr="00BC0393">
              <w:rPr>
                <w:b/>
                <w:bCs/>
              </w:rPr>
              <w:t>):</w:t>
            </w:r>
            <w:r>
              <w:t xml:space="preserve"> </w:t>
            </w:r>
            <w:r w:rsidRPr="002F7C63">
              <w:t>Preventing type 2 diabetes – high risk adults are</w:t>
            </w:r>
            <w:r>
              <w:t xml:space="preserve"> </w:t>
            </w:r>
            <w:r w:rsidRPr="002B5CFB">
              <w:t>identified</w:t>
            </w:r>
            <w:r>
              <w:t xml:space="preserve"> and</w:t>
            </w:r>
            <w:r w:rsidRPr="002F7C63">
              <w:t xml:space="preserve"> offered referral to an intensive lifestyle change program</w:t>
            </w:r>
          </w:p>
        </w:tc>
        <w:tc>
          <w:tcPr>
            <w:tcW w:w="1246" w:type="pct"/>
          </w:tcPr>
          <w:p w14:paraId="72C88EBE" w14:textId="77777777" w:rsidR="00BC0393" w:rsidRDefault="00BC0393" w:rsidP="00BC0393">
            <w:pPr>
              <w:pStyle w:val="Tabletext"/>
            </w:pPr>
            <w:r>
              <w:t xml:space="preserve">There is still a persistent rise in the number of people diagnosed with type 2 diabetes which supports proven interventions like the Diabetes Prevention Programme to help individuals reduce their risk of developing the condition. </w:t>
            </w:r>
          </w:p>
          <w:p w14:paraId="5F609C7D" w14:textId="1318F980" w:rsidR="00BC0393" w:rsidRPr="00F42F2E" w:rsidRDefault="00BC0393" w:rsidP="00BC0393">
            <w:pPr>
              <w:pStyle w:val="Tabletext"/>
              <w:rPr>
                <w:highlight w:val="cyan"/>
              </w:rPr>
            </w:pPr>
            <w:r>
              <w:t>It is also important to increase the number of NHS Health Checks taking place to identify people who have been unable to attend one due the pandemic disruptions.</w:t>
            </w:r>
          </w:p>
        </w:tc>
        <w:tc>
          <w:tcPr>
            <w:tcW w:w="2709" w:type="pct"/>
          </w:tcPr>
          <w:p w14:paraId="67443EFD" w14:textId="77777777" w:rsidR="00BC0393" w:rsidRDefault="00BC0393" w:rsidP="00BC0393">
            <w:pPr>
              <w:pStyle w:val="Tabletext"/>
            </w:pPr>
            <w:r>
              <w:t xml:space="preserve">The NDA records the number of people at high risk of type 2 diabetes and proportion who are offered and attend behavioural change prevention courses. </w:t>
            </w:r>
          </w:p>
          <w:p w14:paraId="403166D2" w14:textId="77777777" w:rsidR="00BC0393" w:rsidRDefault="00BC0393" w:rsidP="00BC0393">
            <w:pPr>
              <w:pStyle w:val="Tabletext"/>
            </w:pPr>
            <w:r>
              <w:t xml:space="preserve">The Office of Health Disparities (OHID) report the number of NHS Health checks that are offered and taken up – highlighting the decline in 2020/2021: </w:t>
            </w:r>
            <w:hyperlink r:id="rId76" w:history="1">
              <w:r w:rsidRPr="00732F27">
                <w:rPr>
                  <w:rStyle w:val="Hyperlink"/>
                  <w:rFonts w:cs="Arial"/>
                </w:rPr>
                <w:t>https://fingertips.phe.org.uk/profile/nhs-health-check-detailed</w:t>
              </w:r>
            </w:hyperlink>
          </w:p>
          <w:p w14:paraId="5EA18A70" w14:textId="40285B52" w:rsidR="00BC0393" w:rsidRDefault="00BC0393" w:rsidP="00BC0393">
            <w:pPr>
              <w:pStyle w:val="Tabletext"/>
            </w:pPr>
          </w:p>
        </w:tc>
      </w:tr>
      <w:tr w:rsidR="0091765A" w:rsidRPr="00C92280" w14:paraId="656F64CC" w14:textId="77777777" w:rsidTr="00E656F9">
        <w:trPr>
          <w:trHeight w:val="282"/>
        </w:trPr>
        <w:tc>
          <w:tcPr>
            <w:tcW w:w="429" w:type="pct"/>
          </w:tcPr>
          <w:p w14:paraId="61D61322" w14:textId="616C63FF" w:rsidR="00BC0393" w:rsidRPr="00645A9C" w:rsidRDefault="00A21885" w:rsidP="00BC0393">
            <w:pPr>
              <w:pStyle w:val="Tabletext"/>
            </w:pPr>
            <w:r w:rsidRPr="00645A9C">
              <w:lastRenderedPageBreak/>
              <w:t>04</w:t>
            </w:r>
          </w:p>
        </w:tc>
        <w:tc>
          <w:tcPr>
            <w:tcW w:w="84" w:type="pct"/>
          </w:tcPr>
          <w:p w14:paraId="6CA8F476" w14:textId="4F5AEE86" w:rsidR="00BC0393" w:rsidRPr="00427135" w:rsidRDefault="00BC0393" w:rsidP="00BC0393">
            <w:pPr>
              <w:pStyle w:val="Tabletext"/>
            </w:pPr>
            <w:r>
              <w:t>NHSE</w:t>
            </w:r>
            <w:r w:rsidR="00A21885">
              <w:t xml:space="preserve"> </w:t>
            </w:r>
            <w:r>
              <w:t>National Diabetes Programme</w:t>
            </w:r>
          </w:p>
        </w:tc>
        <w:tc>
          <w:tcPr>
            <w:tcW w:w="532" w:type="pct"/>
          </w:tcPr>
          <w:p w14:paraId="28B74F66" w14:textId="4C4630C1" w:rsidR="00BC0393" w:rsidRPr="00065914" w:rsidRDefault="00BC0393" w:rsidP="00BC0393">
            <w:pPr>
              <w:pStyle w:val="Tabletext"/>
            </w:pPr>
            <w:r w:rsidRPr="00BC0393">
              <w:rPr>
                <w:b/>
                <w:bCs/>
              </w:rPr>
              <w:t>Prevention of type 2 diabetes (</w:t>
            </w:r>
            <w:r w:rsidR="00E656F9">
              <w:rPr>
                <w:b/>
                <w:bCs/>
              </w:rPr>
              <w:t>i</w:t>
            </w:r>
            <w:r w:rsidR="000260F3">
              <w:rPr>
                <w:b/>
                <w:bCs/>
              </w:rPr>
              <w:t>ntensive lifestyle-change programmes</w:t>
            </w:r>
            <w:r w:rsidRPr="00BC0393">
              <w:rPr>
                <w:b/>
                <w:bCs/>
              </w:rPr>
              <w:t>):</w:t>
            </w:r>
            <w:r>
              <w:rPr>
                <w:rFonts w:ascii="Helvetica" w:hAnsi="Helvetica" w:cs="Helvetica"/>
                <w:shd w:val="clear" w:color="auto" w:fill="FAFAFB"/>
              </w:rPr>
              <w:t xml:space="preserve"> </w:t>
            </w:r>
            <w:r w:rsidRPr="00DE0B5F">
              <w:rPr>
                <w:rFonts w:ascii="Helvetica" w:hAnsi="Helvetica" w:cs="Helvetica"/>
                <w:shd w:val="clear" w:color="auto" w:fill="FAFAFB"/>
              </w:rPr>
              <w:t xml:space="preserve">Adults at risk of developing type 2 diabetes are offered a referral to an intensive lifestyle change programme (such as the Diabetes Prevention Programme), and adults with type 2 diabetes are offered a referral to a weight management programme </w:t>
            </w:r>
            <w:r w:rsidRPr="00DE0B5F">
              <w:rPr>
                <w:rFonts w:ascii="Helvetica" w:hAnsi="Helvetica" w:cs="Helvetica"/>
                <w:shd w:val="clear" w:color="auto" w:fill="FAFAFB"/>
              </w:rPr>
              <w:lastRenderedPageBreak/>
              <w:t xml:space="preserve">(such as the Digital Weight Management Programme) where appropriate. </w:t>
            </w:r>
          </w:p>
        </w:tc>
        <w:tc>
          <w:tcPr>
            <w:tcW w:w="1246" w:type="pct"/>
          </w:tcPr>
          <w:p w14:paraId="1B6DD1B3" w14:textId="786E4B40" w:rsidR="00BC0393" w:rsidRPr="00065914" w:rsidRDefault="00BC0393" w:rsidP="00BC0393">
            <w:pPr>
              <w:pStyle w:val="Tabletext"/>
            </w:pPr>
            <w:r w:rsidRPr="00DE0B5F">
              <w:rPr>
                <w:rFonts w:ascii="Helvetica" w:hAnsi="Helvetica" w:cs="Helvetica"/>
                <w:shd w:val="clear" w:color="auto" w:fill="FAFAFB"/>
              </w:rPr>
              <w:lastRenderedPageBreak/>
              <w:t>Many cases of type 2 diabetes are preventable through changes to a person's diet and physical activity levels. Evidence-based intensive lifestyle-change programmes can significantly reduce the risk of developing the condition for those at high risk.</w:t>
            </w:r>
          </w:p>
        </w:tc>
        <w:tc>
          <w:tcPr>
            <w:tcW w:w="2709" w:type="pct"/>
          </w:tcPr>
          <w:p w14:paraId="5F128B1B" w14:textId="3A49DEC5" w:rsidR="00BC0393" w:rsidRDefault="00BC0393" w:rsidP="00BC0393">
            <w:pPr>
              <w:pStyle w:val="Tabletext"/>
            </w:pPr>
            <w:r w:rsidRPr="00DE0B5F">
              <w:t>PH38</w:t>
            </w:r>
          </w:p>
        </w:tc>
      </w:tr>
      <w:tr w:rsidR="0091765A" w:rsidRPr="00C92280" w14:paraId="11E2DA3E" w14:textId="77777777" w:rsidTr="00E656F9">
        <w:trPr>
          <w:trHeight w:val="282"/>
        </w:trPr>
        <w:tc>
          <w:tcPr>
            <w:tcW w:w="429" w:type="pct"/>
          </w:tcPr>
          <w:p w14:paraId="7D7AC5B7" w14:textId="6E7D6A6F" w:rsidR="00BC0393" w:rsidRPr="001B4A07" w:rsidRDefault="00A21885" w:rsidP="00BC0393">
            <w:pPr>
              <w:pStyle w:val="Tabletext"/>
              <w:rPr>
                <w:lang w:eastAsia="en-GB"/>
              </w:rPr>
            </w:pPr>
            <w:r w:rsidRPr="001B4A07">
              <w:rPr>
                <w:lang w:eastAsia="en-GB"/>
              </w:rPr>
              <w:t>05</w:t>
            </w:r>
          </w:p>
        </w:tc>
        <w:tc>
          <w:tcPr>
            <w:tcW w:w="84" w:type="pct"/>
          </w:tcPr>
          <w:p w14:paraId="69FFF4FD" w14:textId="0E3C68ED" w:rsidR="00BC0393" w:rsidRPr="00BC0393" w:rsidRDefault="00BC0393" w:rsidP="00BC0393">
            <w:pPr>
              <w:pStyle w:val="Tabletext"/>
              <w:rPr>
                <w:highlight w:val="cyan"/>
              </w:rPr>
            </w:pPr>
            <w:r w:rsidRPr="00BC0393">
              <w:t>SCM1</w:t>
            </w:r>
          </w:p>
        </w:tc>
        <w:tc>
          <w:tcPr>
            <w:tcW w:w="532" w:type="pct"/>
          </w:tcPr>
          <w:p w14:paraId="1B668353" w14:textId="45B50323" w:rsidR="00BC0393" w:rsidRPr="00BC0393" w:rsidRDefault="00BC0393" w:rsidP="00BC0393">
            <w:pPr>
              <w:pStyle w:val="Tabletext"/>
              <w:rPr>
                <w:highlight w:val="cyan"/>
              </w:rPr>
            </w:pPr>
            <w:r w:rsidRPr="00BC0393">
              <w:rPr>
                <w:b/>
                <w:bCs/>
              </w:rPr>
              <w:t>Prevention of type 2 diabetes (</w:t>
            </w:r>
            <w:r w:rsidR="00E656F9">
              <w:rPr>
                <w:b/>
                <w:bCs/>
              </w:rPr>
              <w:t>i</w:t>
            </w:r>
            <w:r w:rsidR="000260F3">
              <w:rPr>
                <w:b/>
                <w:bCs/>
              </w:rPr>
              <w:t>ntensive lifestyle-change programmes</w:t>
            </w:r>
            <w:r w:rsidRPr="00BC0393">
              <w:rPr>
                <w:b/>
                <w:bCs/>
              </w:rPr>
              <w:t>):</w:t>
            </w:r>
            <w:r w:rsidRPr="00BC0393">
              <w:t xml:space="preserve"> Include smoking cessation as a core component of structured lifestyle intervention for people referred to diabetes prevention programme as well as in DESMOND.</w:t>
            </w:r>
          </w:p>
        </w:tc>
        <w:tc>
          <w:tcPr>
            <w:tcW w:w="1246" w:type="pct"/>
          </w:tcPr>
          <w:p w14:paraId="214CFA64" w14:textId="5D077739" w:rsidR="00BC0393" w:rsidRPr="00BC0393" w:rsidRDefault="00BC0393" w:rsidP="00BC0393">
            <w:pPr>
              <w:pStyle w:val="Tabletext"/>
              <w:rPr>
                <w:highlight w:val="cyan"/>
              </w:rPr>
            </w:pPr>
            <w:r w:rsidRPr="00BC0393">
              <w:t>Smoking is an inde</w:t>
            </w:r>
            <w:r>
              <w:t>p</w:t>
            </w:r>
            <w:r w:rsidRPr="00BC0393">
              <w:t>endent risk factors for adverse vascular outcomes in both people with prediabetes and diabetes. Post-cessation weight gain is a major barrier to successful smoking cessation. The weight loss achieved by structured lifestyle intervention in diabetes prevention programme can be opportunistically used to offset post-cessation weight gain.</w:t>
            </w:r>
          </w:p>
        </w:tc>
        <w:tc>
          <w:tcPr>
            <w:tcW w:w="2709" w:type="pct"/>
          </w:tcPr>
          <w:p w14:paraId="2D2A4D86" w14:textId="0275BB80" w:rsidR="00BC0393" w:rsidRPr="00BC0393" w:rsidRDefault="00BC0393" w:rsidP="00BC0393">
            <w:pPr>
              <w:pStyle w:val="Tabletext"/>
            </w:pPr>
            <w:r w:rsidRPr="00BC0393">
              <w:t xml:space="preserve">Compared to non-smokers, the odds ratio of smokers with T2DM to develop albuminuria is 2.13 (95% CI 1.32 – 3.45). After a duration of 9 years after the onset of T2DM, the risk increases by 53%, OR 1.53 (95% CI 1.10 – 2.13)], and after 16 years OR 5.94 (2.58 – 15.05). With younger people developing T2DM, </w:t>
            </w:r>
          </w:p>
          <w:p w14:paraId="4AECD563" w14:textId="77777777" w:rsidR="00BC0393" w:rsidRPr="00BC0393" w:rsidRDefault="001F5938" w:rsidP="00BC0393">
            <w:pPr>
              <w:pStyle w:val="Tabletext"/>
              <w:rPr>
                <w:rStyle w:val="Hyperlink"/>
              </w:rPr>
            </w:pPr>
            <w:hyperlink r:id="rId77" w:history="1">
              <w:r w:rsidR="00BC0393" w:rsidRPr="00BC0393">
                <w:rPr>
                  <w:rStyle w:val="Hyperlink"/>
                </w:rPr>
                <w:t>https://pubmed.ncbi.nlm.nih.gov/30799525/</w:t>
              </w:r>
            </w:hyperlink>
          </w:p>
          <w:p w14:paraId="7AC30A48" w14:textId="77777777" w:rsidR="00BC0393" w:rsidRPr="00BC0393" w:rsidRDefault="00BC0393" w:rsidP="00BC0393">
            <w:pPr>
              <w:pStyle w:val="Tabletext"/>
            </w:pPr>
          </w:p>
          <w:p w14:paraId="276E6BC3" w14:textId="77777777" w:rsidR="00BC0393" w:rsidRPr="00BC0393" w:rsidRDefault="00BC0393" w:rsidP="00BC0393">
            <w:pPr>
              <w:pStyle w:val="Tabletext"/>
            </w:pPr>
            <w:r w:rsidRPr="00BC0393">
              <w:t>A recent cross-sectional study on the UK Biobank (n=502,490) reported that smoking is an independent risk factor for people with prediabetes to develop albuminuria.</w:t>
            </w:r>
          </w:p>
          <w:p w14:paraId="212E8CF8" w14:textId="5228D834" w:rsidR="00BC0393" w:rsidRPr="00BC0393" w:rsidRDefault="001F5938" w:rsidP="00BC0393">
            <w:pPr>
              <w:pStyle w:val="Tabletext"/>
              <w:rPr>
                <w:rStyle w:val="Hyperlink"/>
                <w:highlight w:val="cyan"/>
              </w:rPr>
            </w:pPr>
            <w:hyperlink r:id="rId78" w:history="1">
              <w:r w:rsidR="00BC0393" w:rsidRPr="00BC0393">
                <w:rPr>
                  <w:rStyle w:val="Hyperlink"/>
                </w:rPr>
                <w:t>https://papers.ssrn.com/sol3/papers.cfm?abstract_id=4023228</w:t>
              </w:r>
            </w:hyperlink>
          </w:p>
        </w:tc>
      </w:tr>
      <w:tr w:rsidR="0091765A" w:rsidRPr="00C92280" w14:paraId="01EF0ADA" w14:textId="77777777" w:rsidTr="00E656F9">
        <w:trPr>
          <w:trHeight w:val="282"/>
        </w:trPr>
        <w:tc>
          <w:tcPr>
            <w:tcW w:w="429" w:type="pct"/>
          </w:tcPr>
          <w:p w14:paraId="46DB2F53" w14:textId="065F8BD1" w:rsidR="00BC0393" w:rsidRPr="00645A9C" w:rsidRDefault="00A21885" w:rsidP="00BC0393">
            <w:pPr>
              <w:pStyle w:val="Tabletext"/>
              <w:rPr>
                <w:lang w:eastAsia="en-GB"/>
              </w:rPr>
            </w:pPr>
            <w:r w:rsidRPr="00645A9C">
              <w:rPr>
                <w:lang w:eastAsia="en-GB"/>
              </w:rPr>
              <w:lastRenderedPageBreak/>
              <w:t>06</w:t>
            </w:r>
          </w:p>
        </w:tc>
        <w:tc>
          <w:tcPr>
            <w:tcW w:w="84" w:type="pct"/>
          </w:tcPr>
          <w:p w14:paraId="61B362D6" w14:textId="7622C130" w:rsidR="00BC0393" w:rsidRPr="0088696C" w:rsidRDefault="00BC0393" w:rsidP="00BC0393">
            <w:pPr>
              <w:pStyle w:val="Tabletext"/>
            </w:pPr>
            <w:r>
              <w:t>ABCD</w:t>
            </w:r>
          </w:p>
        </w:tc>
        <w:tc>
          <w:tcPr>
            <w:tcW w:w="532" w:type="pct"/>
          </w:tcPr>
          <w:p w14:paraId="39E383DC" w14:textId="7683C0F6" w:rsidR="00BC0393" w:rsidRPr="0088696C" w:rsidRDefault="00BC0393" w:rsidP="00BC0393">
            <w:pPr>
              <w:pStyle w:val="Tabletext"/>
            </w:pPr>
            <w:r w:rsidRPr="00BC0393">
              <w:rPr>
                <w:b/>
                <w:bCs/>
              </w:rPr>
              <w:t>Education and advice (structured education):</w:t>
            </w:r>
            <w:r>
              <w:t xml:space="preserve"> </w:t>
            </w:r>
            <w:r w:rsidRPr="00052E9C">
              <w:t>Adults living with type 2 diabetes are offered a programme of diabetes structured education from diagnosis that is updated at least annually</w:t>
            </w:r>
          </w:p>
        </w:tc>
        <w:tc>
          <w:tcPr>
            <w:tcW w:w="1246" w:type="pct"/>
          </w:tcPr>
          <w:p w14:paraId="4AD775BE" w14:textId="77777777" w:rsidR="00BC0393" w:rsidRDefault="00BC0393" w:rsidP="00BC0393">
            <w:pPr>
              <w:pStyle w:val="Tabletext"/>
            </w:pPr>
            <w:r>
              <w:t>NICE 28</w:t>
            </w:r>
          </w:p>
          <w:p w14:paraId="684659C6" w14:textId="46CCDAD5" w:rsidR="00BC0393" w:rsidRPr="0088696C" w:rsidRDefault="001F5938" w:rsidP="00BC0393">
            <w:pPr>
              <w:pStyle w:val="Tabletext"/>
            </w:pPr>
            <w:hyperlink r:id="rId79" w:history="1">
              <w:r w:rsidR="00BC0393">
                <w:rPr>
                  <w:rStyle w:val="Hyperlink"/>
                </w:rPr>
                <w:t>Overview | Type 2 diabetes in adults: management | Guidance | NICE</w:t>
              </w:r>
            </w:hyperlink>
          </w:p>
        </w:tc>
        <w:tc>
          <w:tcPr>
            <w:tcW w:w="2709" w:type="pct"/>
          </w:tcPr>
          <w:p w14:paraId="6DEEEC60" w14:textId="17F5F173" w:rsidR="00BC0393" w:rsidRPr="0088696C" w:rsidRDefault="00BC0393" w:rsidP="00BC0393">
            <w:pPr>
              <w:pStyle w:val="Tabletext"/>
            </w:pPr>
          </w:p>
        </w:tc>
      </w:tr>
      <w:tr w:rsidR="0091765A" w:rsidRPr="00C92280" w14:paraId="27D918A7" w14:textId="77777777" w:rsidTr="00E656F9">
        <w:trPr>
          <w:trHeight w:val="282"/>
        </w:trPr>
        <w:tc>
          <w:tcPr>
            <w:tcW w:w="429" w:type="pct"/>
          </w:tcPr>
          <w:p w14:paraId="4A7FF6EE" w14:textId="40282FDC" w:rsidR="00BC0393" w:rsidRPr="00645A9C" w:rsidRDefault="00A21885" w:rsidP="00BC0393">
            <w:pPr>
              <w:pStyle w:val="Tabletext"/>
            </w:pPr>
            <w:r w:rsidRPr="00645A9C">
              <w:t>07</w:t>
            </w:r>
          </w:p>
        </w:tc>
        <w:tc>
          <w:tcPr>
            <w:tcW w:w="84" w:type="pct"/>
          </w:tcPr>
          <w:p w14:paraId="2A30E8F9" w14:textId="38CD25D4" w:rsidR="00BC0393" w:rsidRPr="0088696C" w:rsidRDefault="00BC0393" w:rsidP="00BC0393">
            <w:pPr>
              <w:pStyle w:val="Tabletext"/>
            </w:pPr>
            <w:r>
              <w:t>BDA</w:t>
            </w:r>
          </w:p>
        </w:tc>
        <w:tc>
          <w:tcPr>
            <w:tcW w:w="532" w:type="pct"/>
          </w:tcPr>
          <w:p w14:paraId="5EDBEFF4" w14:textId="54F5A1A9" w:rsidR="00BC0393" w:rsidRPr="00BC0393" w:rsidRDefault="00BC0393" w:rsidP="00BC0393">
            <w:pPr>
              <w:pStyle w:val="Tabletext"/>
            </w:pPr>
            <w:r w:rsidRPr="00BC0393">
              <w:rPr>
                <w:b/>
                <w:bCs/>
              </w:rPr>
              <w:t>Education and advice (structured education):</w:t>
            </w:r>
            <w:r>
              <w:t xml:space="preserve"> </w:t>
            </w:r>
            <w:r w:rsidRPr="00BC0393">
              <w:t xml:space="preserve">Tackling health inequalities through tailored education provided in a range of </w:t>
            </w:r>
            <w:r w:rsidRPr="00BC0393">
              <w:lastRenderedPageBreak/>
              <w:t>suitable formats (digital / face to face group / individual).</w:t>
            </w:r>
          </w:p>
          <w:p w14:paraId="31666124" w14:textId="31311A0C" w:rsidR="00BC0393" w:rsidRPr="0088696C" w:rsidRDefault="00BC0393" w:rsidP="00BC0393">
            <w:pPr>
              <w:pStyle w:val="Tabletext"/>
            </w:pPr>
          </w:p>
        </w:tc>
        <w:tc>
          <w:tcPr>
            <w:tcW w:w="1246" w:type="pct"/>
          </w:tcPr>
          <w:p w14:paraId="7D15C7AC" w14:textId="77777777" w:rsidR="00BC0393" w:rsidRDefault="00BC0393" w:rsidP="00BC0393">
            <w:pPr>
              <w:pStyle w:val="Tabletext"/>
            </w:pPr>
            <w:r>
              <w:lastRenderedPageBreak/>
              <w:t xml:space="preserve">The COVID-19 pandemic has highlighted interactions between poverty and diabetes, and between deprivation, diabetes and poorer COVID-19 outcomes. </w:t>
            </w:r>
          </w:p>
          <w:p w14:paraId="3FA95CE6" w14:textId="36913E74" w:rsidR="00BC0393" w:rsidRPr="0088696C" w:rsidRDefault="00BC0393" w:rsidP="00BC0393">
            <w:pPr>
              <w:pStyle w:val="Tabletext"/>
            </w:pPr>
          </w:p>
        </w:tc>
        <w:tc>
          <w:tcPr>
            <w:tcW w:w="2709" w:type="pct"/>
          </w:tcPr>
          <w:p w14:paraId="7A4C99C9" w14:textId="77777777" w:rsidR="00BC0393" w:rsidRDefault="00BC0393" w:rsidP="00BC0393">
            <w:pPr>
              <w:pStyle w:val="Tabletext"/>
            </w:pPr>
            <w:r>
              <w:t>NICE 1.2.5 – ensure that education programmes for adults with type 2 diabetes meet the cultural, linguistic, cognitive and literacy needs of people in the local area.</w:t>
            </w:r>
          </w:p>
          <w:p w14:paraId="5F5DAD95" w14:textId="67B4ACA7" w:rsidR="00BC0393" w:rsidRPr="0088696C" w:rsidRDefault="00BC0393" w:rsidP="00BC0393">
            <w:pPr>
              <w:pStyle w:val="Tabletext"/>
            </w:pPr>
            <w:r>
              <w:t>The guideline: ‘Best Practice in Diabetes in the Primary Care Network’ - emphasises the importance of culturally tailored education as more efficacious.</w:t>
            </w:r>
          </w:p>
        </w:tc>
      </w:tr>
      <w:tr w:rsidR="0091765A" w:rsidRPr="00C92280" w14:paraId="1BA75AEB" w14:textId="77777777" w:rsidTr="00E656F9">
        <w:trPr>
          <w:trHeight w:val="282"/>
        </w:trPr>
        <w:tc>
          <w:tcPr>
            <w:tcW w:w="429" w:type="pct"/>
          </w:tcPr>
          <w:p w14:paraId="4E938B3E" w14:textId="5C6929C5" w:rsidR="00BC0393" w:rsidRPr="001B4A07" w:rsidRDefault="00A21885" w:rsidP="00BC0393">
            <w:pPr>
              <w:pStyle w:val="Tabletext"/>
              <w:rPr>
                <w:lang w:eastAsia="en-GB"/>
              </w:rPr>
            </w:pPr>
            <w:r w:rsidRPr="001B4A07">
              <w:rPr>
                <w:lang w:eastAsia="en-GB"/>
              </w:rPr>
              <w:t>08</w:t>
            </w:r>
          </w:p>
        </w:tc>
        <w:tc>
          <w:tcPr>
            <w:tcW w:w="84" w:type="pct"/>
          </w:tcPr>
          <w:p w14:paraId="0D51BBCB" w14:textId="0722CF34" w:rsidR="00BC0393" w:rsidRPr="00427135" w:rsidRDefault="00BC0393" w:rsidP="00BC0393">
            <w:pPr>
              <w:pStyle w:val="Tabletext"/>
              <w:rPr>
                <w:highlight w:val="cyan"/>
              </w:rPr>
            </w:pPr>
            <w:r>
              <w:t>BDA</w:t>
            </w:r>
          </w:p>
        </w:tc>
        <w:tc>
          <w:tcPr>
            <w:tcW w:w="532" w:type="pct"/>
          </w:tcPr>
          <w:p w14:paraId="139E0E4D" w14:textId="2DD428F2" w:rsidR="00BC0393" w:rsidRPr="00BC0393" w:rsidRDefault="00BC0393" w:rsidP="00BC0393">
            <w:pPr>
              <w:pStyle w:val="Tabletext"/>
            </w:pPr>
            <w:r w:rsidRPr="00BC0393">
              <w:rPr>
                <w:b/>
                <w:bCs/>
              </w:rPr>
              <w:t>Education and advice (structured education):</w:t>
            </w:r>
            <w:r>
              <w:t xml:space="preserve"> </w:t>
            </w:r>
            <w:r w:rsidRPr="00BC0393">
              <w:t>Early attendance of structured education at diagnosis and an annual offer – education should be tailored, and where unsuitable, alternatives should be offered.</w:t>
            </w:r>
          </w:p>
        </w:tc>
        <w:tc>
          <w:tcPr>
            <w:tcW w:w="1246" w:type="pct"/>
          </w:tcPr>
          <w:p w14:paraId="062C18B5" w14:textId="77777777" w:rsidR="00BC0393" w:rsidRDefault="00BC0393" w:rsidP="00BC0393">
            <w:pPr>
              <w:pStyle w:val="Tabletext"/>
            </w:pPr>
            <w:r>
              <w:t xml:space="preserve">Historically, attendance of face-to-face Type 2 diabetes structured education within the first year of diagnosis has been reportedly low (in part due to poor data capture) with considerable variation across the UK. </w:t>
            </w:r>
          </w:p>
          <w:p w14:paraId="64BC8CBA" w14:textId="77777777" w:rsidR="00BC0393" w:rsidRDefault="00BC0393" w:rsidP="00BC0393">
            <w:pPr>
              <w:pStyle w:val="Tabletext"/>
            </w:pPr>
            <w:r>
              <w:t>Face to face structured education soon after diagnosis with type 2 diabetes is efficacious and well established; with demonstrable improvements in glycaemic control, quality of life and weight, and reduced cardiovascular risk after attendance. Furthermore there has been reported reduction of depression, improvement of empowerment, skills and confidence in self-management of diabetes; with cost-effective benefits.</w:t>
            </w:r>
          </w:p>
          <w:p w14:paraId="306FA585" w14:textId="77777777" w:rsidR="00BC0393" w:rsidRDefault="00BC0393" w:rsidP="00BC0393">
            <w:pPr>
              <w:pStyle w:val="Tabletext"/>
            </w:pPr>
            <w:r>
              <w:t xml:space="preserve">In response to the pandemic, availability of traditional face to </w:t>
            </w:r>
            <w:r>
              <w:lastRenderedPageBreak/>
              <w:t xml:space="preserve">face group programmes has reduced and a large proportion of structured self-management education programmes for type 2 diabetes are now offered virtually. </w:t>
            </w:r>
          </w:p>
          <w:p w14:paraId="462DB303" w14:textId="77777777" w:rsidR="00BC0393" w:rsidRDefault="00BC0393" w:rsidP="00BC0393">
            <w:pPr>
              <w:pStyle w:val="Tabletext"/>
            </w:pPr>
            <w:r>
              <w:t>This is a critical time to reinforce the messages around education.</w:t>
            </w:r>
          </w:p>
          <w:p w14:paraId="31975240" w14:textId="62394FCE" w:rsidR="00BC0393" w:rsidRPr="00427135" w:rsidRDefault="00BC0393" w:rsidP="00BC0393">
            <w:pPr>
              <w:pStyle w:val="Tabletext"/>
              <w:rPr>
                <w:highlight w:val="cyan"/>
              </w:rPr>
            </w:pPr>
            <w:r>
              <w:t>Local attendance data should be interrogated to see if there are certain demographic characteristics which have lower attendance as well as whether certain modalities of delivery suit certain population groups.</w:t>
            </w:r>
          </w:p>
        </w:tc>
        <w:tc>
          <w:tcPr>
            <w:tcW w:w="2709" w:type="pct"/>
          </w:tcPr>
          <w:p w14:paraId="4BB78A3F" w14:textId="77777777" w:rsidR="00BC0393" w:rsidRDefault="00BC0393" w:rsidP="00BC0393">
            <w:pPr>
              <w:pStyle w:val="Tabletext"/>
            </w:pPr>
            <w:r>
              <w:lastRenderedPageBreak/>
              <w:t xml:space="preserve">The guideline: ‘Best Practice in Diabetes in the Primary Care Network’ - emphasises the importance of </w:t>
            </w:r>
            <w:r w:rsidRPr="00D009CA">
              <w:rPr>
                <w:i/>
                <w:iCs/>
              </w:rPr>
              <w:t>early</w:t>
            </w:r>
            <w:r>
              <w:t xml:space="preserve"> </w:t>
            </w:r>
            <w:r w:rsidRPr="00D009CA">
              <w:rPr>
                <w:i/>
                <w:iCs/>
              </w:rPr>
              <w:t>attendance</w:t>
            </w:r>
            <w:r>
              <w:t xml:space="preserve"> of structured education and annual consideration (rather than referral).</w:t>
            </w:r>
          </w:p>
          <w:p w14:paraId="5B3F68C1" w14:textId="77777777" w:rsidR="00BC0393" w:rsidRDefault="001F5938" w:rsidP="00BC0393">
            <w:pPr>
              <w:pStyle w:val="Tabletext"/>
            </w:pPr>
            <w:hyperlink r:id="rId80" w:history="1">
              <w:r w:rsidR="00BC0393" w:rsidRPr="00FC6D2C">
                <w:rPr>
                  <w:rStyle w:val="Hyperlink"/>
                  <w:rFonts w:cs="Arial"/>
                </w:rPr>
                <w:t>https://www.diabetes.org.uk/professionals/resources/shared-practice/primary-and-community-care/pcn-delivery-of-care</w:t>
              </w:r>
            </w:hyperlink>
            <w:r w:rsidR="00BC0393">
              <w:t xml:space="preserve"> (also hosted by PCDS).</w:t>
            </w:r>
          </w:p>
          <w:p w14:paraId="2AA29419" w14:textId="77777777" w:rsidR="00BC0393" w:rsidRDefault="00BC0393" w:rsidP="00BC0393">
            <w:pPr>
              <w:pStyle w:val="Tabletext"/>
            </w:pPr>
            <w:r>
              <w:t xml:space="preserve">NICE </w:t>
            </w:r>
            <w:r w:rsidRPr="00147010">
              <w:rPr>
                <w:szCs w:val="22"/>
              </w:rPr>
              <w:t>NG28</w:t>
            </w:r>
            <w:r>
              <w:rPr>
                <w:szCs w:val="22"/>
              </w:rPr>
              <w:t xml:space="preserve"> </w:t>
            </w:r>
            <w:r>
              <w:t>recommends access to structured education within a year of diagnosis and annually.</w:t>
            </w:r>
          </w:p>
          <w:p w14:paraId="153B3685" w14:textId="77777777" w:rsidR="00BC0393" w:rsidRPr="00F27622" w:rsidRDefault="00BC0393" w:rsidP="00BC0393">
            <w:pPr>
              <w:pStyle w:val="Tabletext"/>
              <w:rPr>
                <w:szCs w:val="22"/>
                <w:highlight w:val="cyan"/>
              </w:rPr>
            </w:pPr>
          </w:p>
        </w:tc>
      </w:tr>
      <w:tr w:rsidR="0091765A" w:rsidRPr="00C92280" w14:paraId="3A183B30" w14:textId="77777777" w:rsidTr="00E656F9">
        <w:trPr>
          <w:trHeight w:val="282"/>
        </w:trPr>
        <w:tc>
          <w:tcPr>
            <w:tcW w:w="429" w:type="pct"/>
          </w:tcPr>
          <w:p w14:paraId="7E57B199" w14:textId="497457BD" w:rsidR="00BC0393" w:rsidRPr="001B4A07" w:rsidRDefault="00A21885" w:rsidP="00BC0393">
            <w:pPr>
              <w:pStyle w:val="Tabletext"/>
              <w:rPr>
                <w:lang w:eastAsia="en-GB"/>
              </w:rPr>
            </w:pPr>
            <w:r w:rsidRPr="001B4A07">
              <w:rPr>
                <w:lang w:eastAsia="en-GB"/>
              </w:rPr>
              <w:t>09</w:t>
            </w:r>
          </w:p>
        </w:tc>
        <w:tc>
          <w:tcPr>
            <w:tcW w:w="84" w:type="pct"/>
          </w:tcPr>
          <w:p w14:paraId="05453EAF" w14:textId="0F56BA17" w:rsidR="00BC0393" w:rsidRPr="00427135" w:rsidRDefault="00BC0393" w:rsidP="00BC0393">
            <w:pPr>
              <w:pStyle w:val="Tabletext"/>
              <w:rPr>
                <w:highlight w:val="cyan"/>
              </w:rPr>
            </w:pPr>
            <w:r>
              <w:t>NHSE National Diabetes Programme</w:t>
            </w:r>
          </w:p>
        </w:tc>
        <w:tc>
          <w:tcPr>
            <w:tcW w:w="532" w:type="pct"/>
          </w:tcPr>
          <w:p w14:paraId="4C827C0A" w14:textId="6DE46D3C" w:rsidR="00BC0393" w:rsidRPr="00F27622" w:rsidRDefault="00BC0393" w:rsidP="00BC0393">
            <w:pPr>
              <w:pStyle w:val="Tabletext"/>
              <w:rPr>
                <w:szCs w:val="22"/>
                <w:highlight w:val="cyan"/>
              </w:rPr>
            </w:pPr>
            <w:r w:rsidRPr="00BC0393">
              <w:rPr>
                <w:b/>
                <w:bCs/>
              </w:rPr>
              <w:t>Education and advice (structured education):</w:t>
            </w:r>
            <w:r>
              <w:rPr>
                <w:rFonts w:ascii="Helvetica" w:hAnsi="Helvetica" w:cs="Helvetica"/>
                <w:shd w:val="clear" w:color="auto" w:fill="FAFAFB"/>
              </w:rPr>
              <w:t xml:space="preserve"> </w:t>
            </w:r>
            <w:r w:rsidRPr="00DE0B5F">
              <w:rPr>
                <w:rFonts w:ascii="Helvetica" w:hAnsi="Helvetica" w:cs="Helvetica"/>
                <w:shd w:val="clear" w:color="auto" w:fill="FAFAFB"/>
              </w:rPr>
              <w:t xml:space="preserve">Adults with type 2 diabetes are offered a structured education programme at diagnosis (including equal standard </w:t>
            </w:r>
            <w:r w:rsidRPr="00DE0B5F">
              <w:rPr>
                <w:rFonts w:ascii="Helvetica" w:hAnsi="Helvetica" w:cs="Helvetica"/>
                <w:shd w:val="clear" w:color="auto" w:fill="FAFAFB"/>
              </w:rPr>
              <w:lastRenderedPageBreak/>
              <w:t>alternatives to group based learning such as nationally available digital programmes) from diagnosis</w:t>
            </w:r>
            <w:r w:rsidRPr="00DE0B5F">
              <w:t>, and this offer should be reinforced and reviewed annually.</w:t>
            </w:r>
          </w:p>
        </w:tc>
        <w:tc>
          <w:tcPr>
            <w:tcW w:w="1246" w:type="pct"/>
          </w:tcPr>
          <w:p w14:paraId="6F3F8670" w14:textId="77777777" w:rsidR="00BC0393" w:rsidRPr="00DE0B5F" w:rsidRDefault="00BC0393" w:rsidP="00BC0393">
            <w:pPr>
              <w:pStyle w:val="Tabletext"/>
            </w:pPr>
            <w:r w:rsidRPr="00DE0B5F">
              <w:lastRenderedPageBreak/>
              <w:t xml:space="preserve">Diabetes is a challenging and complex condition and people need the skills to manage the daily demands of self-management and avoid complications. </w:t>
            </w:r>
          </w:p>
          <w:p w14:paraId="73156966" w14:textId="77777777" w:rsidR="00BC0393" w:rsidRPr="00DE0B5F" w:rsidRDefault="00BC0393" w:rsidP="00BC0393">
            <w:pPr>
              <w:pStyle w:val="Tabletext"/>
            </w:pPr>
            <w:r w:rsidRPr="00DE0B5F">
              <w:t xml:space="preserve">Structured education has been shown to improve glycaemic control leading to a reduction in HbA1c, reduce risk of hypoglycaemia (thereby reducing emergency treatment costs), help restore hypoglycaemia awareness, improve quality of life and reduce anxiety and depression. An offer of structured education forms part of </w:t>
            </w:r>
            <w:r w:rsidRPr="00DE0B5F">
              <w:lastRenderedPageBreak/>
              <w:t xml:space="preserve">the NICE guidance for T1 diabetes management. </w:t>
            </w:r>
          </w:p>
          <w:p w14:paraId="44DD7BE0" w14:textId="177971DB" w:rsidR="00BC0393" w:rsidRPr="00F27622" w:rsidRDefault="00BC0393" w:rsidP="00BC0393">
            <w:pPr>
              <w:pStyle w:val="Tabletext"/>
              <w:rPr>
                <w:szCs w:val="22"/>
                <w:highlight w:val="cyan"/>
                <w:lang w:eastAsia="en-GB"/>
              </w:rPr>
            </w:pPr>
            <w:r w:rsidRPr="00DE0B5F">
              <w:t xml:space="preserve">The National Diabetes Audit found that in 2020/21 only 40% of people diagnosed with type 1 diabetes that year were offered structured education, and only 7.2% attended. </w:t>
            </w:r>
          </w:p>
        </w:tc>
        <w:tc>
          <w:tcPr>
            <w:tcW w:w="2709" w:type="pct"/>
          </w:tcPr>
          <w:p w14:paraId="2911A584" w14:textId="77777777" w:rsidR="00BC0393" w:rsidRPr="00DE0B5F" w:rsidRDefault="001F5938" w:rsidP="00BC0393">
            <w:pPr>
              <w:pStyle w:val="Tabletext"/>
            </w:pPr>
            <w:hyperlink r:id="rId81" w:history="1">
              <w:r w:rsidR="00BC0393" w:rsidRPr="00DE0B5F">
                <w:rPr>
                  <w:rStyle w:val="Hyperlink"/>
                </w:rPr>
                <w:t>Diabetes%20UK_Diabetes%20education%20-%20the%20big%20missed%20opportunity_updated%20June%202016.pdf (diabetes-resources-production.s3-eu-west-1.amazonaws.com)</w:t>
              </w:r>
            </w:hyperlink>
          </w:p>
          <w:p w14:paraId="25079352" w14:textId="77777777" w:rsidR="00BC0393" w:rsidRPr="00DE0B5F" w:rsidRDefault="00BC0393" w:rsidP="00BC0393">
            <w:pPr>
              <w:pStyle w:val="Tabletext"/>
            </w:pPr>
          </w:p>
          <w:p w14:paraId="2EAB6684" w14:textId="77777777" w:rsidR="00BC0393" w:rsidRPr="00DE0B5F" w:rsidRDefault="001F5938" w:rsidP="00BC0393">
            <w:pPr>
              <w:pStyle w:val="Tabletext"/>
            </w:pPr>
            <w:hyperlink r:id="rId82" w:history="1">
              <w:r w:rsidR="00BC0393" w:rsidRPr="00DE0B5F">
                <w:rPr>
                  <w:rStyle w:val="Hyperlink"/>
                </w:rPr>
                <w:t>Microsoft Power BI</w:t>
              </w:r>
            </w:hyperlink>
          </w:p>
          <w:p w14:paraId="7FE61DF5" w14:textId="00889280" w:rsidR="00BC0393" w:rsidRPr="00F27622" w:rsidRDefault="00BC0393" w:rsidP="00BC0393">
            <w:pPr>
              <w:pStyle w:val="Tabletext"/>
              <w:rPr>
                <w:rFonts w:eastAsia="Calibri"/>
                <w:szCs w:val="22"/>
                <w:highlight w:val="cyan"/>
              </w:rPr>
            </w:pPr>
            <w:r w:rsidRPr="00DE0B5F">
              <w:t>NICE NG28</w:t>
            </w:r>
          </w:p>
        </w:tc>
      </w:tr>
      <w:tr w:rsidR="0091765A" w:rsidRPr="00C92280" w14:paraId="5BC05CD5" w14:textId="77777777" w:rsidTr="00E656F9">
        <w:trPr>
          <w:trHeight w:val="282"/>
        </w:trPr>
        <w:tc>
          <w:tcPr>
            <w:tcW w:w="429" w:type="pct"/>
          </w:tcPr>
          <w:p w14:paraId="4EA36B97" w14:textId="0D2DC253" w:rsidR="00BC0393" w:rsidRPr="001B4A07" w:rsidRDefault="00A21885" w:rsidP="00BC0393">
            <w:pPr>
              <w:pStyle w:val="Tabletext"/>
              <w:rPr>
                <w:lang w:eastAsia="en-GB"/>
              </w:rPr>
            </w:pPr>
            <w:r w:rsidRPr="001B4A07">
              <w:rPr>
                <w:lang w:eastAsia="en-GB"/>
              </w:rPr>
              <w:t>10</w:t>
            </w:r>
          </w:p>
        </w:tc>
        <w:tc>
          <w:tcPr>
            <w:tcW w:w="84" w:type="pct"/>
          </w:tcPr>
          <w:p w14:paraId="6E6360CF" w14:textId="78DF17C1" w:rsidR="00BC0393" w:rsidRPr="00427135" w:rsidRDefault="00BC0393" w:rsidP="00BC0393">
            <w:pPr>
              <w:pStyle w:val="Tabletext"/>
              <w:rPr>
                <w:highlight w:val="cyan"/>
              </w:rPr>
            </w:pPr>
            <w:r w:rsidRPr="00F5729D">
              <w:t>SCM1</w:t>
            </w:r>
          </w:p>
        </w:tc>
        <w:tc>
          <w:tcPr>
            <w:tcW w:w="532" w:type="pct"/>
          </w:tcPr>
          <w:p w14:paraId="7585E70C" w14:textId="70C85D96" w:rsidR="00BC0393" w:rsidRPr="00427135" w:rsidRDefault="00BC0393" w:rsidP="00BC0393">
            <w:pPr>
              <w:pStyle w:val="Tabletext"/>
              <w:rPr>
                <w:highlight w:val="cyan"/>
              </w:rPr>
            </w:pPr>
            <w:r w:rsidRPr="00BC0393">
              <w:rPr>
                <w:b/>
                <w:bCs/>
              </w:rPr>
              <w:t>Education and advice (structured education):</w:t>
            </w:r>
            <w:r w:rsidRPr="00F5729D">
              <w:t xml:space="preserve"> Weight management and closer follow up should be integral parts of smoking cessation intervention for people with </w:t>
            </w:r>
            <w:r w:rsidRPr="00F5729D">
              <w:lastRenderedPageBreak/>
              <w:t>prediabetes and diabetes</w:t>
            </w:r>
          </w:p>
        </w:tc>
        <w:tc>
          <w:tcPr>
            <w:tcW w:w="1246" w:type="pct"/>
          </w:tcPr>
          <w:p w14:paraId="2CFDAF52" w14:textId="0DC28F6C" w:rsidR="00BC0393" w:rsidRPr="00F27622" w:rsidRDefault="00BC0393" w:rsidP="00BC0393">
            <w:pPr>
              <w:pStyle w:val="Tabletext"/>
              <w:rPr>
                <w:szCs w:val="22"/>
                <w:highlight w:val="cyan"/>
              </w:rPr>
            </w:pPr>
            <w:r w:rsidRPr="00F5729D">
              <w:lastRenderedPageBreak/>
              <w:t>Post-cessation weight gain is almost inevitable</w:t>
            </w:r>
            <w:r w:rsidR="003B2A89">
              <w:t>,</w:t>
            </w:r>
            <w:r w:rsidRPr="00F5729D">
              <w:t xml:space="preserve"> and it should be anticipated. It is one of the major deterr</w:t>
            </w:r>
            <w:r>
              <w:t>e</w:t>
            </w:r>
            <w:r w:rsidRPr="00F5729D">
              <w:t>nts for the smokers to quit and remain abstinent. Post-cessation weight gain can cause people with prediabetes to develop T2DM, and in people with T2DM to have glycaemic control worsened. C</w:t>
            </w:r>
            <w:r>
              <w:t>a</w:t>
            </w:r>
            <w:r w:rsidRPr="00F5729D">
              <w:t>reful monitoring of weight and HbA1c is necessary for people with prediabetes and T2DM when they stop smoking</w:t>
            </w:r>
          </w:p>
        </w:tc>
        <w:tc>
          <w:tcPr>
            <w:tcW w:w="2709" w:type="pct"/>
          </w:tcPr>
          <w:p w14:paraId="50427681" w14:textId="77777777" w:rsidR="00BC0393" w:rsidRPr="00F5729D" w:rsidRDefault="00BC0393" w:rsidP="00BC0393">
            <w:pPr>
              <w:pStyle w:val="Tabletext"/>
            </w:pPr>
            <w:r w:rsidRPr="00F5729D">
              <w:t>Post-cessation weight gain is strongly associated with incident T2DM</w:t>
            </w:r>
          </w:p>
          <w:p w14:paraId="20C914F2" w14:textId="77777777" w:rsidR="00BC0393" w:rsidRPr="00F5729D" w:rsidRDefault="001F5938" w:rsidP="00BC0393">
            <w:pPr>
              <w:pStyle w:val="Tabletext"/>
            </w:pPr>
            <w:hyperlink r:id="rId83" w:history="1">
              <w:r w:rsidR="00BC0393" w:rsidRPr="00F5729D">
                <w:rPr>
                  <w:rStyle w:val="Hyperlink"/>
                  <w:rFonts w:cs="Arial"/>
                  <w:sz w:val="20"/>
                  <w:szCs w:val="20"/>
                </w:rPr>
                <w:t>https://www.ncbi.nlm.nih.gov/pmc/articles/PMC9046538/</w:t>
              </w:r>
            </w:hyperlink>
          </w:p>
          <w:p w14:paraId="5D3558D6" w14:textId="77777777" w:rsidR="00BC0393" w:rsidRPr="00F5729D" w:rsidRDefault="00BC0393" w:rsidP="00BC0393">
            <w:pPr>
              <w:pStyle w:val="Tabletext"/>
            </w:pPr>
            <w:r w:rsidRPr="00F5729D">
              <w:t>Most of the weight gain occurs within 3 months of quitting. Support during the first 3 months can be very useful</w:t>
            </w:r>
          </w:p>
          <w:p w14:paraId="629DEA2C" w14:textId="77777777" w:rsidR="00BC0393" w:rsidRPr="00F5729D" w:rsidRDefault="001F5938" w:rsidP="00BC0393">
            <w:pPr>
              <w:pStyle w:val="Tabletext"/>
            </w:pPr>
            <w:hyperlink r:id="rId84" w:history="1">
              <w:r w:rsidR="00BC0393" w:rsidRPr="00F5729D">
                <w:rPr>
                  <w:rStyle w:val="Hyperlink"/>
                  <w:rFonts w:cs="Arial"/>
                  <w:sz w:val="20"/>
                  <w:szCs w:val="20"/>
                </w:rPr>
                <w:t>https://pubmed.ncbi.nlm.nih.gov/22782848/</w:t>
              </w:r>
            </w:hyperlink>
          </w:p>
          <w:p w14:paraId="5F2D916B" w14:textId="77777777" w:rsidR="00BC0393" w:rsidRPr="00F5729D" w:rsidRDefault="00BC0393" w:rsidP="00BC0393">
            <w:pPr>
              <w:pStyle w:val="Tabletext"/>
            </w:pPr>
            <w:r w:rsidRPr="00F5729D">
              <w:t xml:space="preserve">Smokers with prediabetes can revert back to normoglycaemia if they quit and follow structured lifestyle intervention </w:t>
            </w:r>
          </w:p>
          <w:p w14:paraId="7230A43D" w14:textId="77777777" w:rsidR="00BC0393" w:rsidRPr="00F5729D" w:rsidRDefault="001F5938" w:rsidP="00BC0393">
            <w:pPr>
              <w:pStyle w:val="Tabletext"/>
            </w:pPr>
            <w:hyperlink r:id="rId85" w:history="1">
              <w:r w:rsidR="00BC0393" w:rsidRPr="00F5729D">
                <w:rPr>
                  <w:rStyle w:val="Hyperlink"/>
                  <w:rFonts w:cs="Arial"/>
                  <w:sz w:val="20"/>
                  <w:szCs w:val="20"/>
                </w:rPr>
                <w:t>https://pubmed.ncbi.nlm.nih.gov/34684360/</w:t>
              </w:r>
            </w:hyperlink>
          </w:p>
          <w:p w14:paraId="1B3BAF4A" w14:textId="77777777" w:rsidR="00BC0393" w:rsidRPr="00F27622" w:rsidRDefault="00BC0393" w:rsidP="00BC0393">
            <w:pPr>
              <w:pStyle w:val="Tabletext"/>
              <w:rPr>
                <w:szCs w:val="22"/>
                <w:highlight w:val="cyan"/>
              </w:rPr>
            </w:pPr>
          </w:p>
        </w:tc>
      </w:tr>
      <w:tr w:rsidR="0091765A" w:rsidRPr="00C92280" w14:paraId="674A458D" w14:textId="77777777" w:rsidTr="00E656F9">
        <w:trPr>
          <w:trHeight w:val="282"/>
        </w:trPr>
        <w:tc>
          <w:tcPr>
            <w:tcW w:w="429" w:type="pct"/>
          </w:tcPr>
          <w:p w14:paraId="7DB644FF" w14:textId="1E9413EF" w:rsidR="003B2A89" w:rsidRPr="00645A9C" w:rsidRDefault="00A21885" w:rsidP="003B2A89">
            <w:pPr>
              <w:pStyle w:val="Tabletext"/>
              <w:rPr>
                <w:lang w:eastAsia="en-GB"/>
              </w:rPr>
            </w:pPr>
            <w:r w:rsidRPr="00645A9C">
              <w:rPr>
                <w:lang w:eastAsia="en-GB"/>
              </w:rPr>
              <w:t>11</w:t>
            </w:r>
          </w:p>
        </w:tc>
        <w:tc>
          <w:tcPr>
            <w:tcW w:w="84" w:type="pct"/>
          </w:tcPr>
          <w:p w14:paraId="5481E0DF" w14:textId="384F947A" w:rsidR="003B2A89" w:rsidRPr="0088696C" w:rsidRDefault="003B2A89" w:rsidP="003B2A89">
            <w:pPr>
              <w:pStyle w:val="Tabletext"/>
            </w:pPr>
            <w:r w:rsidRPr="00F5729D">
              <w:t>SCM4</w:t>
            </w:r>
          </w:p>
        </w:tc>
        <w:tc>
          <w:tcPr>
            <w:tcW w:w="532" w:type="pct"/>
          </w:tcPr>
          <w:p w14:paraId="159CBD21" w14:textId="76D74871" w:rsidR="003B2A89" w:rsidRPr="0088696C" w:rsidRDefault="003B2A89" w:rsidP="003B2A89">
            <w:pPr>
              <w:pStyle w:val="Tabletext"/>
            </w:pPr>
            <w:r w:rsidRPr="003B2A89">
              <w:rPr>
                <w:b/>
                <w:bCs/>
              </w:rPr>
              <w:t>Education and advice (structured education):</w:t>
            </w:r>
            <w:r w:rsidRPr="00F5729D">
              <w:t xml:space="preserve"> Structured education programmes for adults with Type 2 Diabetes</w:t>
            </w:r>
          </w:p>
        </w:tc>
        <w:tc>
          <w:tcPr>
            <w:tcW w:w="1246" w:type="pct"/>
          </w:tcPr>
          <w:p w14:paraId="391066F7" w14:textId="0D542C01" w:rsidR="003B2A89" w:rsidRPr="0088696C" w:rsidRDefault="003B2A89" w:rsidP="003B2A89">
            <w:pPr>
              <w:pStyle w:val="Tabletext"/>
              <w:rPr>
                <w:szCs w:val="22"/>
              </w:rPr>
            </w:pPr>
            <w:r w:rsidRPr="00F5729D">
              <w:t xml:space="preserve">The National Diabetes Audit, 2019-20 (T2D) - In England, recorded offers of structured education, with no time limit, remained around the same levels for the last three to four years. There was an increase in offer rates within one and two years of diagnosis. </w:t>
            </w:r>
          </w:p>
        </w:tc>
        <w:tc>
          <w:tcPr>
            <w:tcW w:w="2709" w:type="pct"/>
          </w:tcPr>
          <w:p w14:paraId="20F1712F" w14:textId="77777777" w:rsidR="003B2A89" w:rsidRPr="00F5729D" w:rsidRDefault="003B2A89" w:rsidP="003B2A89">
            <w:pPr>
              <w:pStyle w:val="Tabletext"/>
            </w:pPr>
            <w:r w:rsidRPr="00F5729D">
              <w:t>NDA 2019-20</w:t>
            </w:r>
          </w:p>
          <w:p w14:paraId="454AF29D" w14:textId="698FD896" w:rsidR="003B2A89" w:rsidRPr="0088696C" w:rsidRDefault="003B2A89" w:rsidP="003B2A89">
            <w:pPr>
              <w:pStyle w:val="Tabletext"/>
              <w:rPr>
                <w:szCs w:val="22"/>
              </w:rPr>
            </w:pPr>
            <w:r w:rsidRPr="00F5729D">
              <w:t>NG28</w:t>
            </w:r>
          </w:p>
        </w:tc>
      </w:tr>
      <w:tr w:rsidR="0091765A" w:rsidRPr="00C92280" w14:paraId="50CF770B" w14:textId="77777777" w:rsidTr="00E656F9">
        <w:trPr>
          <w:trHeight w:val="282"/>
        </w:trPr>
        <w:tc>
          <w:tcPr>
            <w:tcW w:w="429" w:type="pct"/>
          </w:tcPr>
          <w:p w14:paraId="275B2E3B" w14:textId="2F84A5F2" w:rsidR="003B2A89" w:rsidRPr="00645A9C" w:rsidRDefault="00A21885" w:rsidP="003B2A89">
            <w:pPr>
              <w:pStyle w:val="Tabletext"/>
            </w:pPr>
            <w:r w:rsidRPr="00645A9C">
              <w:t>12</w:t>
            </w:r>
          </w:p>
        </w:tc>
        <w:tc>
          <w:tcPr>
            <w:tcW w:w="84" w:type="pct"/>
          </w:tcPr>
          <w:p w14:paraId="70095882" w14:textId="2EF22084" w:rsidR="003B2A89" w:rsidRPr="0088696C" w:rsidRDefault="003B2A89" w:rsidP="003B2A89">
            <w:pPr>
              <w:pStyle w:val="Tabletext"/>
            </w:pPr>
            <w:r w:rsidRPr="00F5729D">
              <w:t>SCM5</w:t>
            </w:r>
          </w:p>
        </w:tc>
        <w:tc>
          <w:tcPr>
            <w:tcW w:w="532" w:type="pct"/>
          </w:tcPr>
          <w:p w14:paraId="31957394" w14:textId="70BE36D0" w:rsidR="003B2A89" w:rsidRPr="0088696C" w:rsidRDefault="003B2A89" w:rsidP="003B2A89">
            <w:pPr>
              <w:pStyle w:val="Tabletext"/>
            </w:pPr>
            <w:r w:rsidRPr="003B2A89">
              <w:rPr>
                <w:b/>
                <w:bCs/>
              </w:rPr>
              <w:t>Education and advice (structured education):</w:t>
            </w:r>
            <w:r>
              <w:rPr>
                <w:b/>
                <w:bCs/>
              </w:rPr>
              <w:t xml:space="preserve"> </w:t>
            </w:r>
            <w:r w:rsidRPr="00F5729D">
              <w:t xml:space="preserve">Improving access and attendance to Structured education within 12 months of referral </w:t>
            </w:r>
          </w:p>
        </w:tc>
        <w:tc>
          <w:tcPr>
            <w:tcW w:w="1246" w:type="pct"/>
          </w:tcPr>
          <w:p w14:paraId="4D7FD473" w14:textId="086707AF" w:rsidR="003B2A89" w:rsidRPr="0088696C" w:rsidRDefault="003B2A89" w:rsidP="003B2A89">
            <w:pPr>
              <w:pStyle w:val="Tabletext"/>
            </w:pPr>
          </w:p>
        </w:tc>
        <w:tc>
          <w:tcPr>
            <w:tcW w:w="2709" w:type="pct"/>
          </w:tcPr>
          <w:p w14:paraId="20F7A1D4" w14:textId="77777777" w:rsidR="003B2A89" w:rsidRPr="003B2A89" w:rsidRDefault="001F5938" w:rsidP="003B2A89">
            <w:pPr>
              <w:pStyle w:val="Tabletext"/>
              <w:rPr>
                <w:rStyle w:val="Hyperlink"/>
              </w:rPr>
            </w:pPr>
            <w:hyperlink r:id="rId86" w:history="1">
              <w:r w:rsidR="003B2A89" w:rsidRPr="003B2A89">
                <w:rPr>
                  <w:rStyle w:val="Hyperlink"/>
                </w:rPr>
                <w:t>https://digital.nhs.uk/data-and-information/publications/statistical/national-diabetes-audit/core-q3-21-22</w:t>
              </w:r>
            </w:hyperlink>
          </w:p>
          <w:p w14:paraId="3C0617E5" w14:textId="570808AC" w:rsidR="003B2A89" w:rsidRPr="0088696C" w:rsidRDefault="003B2A89" w:rsidP="003B2A89">
            <w:pPr>
              <w:pStyle w:val="Tabletext"/>
            </w:pPr>
            <w:r w:rsidRPr="003B2A89">
              <w:t>one area 57% offered 14% attended</w:t>
            </w:r>
          </w:p>
        </w:tc>
      </w:tr>
      <w:tr w:rsidR="0091765A" w:rsidRPr="00C92280" w14:paraId="0D89DDDB" w14:textId="77777777" w:rsidTr="00E656F9">
        <w:trPr>
          <w:trHeight w:val="282"/>
        </w:trPr>
        <w:tc>
          <w:tcPr>
            <w:tcW w:w="429" w:type="pct"/>
          </w:tcPr>
          <w:p w14:paraId="58E244E9" w14:textId="68F20ECB" w:rsidR="003B2A89" w:rsidRPr="00645A9C" w:rsidRDefault="00A21885" w:rsidP="003B2A89">
            <w:pPr>
              <w:pStyle w:val="Tabletext"/>
            </w:pPr>
            <w:r w:rsidRPr="00645A9C">
              <w:t>13</w:t>
            </w:r>
          </w:p>
        </w:tc>
        <w:tc>
          <w:tcPr>
            <w:tcW w:w="84" w:type="pct"/>
          </w:tcPr>
          <w:p w14:paraId="7B7A7CFA" w14:textId="6EE728EF" w:rsidR="003B2A89" w:rsidRPr="003B2A89" w:rsidRDefault="003B2A89" w:rsidP="003B2A89">
            <w:pPr>
              <w:pStyle w:val="Tabletext"/>
            </w:pPr>
            <w:r w:rsidRPr="003B2A89">
              <w:t>SCM6</w:t>
            </w:r>
          </w:p>
        </w:tc>
        <w:tc>
          <w:tcPr>
            <w:tcW w:w="532" w:type="pct"/>
          </w:tcPr>
          <w:p w14:paraId="251976F6" w14:textId="60041308" w:rsidR="003B2A89" w:rsidRPr="003B2A89" w:rsidRDefault="003B2A89" w:rsidP="003B2A89">
            <w:pPr>
              <w:pStyle w:val="Tabletext"/>
            </w:pPr>
            <w:r w:rsidRPr="003B2A89">
              <w:rPr>
                <w:b/>
                <w:bCs/>
              </w:rPr>
              <w:t>Education and advice (structured education):</w:t>
            </w:r>
            <w:r>
              <w:rPr>
                <w:b/>
                <w:bCs/>
              </w:rPr>
              <w:t xml:space="preserve"> </w:t>
            </w:r>
            <w:r w:rsidRPr="003B2A89">
              <w:lastRenderedPageBreak/>
              <w:t>patient activation</w:t>
            </w:r>
          </w:p>
        </w:tc>
        <w:tc>
          <w:tcPr>
            <w:tcW w:w="1246" w:type="pct"/>
          </w:tcPr>
          <w:p w14:paraId="4A0ACA70" w14:textId="77777777" w:rsidR="003B2A89" w:rsidRPr="003B2A89" w:rsidRDefault="003B2A89" w:rsidP="003B2A89">
            <w:pPr>
              <w:pStyle w:val="Tabletext"/>
            </w:pPr>
            <w:r w:rsidRPr="003B2A89">
              <w:lastRenderedPageBreak/>
              <w:t xml:space="preserve">Low Patient Activation is commensurate with poor clinical outcomes. Patient Activation and problem solving ability is essential to co-created health where the </w:t>
            </w:r>
            <w:r w:rsidRPr="003B2A89">
              <w:lastRenderedPageBreak/>
              <w:t>patient is an equal partner in care. 24% of the population present with low levels of Activation to self manage and prevent crisis. Historic models of care focus on clinical risk indicators as contributors to crises and ignore the significant impact of Patient factors on prognosis.</w:t>
            </w:r>
          </w:p>
          <w:p w14:paraId="1B04FF0F" w14:textId="0F5D9FCA" w:rsidR="003B2A89" w:rsidRPr="003B2A89" w:rsidRDefault="003B2A89" w:rsidP="003B2A89">
            <w:pPr>
              <w:pStyle w:val="Tabletext"/>
            </w:pPr>
            <w:r w:rsidRPr="003B2A89">
              <w:t xml:space="preserve"> NICE currently </w:t>
            </w:r>
            <w:r w:rsidR="009024AC" w:rsidRPr="003B2A89">
              <w:t>focuses</w:t>
            </w:r>
            <w:r w:rsidRPr="003B2A89">
              <w:t xml:space="preserve"> on the fundamental right of self determination but doesn’t set the standards for supporting the requisite increase in Activation. Standards are required to improve the quality of Coaching for Activation, so that patients and their carers may develop the </w:t>
            </w:r>
            <w:r w:rsidR="00E656F9" w:rsidRPr="003B2A89">
              <w:t>knowledge, skill</w:t>
            </w:r>
            <w:r w:rsidR="009024AC" w:rsidRPr="003B2A89">
              <w:t>, confidence</w:t>
            </w:r>
            <w:r w:rsidRPr="003B2A89">
              <w:t xml:space="preserve"> and importance to self manage their diabetes and prevent crisis through addressing underlying hazards.  </w:t>
            </w:r>
          </w:p>
          <w:p w14:paraId="5CF583D2" w14:textId="2C870130" w:rsidR="003B2A89" w:rsidRPr="003B2A89" w:rsidRDefault="003B2A89" w:rsidP="003B2A89">
            <w:pPr>
              <w:pStyle w:val="Tabletext"/>
            </w:pPr>
            <w:r w:rsidRPr="003B2A89">
              <w:t xml:space="preserve">Action :- individualised care </w:t>
            </w:r>
            <w:r w:rsidR="00E656F9" w:rsidRPr="003B2A89">
              <w:t>plans agreed</w:t>
            </w:r>
            <w:r w:rsidRPr="003B2A89">
              <w:t xml:space="preserve"> with person living with type 2 diabetes to include coaching for activation. Importance and Confidence scaling to self manage and problem solve is a subjective measure which should inform the </w:t>
            </w:r>
            <w:r w:rsidRPr="003B2A89">
              <w:lastRenderedPageBreak/>
              <w:t xml:space="preserve">patient centred management plan. PAM-13 scoring provides a validated measure of problem solving ability and highlights specific support needs. </w:t>
            </w:r>
          </w:p>
        </w:tc>
        <w:tc>
          <w:tcPr>
            <w:tcW w:w="2709" w:type="pct"/>
          </w:tcPr>
          <w:p w14:paraId="52C193DA" w14:textId="77777777" w:rsidR="003B2A89" w:rsidRPr="003B2A89" w:rsidRDefault="003B2A89" w:rsidP="003B2A89">
            <w:pPr>
              <w:pStyle w:val="Tabletext"/>
            </w:pPr>
            <w:r w:rsidRPr="003B2A89">
              <w:lastRenderedPageBreak/>
              <w:t>•</w:t>
            </w:r>
            <w:r w:rsidRPr="003B2A89">
              <w:tab/>
              <w:t>Prudent health care and patient activation An appraisal prepared for the Planned Care Programme Welsh Government December 201</w:t>
            </w:r>
          </w:p>
          <w:p w14:paraId="6751EB6F" w14:textId="5135129D" w:rsidR="003B2A89" w:rsidRPr="003B2A89" w:rsidRDefault="003B2A89" w:rsidP="003B2A89">
            <w:pPr>
              <w:pStyle w:val="Tabletext"/>
            </w:pPr>
            <w:r w:rsidRPr="003B2A89">
              <w:t>•</w:t>
            </w:r>
            <w:r w:rsidRPr="003B2A89">
              <w:tab/>
              <w:t>Person Centred Value Based Health Care Programme (</w:t>
            </w:r>
            <w:r w:rsidR="009024AC" w:rsidRPr="003B2A89">
              <w:t>Wales</w:t>
            </w:r>
            <w:r w:rsidRPr="003B2A89">
              <w:t xml:space="preserve">) </w:t>
            </w:r>
          </w:p>
          <w:p w14:paraId="4CC1E7FA" w14:textId="77777777" w:rsidR="003B2A89" w:rsidRPr="003B2A89" w:rsidRDefault="003B2A89" w:rsidP="003B2A89">
            <w:pPr>
              <w:pStyle w:val="Tabletext"/>
            </w:pPr>
            <w:r w:rsidRPr="003B2A89">
              <w:t>•</w:t>
            </w:r>
            <w:r w:rsidRPr="003B2A89">
              <w:tab/>
              <w:t>Wellbeing of Future generations (Wales) Act 2015</w:t>
            </w:r>
          </w:p>
          <w:p w14:paraId="45ED35D1" w14:textId="77777777" w:rsidR="003B2A89" w:rsidRPr="003B2A89" w:rsidRDefault="003B2A89" w:rsidP="003B2A89">
            <w:pPr>
              <w:pStyle w:val="Tabletext"/>
            </w:pPr>
            <w:r w:rsidRPr="003B2A89">
              <w:lastRenderedPageBreak/>
              <w:t>•</w:t>
            </w:r>
            <w:r w:rsidRPr="003B2A89">
              <w:tab/>
              <w:t>Nice Guideline NG19 “ People have the right to be involved in discussions and make informed decisions about their care… “</w:t>
            </w:r>
          </w:p>
          <w:p w14:paraId="38365E28" w14:textId="77777777" w:rsidR="003B2A89" w:rsidRPr="003B2A89" w:rsidRDefault="003B2A89" w:rsidP="003B2A89">
            <w:pPr>
              <w:pStyle w:val="Tabletext"/>
            </w:pPr>
            <w:r w:rsidRPr="003B2A89">
              <w:t>•</w:t>
            </w:r>
            <w:r w:rsidRPr="003B2A89">
              <w:tab/>
              <w:t>NICE: making decisions about your care</w:t>
            </w:r>
          </w:p>
          <w:p w14:paraId="18C6E619" w14:textId="77777777" w:rsidR="003B2A89" w:rsidRPr="003B2A89" w:rsidRDefault="003B2A89" w:rsidP="003B2A89">
            <w:pPr>
              <w:pStyle w:val="Tabletext"/>
            </w:pPr>
            <w:r w:rsidRPr="003B2A89">
              <w:t>•</w:t>
            </w:r>
            <w:r w:rsidRPr="003B2A89">
              <w:tab/>
              <w:t xml:space="preserve">Quality Statement 2 :- Structured education programmes for adults with type 2 diabetes </w:t>
            </w:r>
          </w:p>
          <w:p w14:paraId="2175FE16" w14:textId="77777777" w:rsidR="003B2A89" w:rsidRPr="003B2A89" w:rsidRDefault="003B2A89" w:rsidP="003B2A89">
            <w:pPr>
              <w:pStyle w:val="Tabletext"/>
            </w:pPr>
            <w:r w:rsidRPr="003B2A89">
              <w:t>•</w:t>
            </w:r>
            <w:r w:rsidRPr="003B2A89">
              <w:tab/>
              <w:t xml:space="preserve">Quality Statement 5 : Referral for adults at moderate or high risk of diabetic foot problems </w:t>
            </w:r>
          </w:p>
          <w:p w14:paraId="46A163E4" w14:textId="77777777" w:rsidR="003B2A89" w:rsidRPr="003B2A89" w:rsidRDefault="003B2A89" w:rsidP="003B2A89">
            <w:pPr>
              <w:pStyle w:val="Tabletext"/>
            </w:pPr>
            <w:r w:rsidRPr="003B2A89">
              <w:t>•</w:t>
            </w:r>
            <w:r w:rsidRPr="003B2A89">
              <w:tab/>
              <w:t>Developing the Intervention for the All Wales Diabetes Prevention Programme – Public Health Wales</w:t>
            </w:r>
          </w:p>
          <w:p w14:paraId="51CF01EE" w14:textId="524556D1" w:rsidR="003B2A89" w:rsidRPr="003B2A89" w:rsidRDefault="003B2A89" w:rsidP="003B2A89">
            <w:pPr>
              <w:pStyle w:val="Tabletext"/>
              <w:rPr>
                <w:rStyle w:val="Hyperlink"/>
                <w:color w:val="auto"/>
                <w:u w:val="none"/>
              </w:rPr>
            </w:pPr>
            <w:r w:rsidRPr="003B2A89">
              <w:t>•</w:t>
            </w:r>
            <w:r w:rsidRPr="003B2A89">
              <w:tab/>
              <w:t xml:space="preserve">All Wales Prudent Model for Prevention of Diabetes Related Crisis </w:t>
            </w:r>
            <w:r w:rsidR="00E656F9" w:rsidRPr="003B2A89">
              <w:t>(addendum</w:t>
            </w:r>
            <w:r w:rsidRPr="003B2A89">
              <w:t xml:space="preserve"> to Putting Feet First)</w:t>
            </w:r>
          </w:p>
        </w:tc>
      </w:tr>
      <w:tr w:rsidR="0091765A" w:rsidRPr="00C92280" w14:paraId="18895698" w14:textId="77777777" w:rsidTr="00E656F9">
        <w:trPr>
          <w:trHeight w:val="282"/>
        </w:trPr>
        <w:tc>
          <w:tcPr>
            <w:tcW w:w="429" w:type="pct"/>
          </w:tcPr>
          <w:p w14:paraId="53EB61F0" w14:textId="73AD0D74" w:rsidR="003B2A89" w:rsidRPr="00645A9C" w:rsidRDefault="00A21885" w:rsidP="003B2A89">
            <w:pPr>
              <w:pStyle w:val="Tabletext"/>
            </w:pPr>
            <w:r w:rsidRPr="00645A9C">
              <w:lastRenderedPageBreak/>
              <w:t>14</w:t>
            </w:r>
          </w:p>
        </w:tc>
        <w:tc>
          <w:tcPr>
            <w:tcW w:w="84" w:type="pct"/>
          </w:tcPr>
          <w:p w14:paraId="08191081" w14:textId="35614DEA" w:rsidR="003B2A89" w:rsidRPr="00F5729D" w:rsidRDefault="003B2A89" w:rsidP="003B2A89">
            <w:pPr>
              <w:pStyle w:val="Tabletext"/>
            </w:pPr>
            <w:r>
              <w:t>SCM7</w:t>
            </w:r>
          </w:p>
        </w:tc>
        <w:tc>
          <w:tcPr>
            <w:tcW w:w="532" w:type="pct"/>
          </w:tcPr>
          <w:p w14:paraId="449ACFF2" w14:textId="70F6CE44" w:rsidR="003B2A89" w:rsidRPr="003B2A89" w:rsidRDefault="003B2A89" w:rsidP="003B2A89">
            <w:pPr>
              <w:pStyle w:val="Tabletext"/>
              <w:rPr>
                <w:b/>
                <w:bCs/>
              </w:rPr>
            </w:pPr>
            <w:r w:rsidRPr="003B2A89">
              <w:rPr>
                <w:b/>
                <w:bCs/>
              </w:rPr>
              <w:t>Education and advice (structured education):</w:t>
            </w:r>
            <w:r>
              <w:t xml:space="preserve"> </w:t>
            </w:r>
            <w:r w:rsidRPr="00CD2DF5">
              <w:t>Tackling health inequalities through tailored education</w:t>
            </w:r>
          </w:p>
        </w:tc>
        <w:tc>
          <w:tcPr>
            <w:tcW w:w="1246" w:type="pct"/>
          </w:tcPr>
          <w:p w14:paraId="022861C4" w14:textId="4753F2C0" w:rsidR="003B2A89" w:rsidRPr="0088696C" w:rsidRDefault="003B2A89" w:rsidP="003B2A89">
            <w:pPr>
              <w:pStyle w:val="Tabletext"/>
            </w:pPr>
            <w:r w:rsidRPr="00CD2DF5">
              <w:t>The COVID-19 pandemic has highlighted interactions between poverty and diabetes, and between deprivation, diabetes and poorer COVID-19 outcomes.</w:t>
            </w:r>
          </w:p>
        </w:tc>
        <w:tc>
          <w:tcPr>
            <w:tcW w:w="2709" w:type="pct"/>
          </w:tcPr>
          <w:p w14:paraId="7A9486E3" w14:textId="77777777" w:rsidR="003B2A89" w:rsidRPr="00CD2DF5" w:rsidRDefault="003B2A89" w:rsidP="003B2A89">
            <w:pPr>
              <w:pStyle w:val="Tabletext"/>
            </w:pPr>
            <w:r w:rsidRPr="00CD2DF5">
              <w:t>NICE 1.2.5 – ensure that education programmes for adults with type 2 diabetes meet the cultural, linguistic, cognitive and literacy needs of people in the local area.</w:t>
            </w:r>
          </w:p>
          <w:p w14:paraId="623B506D" w14:textId="2F07BC2F" w:rsidR="003B2A89" w:rsidRPr="003B2A89" w:rsidRDefault="003B2A89" w:rsidP="003B2A89">
            <w:pPr>
              <w:pStyle w:val="Tabletext"/>
              <w:rPr>
                <w:rStyle w:val="Hyperlink"/>
              </w:rPr>
            </w:pPr>
            <w:r w:rsidRPr="00CD2DF5">
              <w:t>The guideline: ‘Best Practice in Diabetes in the Primary Care Network’ - emphasises the importance of culturally tailored education as more efficacious.</w:t>
            </w:r>
          </w:p>
        </w:tc>
      </w:tr>
      <w:tr w:rsidR="0091765A" w:rsidRPr="00C92280" w14:paraId="0DBFF85A" w14:textId="77777777" w:rsidTr="00E656F9">
        <w:trPr>
          <w:trHeight w:val="282"/>
        </w:trPr>
        <w:tc>
          <w:tcPr>
            <w:tcW w:w="429" w:type="pct"/>
          </w:tcPr>
          <w:p w14:paraId="2CA36657" w14:textId="3DDD6B19" w:rsidR="003B2A89" w:rsidRPr="00645A9C" w:rsidRDefault="00A21885" w:rsidP="003B2A89">
            <w:pPr>
              <w:pStyle w:val="Tabletext"/>
            </w:pPr>
            <w:r w:rsidRPr="00645A9C">
              <w:t>15</w:t>
            </w:r>
          </w:p>
        </w:tc>
        <w:tc>
          <w:tcPr>
            <w:tcW w:w="84" w:type="pct"/>
          </w:tcPr>
          <w:p w14:paraId="1399D9FF" w14:textId="1858CAB1" w:rsidR="003B2A89" w:rsidRPr="00F5729D" w:rsidRDefault="003B2A89" w:rsidP="003B2A89">
            <w:pPr>
              <w:pStyle w:val="Tabletext"/>
            </w:pPr>
            <w:r>
              <w:t>SCM7</w:t>
            </w:r>
          </w:p>
        </w:tc>
        <w:tc>
          <w:tcPr>
            <w:tcW w:w="532" w:type="pct"/>
          </w:tcPr>
          <w:p w14:paraId="104CBC91" w14:textId="21649556" w:rsidR="003B2A89" w:rsidRPr="003B2A89" w:rsidRDefault="003B2A89" w:rsidP="003B2A89">
            <w:pPr>
              <w:pStyle w:val="Tabletext"/>
              <w:rPr>
                <w:b/>
                <w:bCs/>
              </w:rPr>
            </w:pPr>
            <w:r w:rsidRPr="003B2A89">
              <w:rPr>
                <w:b/>
                <w:bCs/>
              </w:rPr>
              <w:t>Education and advice (structured education):</w:t>
            </w:r>
            <w:r>
              <w:t xml:space="preserve"> </w:t>
            </w:r>
            <w:r w:rsidRPr="00FD29AE">
              <w:t xml:space="preserve">Early attendance of structured education at diagnosis and an annual offer – education should be tailored, and </w:t>
            </w:r>
            <w:r w:rsidRPr="00FD29AE">
              <w:lastRenderedPageBreak/>
              <w:t>where unsuitable, alternatives should be offered.</w:t>
            </w:r>
          </w:p>
        </w:tc>
        <w:tc>
          <w:tcPr>
            <w:tcW w:w="1246" w:type="pct"/>
          </w:tcPr>
          <w:p w14:paraId="2AC1BE17" w14:textId="77777777" w:rsidR="003B2A89" w:rsidRDefault="003B2A89" w:rsidP="003B2A89">
            <w:pPr>
              <w:pStyle w:val="Tabletext"/>
            </w:pPr>
            <w:r>
              <w:lastRenderedPageBreak/>
              <w:t xml:space="preserve">Historically, attendance of face-to-face Type 2 diabetes structured education within the first year of diagnosis has been reportedly low (in part due to poor data capture) with considerable variation across the UK. </w:t>
            </w:r>
          </w:p>
          <w:p w14:paraId="65A63485" w14:textId="77777777" w:rsidR="003B2A89" w:rsidRDefault="003B2A89" w:rsidP="003B2A89">
            <w:pPr>
              <w:pStyle w:val="Tabletext"/>
            </w:pPr>
            <w:r>
              <w:t xml:space="preserve">Face to face structured education soon after diagnosis with type 2 diabetes is efficacious and well established; with demonstrable improvements in glycaemic control, quality of life and weight, and reduced cardiovascular risk after </w:t>
            </w:r>
            <w:r>
              <w:lastRenderedPageBreak/>
              <w:t>attendance. Furthermore there has been reported reduction of depression, improvement of empowerment, skills and confidence in self-management of diabetes; with cost-effective benefits.</w:t>
            </w:r>
          </w:p>
          <w:p w14:paraId="3439CD0D" w14:textId="77777777" w:rsidR="003B2A89" w:rsidRDefault="003B2A89" w:rsidP="003B2A89">
            <w:pPr>
              <w:pStyle w:val="Tabletext"/>
            </w:pPr>
            <w:r>
              <w:t xml:space="preserve">In response to the pandemic, availability of traditional face to face group programmes has reduced and a large proportion of structured self-management education programmes for type 2 diabetes are now offered virtually. </w:t>
            </w:r>
          </w:p>
          <w:p w14:paraId="287C336E" w14:textId="77777777" w:rsidR="003B2A89" w:rsidRDefault="003B2A89" w:rsidP="003B2A89">
            <w:pPr>
              <w:pStyle w:val="Tabletext"/>
            </w:pPr>
            <w:r>
              <w:t>This is a critical time to reinforce the messages around education.</w:t>
            </w:r>
          </w:p>
          <w:p w14:paraId="6AEAD19A" w14:textId="3FCDD648" w:rsidR="003B2A89" w:rsidRPr="0088696C" w:rsidRDefault="003B2A89" w:rsidP="003B2A89">
            <w:pPr>
              <w:pStyle w:val="Tabletext"/>
            </w:pPr>
            <w:r>
              <w:t>Local attendance data should be interrogated to see if there are certain demographic characteristics which have lower attendance as well as whether certain modalities of delivery suit certain population groups.</w:t>
            </w:r>
          </w:p>
        </w:tc>
        <w:tc>
          <w:tcPr>
            <w:tcW w:w="2709" w:type="pct"/>
          </w:tcPr>
          <w:p w14:paraId="56A26165" w14:textId="77777777" w:rsidR="003B2A89" w:rsidRDefault="003B2A89" w:rsidP="003B2A89">
            <w:pPr>
              <w:pStyle w:val="Tabletext"/>
            </w:pPr>
            <w:r>
              <w:lastRenderedPageBreak/>
              <w:t xml:space="preserve">The guideline: ‘Best Practice in Diabetes in the Primary Care Network’ - emphasises the importance of </w:t>
            </w:r>
            <w:r w:rsidRPr="00D009CA">
              <w:rPr>
                <w:i/>
                <w:iCs/>
              </w:rPr>
              <w:t>early</w:t>
            </w:r>
            <w:r>
              <w:t xml:space="preserve"> </w:t>
            </w:r>
            <w:r w:rsidRPr="00D009CA">
              <w:rPr>
                <w:i/>
                <w:iCs/>
              </w:rPr>
              <w:t>attendance</w:t>
            </w:r>
            <w:r>
              <w:t xml:space="preserve"> of structured education and annual consideration (rather than referral).</w:t>
            </w:r>
          </w:p>
          <w:p w14:paraId="2E7F4658" w14:textId="77777777" w:rsidR="003B2A89" w:rsidRDefault="001F5938" w:rsidP="003B2A89">
            <w:pPr>
              <w:pStyle w:val="Tabletext"/>
            </w:pPr>
            <w:hyperlink r:id="rId87" w:history="1">
              <w:r w:rsidR="003B2A89" w:rsidRPr="00FC6D2C">
                <w:rPr>
                  <w:rStyle w:val="Hyperlink"/>
                  <w:rFonts w:cs="Arial"/>
                </w:rPr>
                <w:t>https://www.diabetes.org.uk/professionals/resources/shared-practice/primary-and-community-care/pcn-delivery-of-care</w:t>
              </w:r>
            </w:hyperlink>
            <w:r w:rsidR="003B2A89">
              <w:t xml:space="preserve"> (also hosted by PCDS).</w:t>
            </w:r>
          </w:p>
          <w:p w14:paraId="63BA71F6" w14:textId="77777777" w:rsidR="003B2A89" w:rsidRDefault="003B2A89" w:rsidP="003B2A89">
            <w:pPr>
              <w:pStyle w:val="Tabletext"/>
            </w:pPr>
            <w:r>
              <w:t xml:space="preserve">NICE </w:t>
            </w:r>
            <w:r w:rsidRPr="00147010">
              <w:rPr>
                <w:szCs w:val="22"/>
              </w:rPr>
              <w:t>NG28</w:t>
            </w:r>
            <w:r>
              <w:rPr>
                <w:szCs w:val="22"/>
              </w:rPr>
              <w:t xml:space="preserve"> </w:t>
            </w:r>
            <w:r>
              <w:t>recommends access to structured education within a year of diagnosis and annually.</w:t>
            </w:r>
          </w:p>
          <w:p w14:paraId="4D77F35C" w14:textId="77777777" w:rsidR="003B2A89" w:rsidRPr="003B2A89" w:rsidRDefault="003B2A89" w:rsidP="003B2A89">
            <w:pPr>
              <w:pStyle w:val="Tabletext"/>
              <w:rPr>
                <w:rStyle w:val="Hyperlink"/>
              </w:rPr>
            </w:pPr>
          </w:p>
        </w:tc>
      </w:tr>
      <w:tr w:rsidR="0091765A" w:rsidRPr="00C92280" w14:paraId="0D305742" w14:textId="77777777" w:rsidTr="00E656F9">
        <w:trPr>
          <w:trHeight w:val="282"/>
        </w:trPr>
        <w:tc>
          <w:tcPr>
            <w:tcW w:w="429" w:type="pct"/>
          </w:tcPr>
          <w:p w14:paraId="6DF375D3" w14:textId="471B04D8" w:rsidR="003B2A89" w:rsidRPr="00645A9C" w:rsidRDefault="00A21885" w:rsidP="003B2A89">
            <w:pPr>
              <w:pStyle w:val="Tabletext"/>
            </w:pPr>
            <w:r w:rsidRPr="00645A9C">
              <w:t>16</w:t>
            </w:r>
          </w:p>
        </w:tc>
        <w:tc>
          <w:tcPr>
            <w:tcW w:w="84" w:type="pct"/>
          </w:tcPr>
          <w:p w14:paraId="2FFC0F86" w14:textId="715CE32A" w:rsidR="003B2A89" w:rsidRPr="00F5729D" w:rsidRDefault="003B2A89" w:rsidP="003B2A89">
            <w:pPr>
              <w:pStyle w:val="Tabletext"/>
            </w:pPr>
            <w:r>
              <w:t>SCM8</w:t>
            </w:r>
          </w:p>
        </w:tc>
        <w:tc>
          <w:tcPr>
            <w:tcW w:w="532" w:type="pct"/>
          </w:tcPr>
          <w:p w14:paraId="1383B7E6" w14:textId="77777777" w:rsidR="003B2A89" w:rsidRPr="003B2A89" w:rsidRDefault="003B2A89" w:rsidP="003B2A89">
            <w:pPr>
              <w:pStyle w:val="Tabletext"/>
              <w:rPr>
                <w:b/>
                <w:bCs/>
              </w:rPr>
            </w:pPr>
            <w:r w:rsidRPr="003B2A89">
              <w:rPr>
                <w:b/>
                <w:bCs/>
              </w:rPr>
              <w:t>Education and advice (structured education):</w:t>
            </w:r>
          </w:p>
          <w:p w14:paraId="3F32ACED" w14:textId="77777777" w:rsidR="003B2A89" w:rsidRDefault="003B2A89" w:rsidP="003B2A89">
            <w:pPr>
              <w:pStyle w:val="Tabletext"/>
            </w:pPr>
            <w:r>
              <w:t xml:space="preserve">Structured education – </w:t>
            </w:r>
            <w:r>
              <w:lastRenderedPageBreak/>
              <w:t>remote and face-to-face</w:t>
            </w:r>
          </w:p>
          <w:p w14:paraId="73EC427F" w14:textId="77777777" w:rsidR="003B2A89" w:rsidRPr="003B2A89" w:rsidRDefault="003B2A89" w:rsidP="003B2A89">
            <w:pPr>
              <w:pStyle w:val="Tabletext"/>
              <w:rPr>
                <w:b/>
                <w:bCs/>
              </w:rPr>
            </w:pPr>
          </w:p>
        </w:tc>
        <w:tc>
          <w:tcPr>
            <w:tcW w:w="1246" w:type="pct"/>
          </w:tcPr>
          <w:p w14:paraId="49BFF287" w14:textId="70A24FD2" w:rsidR="003B2A89" w:rsidRPr="0088696C" w:rsidRDefault="003B2A89" w:rsidP="003B2A89">
            <w:pPr>
              <w:pStyle w:val="Tabletext"/>
            </w:pPr>
            <w:r>
              <w:lastRenderedPageBreak/>
              <w:t xml:space="preserve">Evaluation and availability of remote (virtual) structured education. </w:t>
            </w:r>
          </w:p>
        </w:tc>
        <w:tc>
          <w:tcPr>
            <w:tcW w:w="2709" w:type="pct"/>
          </w:tcPr>
          <w:p w14:paraId="63C81090" w14:textId="0272DF1A" w:rsidR="003B2A89" w:rsidRPr="003B2A89" w:rsidRDefault="003B2A89" w:rsidP="003B2A89">
            <w:pPr>
              <w:pStyle w:val="Tabletext"/>
              <w:rPr>
                <w:rStyle w:val="Hyperlink"/>
              </w:rPr>
            </w:pPr>
            <w:r w:rsidRPr="00720BFF">
              <w:rPr>
                <w:color w:val="262626"/>
                <w:position w:val="2"/>
              </w:rPr>
              <w:t>https://dafne.nhs.uk/wp-content/uploads/2022/05/Differences-between-face-to-face-and-remote-DAFNE-courses-April-2022.pdf</w:t>
            </w:r>
          </w:p>
        </w:tc>
      </w:tr>
      <w:tr w:rsidR="0091765A" w:rsidRPr="00C92280" w14:paraId="07A3B02F" w14:textId="77777777" w:rsidTr="00E656F9">
        <w:trPr>
          <w:trHeight w:val="282"/>
        </w:trPr>
        <w:tc>
          <w:tcPr>
            <w:tcW w:w="429" w:type="pct"/>
          </w:tcPr>
          <w:p w14:paraId="16733DE0" w14:textId="75224BCC" w:rsidR="003B2A89" w:rsidRPr="00645A9C" w:rsidRDefault="00A21885" w:rsidP="003B2A89">
            <w:pPr>
              <w:pStyle w:val="Tabletext"/>
            </w:pPr>
            <w:r w:rsidRPr="00645A9C">
              <w:t>17</w:t>
            </w:r>
          </w:p>
        </w:tc>
        <w:tc>
          <w:tcPr>
            <w:tcW w:w="84" w:type="pct"/>
          </w:tcPr>
          <w:p w14:paraId="5E1978B7" w14:textId="6BE26262" w:rsidR="003B2A89" w:rsidRPr="003B2A89" w:rsidRDefault="003B2A89" w:rsidP="003B2A89">
            <w:pPr>
              <w:pStyle w:val="Tabletext"/>
            </w:pPr>
            <w:r w:rsidRPr="003B2A89">
              <w:t>British Association for Nutrition and Lifestyle Medicine</w:t>
            </w:r>
          </w:p>
        </w:tc>
        <w:tc>
          <w:tcPr>
            <w:tcW w:w="532" w:type="pct"/>
          </w:tcPr>
          <w:p w14:paraId="1238E31E" w14:textId="66E52BD5" w:rsidR="003B2A89" w:rsidRPr="003B2A89" w:rsidRDefault="003B2A89" w:rsidP="003B2A89">
            <w:pPr>
              <w:pStyle w:val="Tabletext"/>
            </w:pPr>
            <w:r w:rsidRPr="003B2A89">
              <w:rPr>
                <w:b/>
                <w:bCs/>
              </w:rPr>
              <w:t>Education and advice (diet):</w:t>
            </w:r>
            <w:r w:rsidRPr="003B2A89">
              <w:t xml:space="preserve"> Reversal and remission of T2D through diet</w:t>
            </w:r>
          </w:p>
        </w:tc>
        <w:tc>
          <w:tcPr>
            <w:tcW w:w="1246" w:type="pct"/>
          </w:tcPr>
          <w:p w14:paraId="30080139" w14:textId="77777777" w:rsidR="003B2A89" w:rsidRPr="003B2A89" w:rsidRDefault="003B2A89" w:rsidP="003B2A89">
            <w:pPr>
              <w:pStyle w:val="Tabletext"/>
            </w:pPr>
            <w:r w:rsidRPr="003B2A89">
              <w:t xml:space="preserve">Current advice on T2D diet management has not been updated since 2009.  </w:t>
            </w:r>
          </w:p>
          <w:p w14:paraId="3E23B569" w14:textId="77777777" w:rsidR="003B2A89" w:rsidRPr="003B2A89" w:rsidRDefault="003B2A89" w:rsidP="003B2A89">
            <w:pPr>
              <w:pStyle w:val="Tabletext"/>
            </w:pPr>
            <w:r w:rsidRPr="003B2A89">
              <w:t xml:space="preserve">Publicly funded research (£3m) on low energy diets for T2D patients, both overweight/obese and normal weight, have shown reversal and full remission.  Not acceptable for NICE to ignore these developments.    Low sugar/starch diets also shown reversal/remission of T2D which also should be included in this standard.   </w:t>
            </w:r>
          </w:p>
          <w:p w14:paraId="7AF349FB" w14:textId="77777777" w:rsidR="003B2A89" w:rsidRPr="003B2A89" w:rsidRDefault="003B2A89" w:rsidP="003B2A89">
            <w:pPr>
              <w:pStyle w:val="Tabletext"/>
            </w:pPr>
            <w:r w:rsidRPr="003B2A89">
              <w:t xml:space="preserve">Patient Guidance needs to align with NHS Charter so T2D patients are given timely information and able to make informed decisions on evidence-based routes to reversal/remission. </w:t>
            </w:r>
          </w:p>
          <w:p w14:paraId="2B6DB930" w14:textId="77777777" w:rsidR="003B2A89" w:rsidRPr="003B2A89" w:rsidRDefault="003B2A89" w:rsidP="003B2A89">
            <w:pPr>
              <w:pStyle w:val="Tabletext"/>
            </w:pPr>
          </w:p>
        </w:tc>
        <w:tc>
          <w:tcPr>
            <w:tcW w:w="2709" w:type="pct"/>
          </w:tcPr>
          <w:p w14:paraId="1B65B0EC" w14:textId="77777777" w:rsidR="003B2A89" w:rsidRPr="003B2A89" w:rsidRDefault="003B2A89" w:rsidP="003B2A89">
            <w:pPr>
              <w:pStyle w:val="Tabletext"/>
            </w:pPr>
            <w:r w:rsidRPr="003B2A89">
              <w:t>Key references on pathophysiology, definitions and clinical outcomes:</w:t>
            </w:r>
          </w:p>
          <w:p w14:paraId="2740FE24" w14:textId="77777777" w:rsidR="003B2A89" w:rsidRPr="003B2A89" w:rsidRDefault="003B2A89" w:rsidP="003B2A89">
            <w:pPr>
              <w:pStyle w:val="Tabletext"/>
            </w:pPr>
            <w:r w:rsidRPr="003B2A89">
              <w:t>Taylor R, Al-Mrabeh A, Sattar N. Understanding the mechanisms of reversal of type 2 diabetes. Lancet Diabetes Endocrinol. 2019 Sep;7(9):726-736. doi: 10.1016/S2213-8587(19)30076-2. Epub 2019 May 13. Erratum in: Lancet Diabetes Endocrinol. 2019 May 22;: PMID: 31097391.</w:t>
            </w:r>
          </w:p>
          <w:p w14:paraId="03626B98" w14:textId="77777777" w:rsidR="003B2A89" w:rsidRPr="003B2A89" w:rsidRDefault="003B2A89" w:rsidP="003B2A89">
            <w:pPr>
              <w:pStyle w:val="Tabletext"/>
            </w:pPr>
            <w:r w:rsidRPr="003B2A89">
              <w:t>Shamanna P, Joshi S, Shah L, Dharmalingam M, Saboo B, Mohammed J, Mohamed M, Poon T, Kleinman N, Thajudeen M, Keshavamurthy A. Type 2 diabetes reversal with digital twin technology-enabled precision nutrition and staging of reversal: a retrospective cohort study. Clin Diabetes Endocrinol. 2021 Nov 15;7(1):21. doi: 10.1186/s40842-021-00134-7. PMID: 34776010; PMCID: PMC8591797.</w:t>
            </w:r>
          </w:p>
          <w:p w14:paraId="71C668C1" w14:textId="77777777" w:rsidR="003B2A89" w:rsidRPr="003B2A89" w:rsidRDefault="003B2A89" w:rsidP="003B2A89">
            <w:pPr>
              <w:pStyle w:val="Tabletext"/>
            </w:pPr>
            <w:r w:rsidRPr="003B2A89">
              <w:t>Riddle MC, Cefalu WT, Evans PH, Gerstein HC, Nauck MA, Oh WK, Rothberg AE, le Roux CW, Rubino F, Schauer P, Taylor R, Twenefour D. Consensus Report: Definition and Interpretation of Remission in Type 2 Diabetes. Diabetes Care. 2021 Aug 30;44(10):2438–44. doi: 10.2337/dci21-0034. Epub ahead of print. PMID: 34462270; PMCID: PMC8929179.</w:t>
            </w:r>
          </w:p>
          <w:p w14:paraId="63AD9957" w14:textId="77777777" w:rsidR="003B2A89" w:rsidRPr="003B2A89" w:rsidRDefault="003B2A89" w:rsidP="003B2A89">
            <w:pPr>
              <w:pStyle w:val="Tabletext"/>
              <w:rPr>
                <w:rStyle w:val="Hyperlink"/>
              </w:rPr>
            </w:pPr>
            <w:r w:rsidRPr="003B2A89">
              <w:rPr>
                <w:rStyle w:val="Hyperlink"/>
              </w:rPr>
              <w:t xml:space="preserve">SACN Report on Lower Carbohydrates diets for Type 2 Diabetes </w:t>
            </w:r>
            <w:hyperlink r:id="rId88" w:history="1">
              <w:r w:rsidRPr="003B2A89">
                <w:rPr>
                  <w:rStyle w:val="Hyperlink"/>
                </w:rPr>
                <w:t>SACN report: lower carbohydrate diets for type 2 diabetes - GOV.UK (www.gov.uk)</w:t>
              </w:r>
            </w:hyperlink>
          </w:p>
          <w:p w14:paraId="15E087BC" w14:textId="77777777" w:rsidR="003B2A89" w:rsidRPr="003B2A89" w:rsidRDefault="003B2A89" w:rsidP="003B2A89">
            <w:pPr>
              <w:pStyle w:val="Tabletext"/>
            </w:pPr>
            <w:r w:rsidRPr="003B2A89">
              <w:t>Lean MEJ, Leslie WS, Barnes AC, Brosnahan N, Thom G, McCombie L, Peters C, Zhyzhneuskaya S, Al-Mrabeh A, Hollingsworth KG, Rodrigues AM, Rehackova L, Adamson AJ, Sniehotta FF, Mathers JC, Ross HM, McIlvenna Y, Welsh P, Kean S, Ford I, McConnachie A, Messow CM, Sattar N, Taylor R. Durability of a primary care-led weight-management intervention for remission of type 2 diabetes: 2-year results of the DiRECT open-label, cluster-</w:t>
            </w:r>
            <w:r w:rsidRPr="003B2A89">
              <w:lastRenderedPageBreak/>
              <w:t>randomised trial. Lancet Diabetes Endocrinol. 2019 May;7(5):344-355. doi: 10.1016/S2213-8587(19)30068-3. Epub 2019 Mar 6. PMID: 30852132.</w:t>
            </w:r>
          </w:p>
          <w:p w14:paraId="61C3E4B4" w14:textId="77777777" w:rsidR="003B2A89" w:rsidRPr="003B2A89" w:rsidRDefault="003B2A89" w:rsidP="003B2A89">
            <w:pPr>
              <w:pStyle w:val="Tabletext"/>
            </w:pPr>
            <w:r w:rsidRPr="003B2A89">
              <w:t>AHMAD AL-MRABEH, ALISON C. BARNES, KEATON M. IRVINE, TARA L. KELLY, KIEREN G. HOLLINGSWORTH, DAVIDE ROMERES, CLAUDIO COBELLI, ROY TAYLOR; 1184-P: Return to Normal Glucose Control by Weight Loss in Nonobese People with Type 2 Diabetes: The ReTUNE Study. </w:t>
            </w:r>
            <w:r w:rsidRPr="003B2A89">
              <w:rPr>
                <w:rStyle w:val="Emphasis"/>
                <w:i w:val="0"/>
                <w:iCs w:val="0"/>
              </w:rPr>
              <w:t>Diabetes</w:t>
            </w:r>
            <w:r w:rsidRPr="003B2A89">
              <w:t> 1 June 2021; 70 (Supplement_1): 1184–P. </w:t>
            </w:r>
            <w:hyperlink r:id="rId89" w:tgtFrame="_blank" w:history="1">
              <w:r w:rsidRPr="003B2A89">
                <w:rPr>
                  <w:rStyle w:val="Hyperlink"/>
                </w:rPr>
                <w:t>https://doi.org/10.2337/db21-1184-P</w:t>
              </w:r>
            </w:hyperlink>
          </w:p>
          <w:p w14:paraId="3329AA14" w14:textId="77777777" w:rsidR="003B2A89" w:rsidRPr="003B2A89" w:rsidRDefault="003B2A89" w:rsidP="003B2A89">
            <w:pPr>
              <w:pStyle w:val="Tabletext"/>
            </w:pPr>
            <w:r w:rsidRPr="003B2A89">
              <w:t>Kelly T, Unwin D, Finucane F. Low-Carbohydrate Diets in the Management of Obesity and Type 2 Diabetes: A Review from Clinicians Using the Approach in Practice. Int J Environ Res Public Health. 2020 Apr 8;17(7):2557. doi: 10.3390/ijerph17072557. PMID: 32276484; PMCID: PMC7177487.</w:t>
            </w:r>
          </w:p>
          <w:p w14:paraId="2B661E43" w14:textId="606E8F30" w:rsidR="003B2A89" w:rsidRPr="003B2A89" w:rsidRDefault="003B2A89" w:rsidP="003B2A89">
            <w:pPr>
              <w:pStyle w:val="Tabletext"/>
              <w:rPr>
                <w:rStyle w:val="Hyperlink"/>
                <w:color w:val="auto"/>
                <w:u w:val="none"/>
              </w:rPr>
            </w:pPr>
            <w:r w:rsidRPr="003B2A89">
              <w:t>Summers C, Tobin S, Unwin D. Evaluation of the Low Carb Program Digital Intervention for the Self-Management of Type 2 Diabetes and Prediabetes in an NHS England General Practice: Single-Arm Prospective Study. JMIR Diabetes. 2021 Sep 9;6(3):e25751. doi: 10.2196/25751. PMID: 34499035; PMCID: PMC8461529.</w:t>
            </w:r>
          </w:p>
        </w:tc>
      </w:tr>
      <w:tr w:rsidR="0091765A" w:rsidRPr="00C92280" w14:paraId="5593DFD0" w14:textId="77777777" w:rsidTr="00E656F9">
        <w:trPr>
          <w:trHeight w:val="282"/>
        </w:trPr>
        <w:tc>
          <w:tcPr>
            <w:tcW w:w="429" w:type="pct"/>
          </w:tcPr>
          <w:p w14:paraId="5BDCB137" w14:textId="2D77D7BF" w:rsidR="003B2A89" w:rsidRPr="00645A9C" w:rsidRDefault="00A21885" w:rsidP="003B2A89">
            <w:pPr>
              <w:pStyle w:val="Tabletext"/>
            </w:pPr>
            <w:r w:rsidRPr="00645A9C">
              <w:lastRenderedPageBreak/>
              <w:t>18</w:t>
            </w:r>
          </w:p>
        </w:tc>
        <w:tc>
          <w:tcPr>
            <w:tcW w:w="84" w:type="pct"/>
          </w:tcPr>
          <w:p w14:paraId="3C8770BC" w14:textId="7501E4F2" w:rsidR="003B2A89" w:rsidRPr="00F5729D" w:rsidRDefault="003B2A89" w:rsidP="003B2A89">
            <w:pPr>
              <w:pStyle w:val="Tabletext"/>
            </w:pPr>
            <w:r>
              <w:t>BDA</w:t>
            </w:r>
          </w:p>
        </w:tc>
        <w:tc>
          <w:tcPr>
            <w:tcW w:w="532" w:type="pct"/>
          </w:tcPr>
          <w:p w14:paraId="64B904A2" w14:textId="77777777" w:rsidR="003B2A89" w:rsidRPr="003B2A89" w:rsidRDefault="003B2A89" w:rsidP="003B2A89">
            <w:pPr>
              <w:pStyle w:val="Tabletext"/>
              <w:rPr>
                <w:b/>
                <w:bCs/>
              </w:rPr>
            </w:pPr>
            <w:r w:rsidRPr="003B2A89">
              <w:rPr>
                <w:b/>
                <w:bCs/>
              </w:rPr>
              <w:t>Education and advice (diet):</w:t>
            </w:r>
          </w:p>
          <w:p w14:paraId="28F3AA46" w14:textId="7C17EC85" w:rsidR="003B2A89" w:rsidRPr="003B2A89" w:rsidRDefault="003B2A89" w:rsidP="003B2A89">
            <w:pPr>
              <w:pStyle w:val="Tabletext"/>
            </w:pPr>
            <w:r w:rsidRPr="003B2A89">
              <w:t xml:space="preserve">Consider options for remission* soon after diagnosis with type 2 diabetes along with support and </w:t>
            </w:r>
            <w:r w:rsidR="009024AC" w:rsidRPr="003B2A89">
              <w:lastRenderedPageBreak/>
              <w:t>regular</w:t>
            </w:r>
            <w:r w:rsidRPr="003B2A89">
              <w:t xml:space="preserve"> monitoring for those who achieve remission </w:t>
            </w:r>
          </w:p>
          <w:p w14:paraId="26D7F6BB" w14:textId="77777777" w:rsidR="003B2A89" w:rsidRPr="003B2A89" w:rsidRDefault="003B2A89" w:rsidP="003B2A89">
            <w:pPr>
              <w:pStyle w:val="Tabletext"/>
            </w:pPr>
          </w:p>
          <w:p w14:paraId="4621195B" w14:textId="77777777" w:rsidR="003B2A89" w:rsidRPr="003B2A89" w:rsidRDefault="003B2A89" w:rsidP="003B2A89">
            <w:pPr>
              <w:pStyle w:val="Tabletext"/>
            </w:pPr>
            <w:r w:rsidRPr="003B2A89">
              <w:t>*OR to achieve HbA1c &lt;48mmol/mol</w:t>
            </w:r>
          </w:p>
          <w:p w14:paraId="7ED6A573" w14:textId="77777777" w:rsidR="003B2A89" w:rsidRDefault="003B2A89" w:rsidP="003B2A89">
            <w:pPr>
              <w:pStyle w:val="Tabletext"/>
              <w:rPr>
                <w:b/>
                <w:bCs/>
              </w:rPr>
            </w:pPr>
          </w:p>
          <w:p w14:paraId="32FCA966" w14:textId="77777777" w:rsidR="003B2A89" w:rsidRPr="003B2A89" w:rsidRDefault="003B2A89" w:rsidP="003B2A89">
            <w:pPr>
              <w:pStyle w:val="Tabletext"/>
              <w:rPr>
                <w:b/>
                <w:bCs/>
              </w:rPr>
            </w:pPr>
          </w:p>
        </w:tc>
        <w:tc>
          <w:tcPr>
            <w:tcW w:w="1246" w:type="pct"/>
          </w:tcPr>
          <w:p w14:paraId="0B96347A" w14:textId="77777777" w:rsidR="003B2A89" w:rsidRDefault="003B2A89" w:rsidP="003B2A89">
            <w:pPr>
              <w:pStyle w:val="Tabletext"/>
            </w:pPr>
            <w:r>
              <w:lastRenderedPageBreak/>
              <w:t xml:space="preserve">Remission can occur in people diagnosed with type 2 diabetes and obesity through weight loss, following intensive dietary changes or bariatric surgery. </w:t>
            </w:r>
          </w:p>
          <w:p w14:paraId="1C67DE00" w14:textId="77777777" w:rsidR="003B2A89" w:rsidRDefault="003B2A89" w:rsidP="003B2A89">
            <w:pPr>
              <w:pStyle w:val="Tabletext"/>
            </w:pPr>
          </w:p>
          <w:p w14:paraId="57BC69E2" w14:textId="77777777" w:rsidR="003B2A89" w:rsidRDefault="003B2A89" w:rsidP="003B2A89">
            <w:pPr>
              <w:pStyle w:val="Tabletext"/>
            </w:pPr>
            <w:r>
              <w:t>ADA and Diabetes UK have produced definitions for remission.</w:t>
            </w:r>
          </w:p>
          <w:p w14:paraId="7236F2AB" w14:textId="77777777" w:rsidR="003B2A89" w:rsidRDefault="003B2A89" w:rsidP="003B2A89">
            <w:pPr>
              <w:pStyle w:val="Tabletext"/>
            </w:pPr>
          </w:p>
          <w:p w14:paraId="410875B8" w14:textId="3CD9A234" w:rsidR="003B2A89" w:rsidRDefault="003B2A89" w:rsidP="003B2A89">
            <w:pPr>
              <w:pStyle w:val="Tabletext"/>
            </w:pPr>
            <w:r>
              <w:t xml:space="preserve">Little is </w:t>
            </w:r>
            <w:r w:rsidR="009024AC">
              <w:t>known</w:t>
            </w:r>
            <w:r>
              <w:t xml:space="preserve"> about the effect of diabetes remission on new-onset </w:t>
            </w:r>
            <w:r>
              <w:lastRenderedPageBreak/>
              <w:t xml:space="preserve">diabetes complications or progression of existing complications. </w:t>
            </w:r>
          </w:p>
          <w:p w14:paraId="7C98E763" w14:textId="77777777" w:rsidR="003B2A89" w:rsidRDefault="003B2A89" w:rsidP="003B2A89">
            <w:pPr>
              <w:pStyle w:val="Tabletext"/>
            </w:pPr>
          </w:p>
          <w:p w14:paraId="10F1AF1D" w14:textId="77777777" w:rsidR="003B2A89" w:rsidRDefault="003B2A89" w:rsidP="003B2A89">
            <w:pPr>
              <w:pStyle w:val="Tabletext"/>
            </w:pPr>
            <w:r>
              <w:t>However, weight loss can reduce blood glucose levels, reduce diabetes medications and provide cost savings from diabetes medications and treatment of complications.</w:t>
            </w:r>
          </w:p>
          <w:p w14:paraId="22D79F9D" w14:textId="77777777" w:rsidR="003B2A89" w:rsidRDefault="003B2A89" w:rsidP="003B2A89">
            <w:pPr>
              <w:pStyle w:val="Tabletext"/>
            </w:pPr>
          </w:p>
          <w:p w14:paraId="451306BA" w14:textId="77777777" w:rsidR="003B2A89" w:rsidRDefault="003B2A89" w:rsidP="003B2A89">
            <w:pPr>
              <w:pStyle w:val="Tabletext"/>
            </w:pPr>
            <w:r>
              <w:t>Remission is not a suitable aim for everyone with type 2 diabetes, but is more likely to occur closer to diagnosis and in people with obesity that lose weight.</w:t>
            </w:r>
          </w:p>
          <w:p w14:paraId="05F5EC5C" w14:textId="77777777" w:rsidR="003B2A89" w:rsidRDefault="003B2A89" w:rsidP="003B2A89">
            <w:pPr>
              <w:pStyle w:val="Tabletext"/>
            </w:pPr>
          </w:p>
          <w:p w14:paraId="46793048" w14:textId="77777777" w:rsidR="003B2A89" w:rsidRDefault="003B2A89" w:rsidP="003B2A89">
            <w:pPr>
              <w:pStyle w:val="Tabletext"/>
            </w:pPr>
            <w:r>
              <w:t xml:space="preserve">Due to the weight component of early onset type 2 diabetes (and the association between a longer diagnosis and increased risk of complications), remission should be a key focus for this group. </w:t>
            </w:r>
          </w:p>
          <w:p w14:paraId="323E101A" w14:textId="77777777" w:rsidR="003B2A89" w:rsidRDefault="003B2A89" w:rsidP="003B2A89">
            <w:pPr>
              <w:pStyle w:val="Tabletext"/>
            </w:pPr>
          </w:p>
          <w:p w14:paraId="21FB8460" w14:textId="11FC7609" w:rsidR="003B2A89" w:rsidRPr="0088696C" w:rsidRDefault="003B2A89" w:rsidP="003B2A89">
            <w:pPr>
              <w:pStyle w:val="Tabletext"/>
            </w:pPr>
            <w:r>
              <w:t xml:space="preserve">Registered Dietitians were integral to the research conducted in remission (e.g. DiReCT) and should be involved in overseeing </w:t>
            </w:r>
            <w:r>
              <w:lastRenderedPageBreak/>
              <w:t xml:space="preserve">or delivering remission programmes. </w:t>
            </w:r>
          </w:p>
        </w:tc>
        <w:tc>
          <w:tcPr>
            <w:tcW w:w="2709" w:type="pct"/>
          </w:tcPr>
          <w:p w14:paraId="1D4900C7" w14:textId="77777777" w:rsidR="003B2A89" w:rsidRDefault="003B2A89" w:rsidP="003B2A89">
            <w:pPr>
              <w:pStyle w:val="Tabletext"/>
              <w:rPr>
                <w:szCs w:val="22"/>
              </w:rPr>
            </w:pPr>
            <w:r w:rsidRPr="00147010">
              <w:rPr>
                <w:szCs w:val="22"/>
              </w:rPr>
              <w:lastRenderedPageBreak/>
              <w:t xml:space="preserve">NICE NG28 – 1.6.7 – </w:t>
            </w:r>
            <w:r>
              <w:rPr>
                <w:szCs w:val="22"/>
              </w:rPr>
              <w:t xml:space="preserve">recommends that </w:t>
            </w:r>
            <w:r w:rsidRPr="00147010">
              <w:rPr>
                <w:szCs w:val="22"/>
              </w:rPr>
              <w:t xml:space="preserve">for adults whose type 2 diabetes is managed either by lifestyle and diet, or lifestyle and diet combined with a single drug not associated with hypoglycaemia, support them to aim for an HbA1c level of 48mmol/mol (6.5%). </w:t>
            </w:r>
            <w:r>
              <w:rPr>
                <w:szCs w:val="22"/>
              </w:rPr>
              <w:t xml:space="preserve">This aligns with the Diabetes UK and ADA consensus reports for remission target. </w:t>
            </w:r>
          </w:p>
          <w:p w14:paraId="14AF8D0A" w14:textId="77777777" w:rsidR="003B2A89" w:rsidRPr="00147010" w:rsidRDefault="003B2A89" w:rsidP="003B2A89">
            <w:pPr>
              <w:pStyle w:val="Tabletext"/>
              <w:rPr>
                <w:szCs w:val="22"/>
              </w:rPr>
            </w:pPr>
          </w:p>
          <w:p w14:paraId="2DC27BB2" w14:textId="77777777" w:rsidR="003B2A89" w:rsidRPr="00147010" w:rsidRDefault="003B2A89" w:rsidP="003B2A89">
            <w:pPr>
              <w:pStyle w:val="Tabletext"/>
              <w:rPr>
                <w:szCs w:val="22"/>
              </w:rPr>
            </w:pPr>
            <w:r w:rsidRPr="00147010">
              <w:rPr>
                <w:szCs w:val="22"/>
              </w:rPr>
              <w:t>NICE CG189 recommends bariatric surgery in people with obesity and type 2 diabetes occurs within 10 years of diagnosis.</w:t>
            </w:r>
          </w:p>
          <w:p w14:paraId="191024F2" w14:textId="77777777" w:rsidR="003B2A89" w:rsidRPr="00147010" w:rsidRDefault="003B2A89" w:rsidP="003B2A89">
            <w:pPr>
              <w:pStyle w:val="Tabletext"/>
              <w:rPr>
                <w:szCs w:val="22"/>
              </w:rPr>
            </w:pPr>
            <w:r w:rsidRPr="00147010">
              <w:rPr>
                <w:szCs w:val="22"/>
              </w:rPr>
              <w:t xml:space="preserve">Diabetes UK consensus report - </w:t>
            </w:r>
            <w:hyperlink r:id="rId90" w:history="1">
              <w:r w:rsidRPr="00147010">
                <w:rPr>
                  <w:rStyle w:val="Hyperlink"/>
                  <w:rFonts w:cs="Arial"/>
                  <w:szCs w:val="22"/>
                </w:rPr>
                <w:t>https://diabetes-resources-production.s3.eu-west-1.amazonaws.com/resources-s3/public/2021-</w:t>
              </w:r>
              <w:r w:rsidRPr="00147010">
                <w:rPr>
                  <w:rStyle w:val="Hyperlink"/>
                  <w:rFonts w:cs="Arial"/>
                  <w:szCs w:val="22"/>
                </w:rPr>
                <w:lastRenderedPageBreak/>
                <w:t>08/DIABETES%20UK%20UPDATED%20POSITION%20STATEMENT%20ON%20REMISSION%20IN%20ADULTS%20-%20FINAL_0.pdf</w:t>
              </w:r>
            </w:hyperlink>
          </w:p>
          <w:p w14:paraId="1B66241E" w14:textId="77777777" w:rsidR="003B2A89" w:rsidRPr="00147010" w:rsidRDefault="003B2A89" w:rsidP="003B2A89">
            <w:pPr>
              <w:pStyle w:val="Tabletext"/>
              <w:rPr>
                <w:szCs w:val="22"/>
              </w:rPr>
            </w:pPr>
          </w:p>
          <w:p w14:paraId="38846253" w14:textId="77777777" w:rsidR="003B2A89" w:rsidRPr="00147010" w:rsidRDefault="003B2A89" w:rsidP="003B2A89">
            <w:pPr>
              <w:pStyle w:val="Tabletext"/>
              <w:rPr>
                <w:szCs w:val="22"/>
              </w:rPr>
            </w:pPr>
          </w:p>
          <w:p w14:paraId="491213F1" w14:textId="49BCD24F" w:rsidR="003B2A89" w:rsidRPr="003B2A89" w:rsidRDefault="003B2A89" w:rsidP="003B2A89">
            <w:pPr>
              <w:pStyle w:val="Tabletext"/>
              <w:rPr>
                <w:rStyle w:val="Hyperlink"/>
              </w:rPr>
            </w:pPr>
            <w:r w:rsidRPr="00147010">
              <w:rPr>
                <w:szCs w:val="22"/>
              </w:rPr>
              <w:t xml:space="preserve">International consensus report - </w:t>
            </w:r>
            <w:hyperlink r:id="rId91" w:history="1">
              <w:r w:rsidRPr="00147010">
                <w:rPr>
                  <w:rStyle w:val="Hyperlink"/>
                  <w:rFonts w:cs="Arial"/>
                  <w:szCs w:val="22"/>
                </w:rPr>
                <w:t>https://pubmed.ncbi.nlm.nih.gov/34462270/</w:t>
              </w:r>
            </w:hyperlink>
          </w:p>
        </w:tc>
      </w:tr>
      <w:tr w:rsidR="0091765A" w:rsidRPr="00C92280" w14:paraId="776EECD4" w14:textId="77777777" w:rsidTr="00E656F9">
        <w:trPr>
          <w:trHeight w:val="282"/>
        </w:trPr>
        <w:tc>
          <w:tcPr>
            <w:tcW w:w="429" w:type="pct"/>
          </w:tcPr>
          <w:p w14:paraId="087342F3" w14:textId="33549042" w:rsidR="003B2A89" w:rsidRPr="00645A9C" w:rsidRDefault="00A21885" w:rsidP="003B2A89">
            <w:pPr>
              <w:pStyle w:val="Tabletext"/>
            </w:pPr>
            <w:r w:rsidRPr="00645A9C">
              <w:lastRenderedPageBreak/>
              <w:t>19</w:t>
            </w:r>
          </w:p>
        </w:tc>
        <w:tc>
          <w:tcPr>
            <w:tcW w:w="84" w:type="pct"/>
          </w:tcPr>
          <w:p w14:paraId="48DC1D26" w14:textId="16986458" w:rsidR="003B2A89" w:rsidRPr="003B2A89" w:rsidRDefault="003B2A89" w:rsidP="003B2A89">
            <w:pPr>
              <w:pStyle w:val="Tabletext"/>
            </w:pPr>
            <w:r w:rsidRPr="003B2A89">
              <w:t>Oxford Centre for Diabetes, Endocrinology and Metabolism</w:t>
            </w:r>
          </w:p>
        </w:tc>
        <w:tc>
          <w:tcPr>
            <w:tcW w:w="532" w:type="pct"/>
          </w:tcPr>
          <w:p w14:paraId="3F570F79" w14:textId="6F4E33D8" w:rsidR="003B2A89" w:rsidRPr="003B2A89" w:rsidRDefault="003B2A89" w:rsidP="003B2A89">
            <w:pPr>
              <w:pStyle w:val="Tabletext"/>
            </w:pPr>
            <w:r w:rsidRPr="003B2A89">
              <w:rPr>
                <w:b/>
                <w:bCs/>
              </w:rPr>
              <w:t>Education and advice (diet):</w:t>
            </w:r>
            <w:r w:rsidRPr="003B2A89">
              <w:t xml:space="preserve"> Dietary interventions for type 2 diabetes require better quality standards.</w:t>
            </w:r>
          </w:p>
        </w:tc>
        <w:tc>
          <w:tcPr>
            <w:tcW w:w="1246" w:type="pct"/>
          </w:tcPr>
          <w:p w14:paraId="09F9788A" w14:textId="2627E84C" w:rsidR="003B2A89" w:rsidRPr="003B2A89" w:rsidRDefault="003B2A89" w:rsidP="003B2A89">
            <w:pPr>
              <w:pStyle w:val="Tabletext"/>
            </w:pPr>
            <w:r w:rsidRPr="003B2A89">
              <w:t>Evidence suggests that low carbohydrate diet may help reduce weight, improve glucose control and other markers of cardiometabolic health in people with type 2 diabetes. A growing number of patients are willing to try this dietary pattern. Quality standards for dietary interventions for patients with new diagnosis of type 2 diabetes wishing to achieve diabetes remission are required.</w:t>
            </w:r>
          </w:p>
        </w:tc>
        <w:tc>
          <w:tcPr>
            <w:tcW w:w="2709" w:type="pct"/>
          </w:tcPr>
          <w:p w14:paraId="640764C7" w14:textId="77777777" w:rsidR="003B2A89" w:rsidRPr="003B2A89" w:rsidRDefault="003B2A89" w:rsidP="003B2A89">
            <w:pPr>
              <w:pStyle w:val="Tabletext"/>
            </w:pPr>
            <w:r w:rsidRPr="003B2A89">
              <w:t>SACN endorsed low carbohydrate diet as an option in managing type 2 diabetes.</w:t>
            </w:r>
          </w:p>
          <w:p w14:paraId="0AB216D7" w14:textId="77777777" w:rsidR="003B2A89" w:rsidRPr="003B2A89" w:rsidRDefault="001F5938" w:rsidP="003B2A89">
            <w:pPr>
              <w:pStyle w:val="Tabletext"/>
              <w:rPr>
                <w:rStyle w:val="Hyperlink"/>
              </w:rPr>
            </w:pPr>
            <w:hyperlink r:id="rId92" w:history="1">
              <w:r w:rsidR="003B2A89" w:rsidRPr="003B2A89">
                <w:rPr>
                  <w:rStyle w:val="Hyperlink"/>
                </w:rPr>
                <w:t>SACN report: lower carbohydrate diets for type 2 diabetes - GOV.UK (www.gov.uk)</w:t>
              </w:r>
            </w:hyperlink>
          </w:p>
          <w:p w14:paraId="6D22E2D6" w14:textId="77777777" w:rsidR="003B2A89" w:rsidRPr="003B2A89" w:rsidRDefault="003B2A89" w:rsidP="003B2A89">
            <w:pPr>
              <w:pStyle w:val="Tabletext"/>
              <w:rPr>
                <w:rStyle w:val="Hyperlink"/>
                <w:color w:val="auto"/>
                <w:u w:val="none"/>
              </w:rPr>
            </w:pPr>
          </w:p>
          <w:p w14:paraId="6E651670" w14:textId="77777777" w:rsidR="003B2A89" w:rsidRPr="003B2A89" w:rsidRDefault="003B2A89" w:rsidP="003B2A89">
            <w:pPr>
              <w:pStyle w:val="Tabletext"/>
            </w:pPr>
            <w:r w:rsidRPr="003B2A89">
              <w:t>Quality standard [QS6]: Diabetes in adults (2016)</w:t>
            </w:r>
          </w:p>
          <w:p w14:paraId="371AB9B4" w14:textId="29AB4970" w:rsidR="003B2A89" w:rsidRPr="003B2A89" w:rsidRDefault="003B2A89" w:rsidP="003B2A89">
            <w:pPr>
              <w:pStyle w:val="Tabletext"/>
            </w:pPr>
            <w:r w:rsidRPr="003B2A89">
              <w:t xml:space="preserve">Statement 2: </w:t>
            </w:r>
            <w:r>
              <w:t>A</w:t>
            </w:r>
            <w:r w:rsidRPr="003B2A89">
              <w:t>dults with type 2 diabetes are offered a structured education programme at diagnosis.</w:t>
            </w:r>
          </w:p>
          <w:p w14:paraId="429208F8" w14:textId="17530157" w:rsidR="003B2A89" w:rsidRPr="003B2A89" w:rsidRDefault="003B2A89" w:rsidP="003B2A89">
            <w:pPr>
              <w:pStyle w:val="Tabletext"/>
              <w:rPr>
                <w:rStyle w:val="Hyperlink"/>
                <w:color w:val="auto"/>
                <w:u w:val="none"/>
              </w:rPr>
            </w:pPr>
            <w:r w:rsidRPr="003B2A89">
              <w:t>-diet is mentioned as one component of the education programme but no specific diets are mentioned</w:t>
            </w:r>
          </w:p>
        </w:tc>
      </w:tr>
      <w:tr w:rsidR="0091765A" w:rsidRPr="00C92280" w14:paraId="0FEEE853" w14:textId="77777777" w:rsidTr="00E656F9">
        <w:trPr>
          <w:trHeight w:val="282"/>
        </w:trPr>
        <w:tc>
          <w:tcPr>
            <w:tcW w:w="429" w:type="pct"/>
          </w:tcPr>
          <w:p w14:paraId="520C4361" w14:textId="7B26DFA4" w:rsidR="003B2A89" w:rsidRPr="00645A9C" w:rsidRDefault="00A21885" w:rsidP="003B2A89">
            <w:pPr>
              <w:pStyle w:val="Tabletext"/>
            </w:pPr>
            <w:r w:rsidRPr="00645A9C">
              <w:t>20</w:t>
            </w:r>
          </w:p>
        </w:tc>
        <w:tc>
          <w:tcPr>
            <w:tcW w:w="84" w:type="pct"/>
          </w:tcPr>
          <w:p w14:paraId="3B81C145" w14:textId="6088D3FA" w:rsidR="003B2A89" w:rsidRPr="003B2A89" w:rsidRDefault="003B2A89" w:rsidP="003B2A89">
            <w:pPr>
              <w:pStyle w:val="Tabletext"/>
            </w:pPr>
            <w:r w:rsidRPr="003B2A89">
              <w:t>SCM2</w:t>
            </w:r>
          </w:p>
        </w:tc>
        <w:tc>
          <w:tcPr>
            <w:tcW w:w="532" w:type="pct"/>
          </w:tcPr>
          <w:p w14:paraId="7BE05685" w14:textId="30E0BBCD" w:rsidR="003B2A89" w:rsidRPr="003B2A89" w:rsidRDefault="003B2A89" w:rsidP="003B2A89">
            <w:pPr>
              <w:pStyle w:val="Tabletext"/>
            </w:pPr>
            <w:r w:rsidRPr="003B2A89">
              <w:rPr>
                <w:b/>
                <w:bCs/>
              </w:rPr>
              <w:t>Education and advice (diet):</w:t>
            </w:r>
            <w:r w:rsidRPr="003B2A89">
              <w:t xml:space="preserve"> Ensure diet advice is available at all times with easy access especially online</w:t>
            </w:r>
          </w:p>
        </w:tc>
        <w:tc>
          <w:tcPr>
            <w:tcW w:w="1246" w:type="pct"/>
          </w:tcPr>
          <w:p w14:paraId="68642014" w14:textId="3DEA5077" w:rsidR="003B2A89" w:rsidRPr="003B2A89" w:rsidRDefault="003B2A89" w:rsidP="003B2A89">
            <w:pPr>
              <w:pStyle w:val="Tabletext"/>
            </w:pPr>
            <w:r w:rsidRPr="003B2A89">
              <w:t>Ensure diet advice is available at all times with easy access especially online</w:t>
            </w:r>
          </w:p>
        </w:tc>
        <w:tc>
          <w:tcPr>
            <w:tcW w:w="2709" w:type="pct"/>
          </w:tcPr>
          <w:p w14:paraId="642F9188" w14:textId="4A524894" w:rsidR="003B2A89" w:rsidRPr="003B2A89" w:rsidRDefault="003B2A89" w:rsidP="003B2A89">
            <w:pPr>
              <w:pStyle w:val="Tabletext"/>
              <w:rPr>
                <w:rStyle w:val="Hyperlink"/>
                <w:color w:val="auto"/>
                <w:u w:val="none"/>
              </w:rPr>
            </w:pPr>
            <w:r w:rsidRPr="003B2A89">
              <w:t>1.3.1</w:t>
            </w:r>
          </w:p>
        </w:tc>
      </w:tr>
      <w:tr w:rsidR="0091765A" w:rsidRPr="00C92280" w14:paraId="0C6992A6" w14:textId="77777777" w:rsidTr="00E656F9">
        <w:trPr>
          <w:trHeight w:val="282"/>
        </w:trPr>
        <w:tc>
          <w:tcPr>
            <w:tcW w:w="429" w:type="pct"/>
          </w:tcPr>
          <w:p w14:paraId="2EAAA68E" w14:textId="515DE1E2" w:rsidR="003B2A89" w:rsidRPr="00645A9C" w:rsidRDefault="00A21885" w:rsidP="003B2A89">
            <w:pPr>
              <w:pStyle w:val="Tabletext"/>
            </w:pPr>
            <w:r w:rsidRPr="00645A9C">
              <w:t>21</w:t>
            </w:r>
          </w:p>
        </w:tc>
        <w:tc>
          <w:tcPr>
            <w:tcW w:w="84" w:type="pct"/>
          </w:tcPr>
          <w:p w14:paraId="63C4587F" w14:textId="188B7329" w:rsidR="003B2A89" w:rsidRPr="00F5729D" w:rsidRDefault="003B2A89" w:rsidP="003B2A89">
            <w:pPr>
              <w:pStyle w:val="Tabletext"/>
            </w:pPr>
            <w:r>
              <w:t>SCM7</w:t>
            </w:r>
          </w:p>
        </w:tc>
        <w:tc>
          <w:tcPr>
            <w:tcW w:w="532" w:type="pct"/>
          </w:tcPr>
          <w:p w14:paraId="38CDAA63" w14:textId="30A80155" w:rsidR="003B2A89" w:rsidRPr="00FD29AE" w:rsidRDefault="003B2A89" w:rsidP="003B2A89">
            <w:pPr>
              <w:pStyle w:val="Tabletext"/>
            </w:pPr>
            <w:r w:rsidRPr="003B2A89">
              <w:rPr>
                <w:b/>
                <w:bCs/>
              </w:rPr>
              <w:t>Education and advice (diet):</w:t>
            </w:r>
            <w:r>
              <w:t xml:space="preserve"> </w:t>
            </w:r>
            <w:r w:rsidRPr="00FD29AE">
              <w:t xml:space="preserve">Consider options for </w:t>
            </w:r>
            <w:r w:rsidRPr="00FD29AE">
              <w:lastRenderedPageBreak/>
              <w:t>remission* soon after diagnosis with type 2 diabetes</w:t>
            </w:r>
          </w:p>
          <w:p w14:paraId="450E5E2C" w14:textId="77777777" w:rsidR="003B2A89" w:rsidRPr="00FD29AE" w:rsidRDefault="003B2A89" w:rsidP="003B2A89">
            <w:pPr>
              <w:pStyle w:val="Tabletext"/>
            </w:pPr>
          </w:p>
          <w:p w14:paraId="7E83E1D7" w14:textId="533F9F64" w:rsidR="003B2A89" w:rsidRPr="003B2A89" w:rsidRDefault="003B2A89" w:rsidP="003B2A89">
            <w:pPr>
              <w:pStyle w:val="Tabletext"/>
              <w:rPr>
                <w:b/>
                <w:bCs/>
              </w:rPr>
            </w:pPr>
            <w:r w:rsidRPr="00FD29AE">
              <w:t>*OR to achieve HbA1c &lt;48mmol/mol</w:t>
            </w:r>
          </w:p>
        </w:tc>
        <w:tc>
          <w:tcPr>
            <w:tcW w:w="1246" w:type="pct"/>
          </w:tcPr>
          <w:p w14:paraId="4AD29E43" w14:textId="77777777" w:rsidR="003B2A89" w:rsidRDefault="003B2A89" w:rsidP="003B2A89">
            <w:pPr>
              <w:pStyle w:val="Tabletext"/>
            </w:pPr>
            <w:r>
              <w:lastRenderedPageBreak/>
              <w:t xml:space="preserve">Remission can occur in people diagnosed with type 2 diabetes and obesity through weight loss, following intensive dietary changes or bariatric surgery. </w:t>
            </w:r>
          </w:p>
          <w:p w14:paraId="0D0E4F81" w14:textId="77777777" w:rsidR="003B2A89" w:rsidRDefault="003B2A89" w:rsidP="003B2A89">
            <w:pPr>
              <w:pStyle w:val="Tabletext"/>
            </w:pPr>
          </w:p>
          <w:p w14:paraId="790CAF33" w14:textId="77777777" w:rsidR="003B2A89" w:rsidRDefault="003B2A89" w:rsidP="003B2A89">
            <w:pPr>
              <w:pStyle w:val="Tabletext"/>
            </w:pPr>
            <w:r>
              <w:t>ADA and Diabetes UK have produced definitions for remission.</w:t>
            </w:r>
          </w:p>
          <w:p w14:paraId="76AA1F3A" w14:textId="77777777" w:rsidR="003B2A89" w:rsidRDefault="003B2A89" w:rsidP="003B2A89">
            <w:pPr>
              <w:pStyle w:val="Tabletext"/>
            </w:pPr>
          </w:p>
          <w:p w14:paraId="777CDCE4" w14:textId="04307059" w:rsidR="003B2A89" w:rsidRDefault="003B2A89" w:rsidP="003B2A89">
            <w:pPr>
              <w:pStyle w:val="Tabletext"/>
            </w:pPr>
            <w:r>
              <w:t xml:space="preserve">Little is </w:t>
            </w:r>
            <w:r w:rsidR="009024AC">
              <w:t>known</w:t>
            </w:r>
            <w:r>
              <w:t xml:space="preserve"> about the effect of diabetes remission on new-onset diabetes complications or progression of existing complications. </w:t>
            </w:r>
          </w:p>
          <w:p w14:paraId="0C331B88" w14:textId="77777777" w:rsidR="003B2A89" w:rsidRDefault="003B2A89" w:rsidP="003B2A89">
            <w:pPr>
              <w:pStyle w:val="Tabletext"/>
            </w:pPr>
          </w:p>
          <w:p w14:paraId="1FB3D7E5" w14:textId="77777777" w:rsidR="003B2A89" w:rsidRDefault="003B2A89" w:rsidP="003B2A89">
            <w:pPr>
              <w:pStyle w:val="Tabletext"/>
            </w:pPr>
            <w:r>
              <w:t>However, weight loss can reduce blood glucose levels, reduce diabetes medications and provide cost savings from diabetes medications and treatment of complications.</w:t>
            </w:r>
          </w:p>
          <w:p w14:paraId="516E3B77" w14:textId="77777777" w:rsidR="003B2A89" w:rsidRDefault="003B2A89" w:rsidP="003B2A89">
            <w:pPr>
              <w:pStyle w:val="Tabletext"/>
            </w:pPr>
          </w:p>
          <w:p w14:paraId="0CEC24D1" w14:textId="77777777" w:rsidR="003B2A89" w:rsidRDefault="003B2A89" w:rsidP="003B2A89">
            <w:pPr>
              <w:pStyle w:val="Tabletext"/>
            </w:pPr>
            <w:r>
              <w:t>Remission is not a suitable aim for everyone with type 2 diabetes, but is more likely to occur closer to diagnosis and in people with obesity that lose weight.</w:t>
            </w:r>
          </w:p>
          <w:p w14:paraId="5A4D1E92" w14:textId="77777777" w:rsidR="003B2A89" w:rsidRDefault="003B2A89" w:rsidP="003B2A89">
            <w:pPr>
              <w:pStyle w:val="Tabletext"/>
            </w:pPr>
          </w:p>
          <w:p w14:paraId="247BEFEA" w14:textId="5B9AAD2A" w:rsidR="003B2A89" w:rsidRPr="0088696C" w:rsidRDefault="003B2A89" w:rsidP="003B2A89">
            <w:pPr>
              <w:pStyle w:val="Tabletext"/>
            </w:pPr>
            <w:r>
              <w:t xml:space="preserve">Due to the weight component of early onset type 2 diabetes (and the association between a longer diagnosis and increased risk of </w:t>
            </w:r>
            <w:r>
              <w:lastRenderedPageBreak/>
              <w:t xml:space="preserve">complications), remission should be a key focus for this group. </w:t>
            </w:r>
          </w:p>
        </w:tc>
        <w:tc>
          <w:tcPr>
            <w:tcW w:w="2709" w:type="pct"/>
          </w:tcPr>
          <w:p w14:paraId="57F21433" w14:textId="77777777" w:rsidR="003B2A89" w:rsidRDefault="003B2A89" w:rsidP="003B2A89">
            <w:pPr>
              <w:pStyle w:val="Tabletext"/>
              <w:rPr>
                <w:szCs w:val="22"/>
              </w:rPr>
            </w:pPr>
            <w:r w:rsidRPr="00147010">
              <w:rPr>
                <w:szCs w:val="22"/>
              </w:rPr>
              <w:lastRenderedPageBreak/>
              <w:t xml:space="preserve">NICE NG28 – 1.6.7 – </w:t>
            </w:r>
            <w:r>
              <w:rPr>
                <w:szCs w:val="22"/>
              </w:rPr>
              <w:t xml:space="preserve">recommends that </w:t>
            </w:r>
            <w:r w:rsidRPr="00147010">
              <w:rPr>
                <w:szCs w:val="22"/>
              </w:rPr>
              <w:t xml:space="preserve">for adults whose type 2 diabetes is managed either by lifestyle and diet, or lifestyle and diet combined with a single drug not associated with hypoglycaemia, support them to aim for an HbA1c level of 48mmol/mol (6.5%). </w:t>
            </w:r>
            <w:r>
              <w:rPr>
                <w:szCs w:val="22"/>
              </w:rPr>
              <w:t xml:space="preserve">This aligns with the Diabetes UK and ADA consensus reports for remission target. </w:t>
            </w:r>
          </w:p>
          <w:p w14:paraId="7CFDD099" w14:textId="77777777" w:rsidR="003B2A89" w:rsidRPr="00147010" w:rsidRDefault="003B2A89" w:rsidP="003B2A89">
            <w:pPr>
              <w:pStyle w:val="Tabletext"/>
              <w:rPr>
                <w:szCs w:val="22"/>
              </w:rPr>
            </w:pPr>
          </w:p>
          <w:p w14:paraId="30388940" w14:textId="77777777" w:rsidR="003B2A89" w:rsidRPr="00147010" w:rsidRDefault="003B2A89" w:rsidP="003B2A89">
            <w:pPr>
              <w:pStyle w:val="Tabletext"/>
              <w:rPr>
                <w:szCs w:val="22"/>
              </w:rPr>
            </w:pPr>
            <w:r w:rsidRPr="00147010">
              <w:rPr>
                <w:szCs w:val="22"/>
              </w:rPr>
              <w:t>NICE CG189 recommends bariatric surgery in people with obesity and type 2 diabetes occurs within 10 years of diagnosis.</w:t>
            </w:r>
          </w:p>
          <w:p w14:paraId="03F625E9" w14:textId="77777777" w:rsidR="003B2A89" w:rsidRPr="00147010" w:rsidRDefault="003B2A89" w:rsidP="003B2A89">
            <w:pPr>
              <w:pStyle w:val="Tabletext"/>
              <w:rPr>
                <w:szCs w:val="22"/>
              </w:rPr>
            </w:pPr>
            <w:r w:rsidRPr="00147010">
              <w:rPr>
                <w:szCs w:val="22"/>
              </w:rPr>
              <w:t xml:space="preserve">Diabetes UK consensus report - </w:t>
            </w:r>
            <w:hyperlink r:id="rId93" w:history="1">
              <w:r w:rsidRPr="00147010">
                <w:rPr>
                  <w:rStyle w:val="Hyperlink"/>
                  <w:rFonts w:cs="Arial"/>
                  <w:szCs w:val="22"/>
                </w:rPr>
                <w:t>https://diabetes-resources-production.s3.eu-west-1.amazonaws.com/resources-s3/public/2021-08/DIABETES%20UK%20UPDATED%20POSITION%20STATEMENT%20ON%20REMISSION%20IN%20ADULTS%20-%20FINAL_0.pdf</w:t>
              </w:r>
            </w:hyperlink>
          </w:p>
          <w:p w14:paraId="1518FDF7" w14:textId="77777777" w:rsidR="003B2A89" w:rsidRPr="00147010" w:rsidRDefault="003B2A89" w:rsidP="003B2A89">
            <w:pPr>
              <w:pStyle w:val="Tabletext"/>
              <w:rPr>
                <w:szCs w:val="22"/>
              </w:rPr>
            </w:pPr>
          </w:p>
          <w:p w14:paraId="7AD3A78C" w14:textId="77777777" w:rsidR="003B2A89" w:rsidRPr="00147010" w:rsidRDefault="003B2A89" w:rsidP="003B2A89">
            <w:pPr>
              <w:pStyle w:val="Tabletext"/>
              <w:rPr>
                <w:szCs w:val="22"/>
              </w:rPr>
            </w:pPr>
          </w:p>
          <w:p w14:paraId="41AFB2C2" w14:textId="24CF9641" w:rsidR="003B2A89" w:rsidRPr="003B2A89" w:rsidRDefault="003B2A89" w:rsidP="003B2A89">
            <w:pPr>
              <w:pStyle w:val="Tabletext"/>
              <w:rPr>
                <w:rStyle w:val="Hyperlink"/>
              </w:rPr>
            </w:pPr>
            <w:r w:rsidRPr="00147010">
              <w:rPr>
                <w:szCs w:val="22"/>
              </w:rPr>
              <w:t xml:space="preserve">International consensus report - </w:t>
            </w:r>
            <w:hyperlink r:id="rId94" w:history="1">
              <w:r w:rsidRPr="00147010">
                <w:rPr>
                  <w:rStyle w:val="Hyperlink"/>
                  <w:rFonts w:cs="Arial"/>
                  <w:szCs w:val="22"/>
                </w:rPr>
                <w:t>https://pubmed.ncbi.nlm.nih.gov/34462270/</w:t>
              </w:r>
            </w:hyperlink>
          </w:p>
        </w:tc>
      </w:tr>
      <w:tr w:rsidR="0091765A" w:rsidRPr="00C92280" w14:paraId="0B69AF84" w14:textId="77777777" w:rsidTr="00E656F9">
        <w:trPr>
          <w:trHeight w:val="282"/>
        </w:trPr>
        <w:tc>
          <w:tcPr>
            <w:tcW w:w="429" w:type="pct"/>
          </w:tcPr>
          <w:p w14:paraId="4160BE96" w14:textId="7A6B3BA0" w:rsidR="003B2A89" w:rsidRPr="00645A9C" w:rsidRDefault="00A21885" w:rsidP="003B2A89">
            <w:pPr>
              <w:pStyle w:val="Tabletext"/>
            </w:pPr>
            <w:r w:rsidRPr="00645A9C">
              <w:lastRenderedPageBreak/>
              <w:t>22</w:t>
            </w:r>
          </w:p>
        </w:tc>
        <w:tc>
          <w:tcPr>
            <w:tcW w:w="84" w:type="pct"/>
          </w:tcPr>
          <w:p w14:paraId="377C67D2" w14:textId="01B38A31" w:rsidR="003B2A89" w:rsidRPr="00F5729D" w:rsidRDefault="003B2A89" w:rsidP="003B2A89">
            <w:pPr>
              <w:pStyle w:val="Tabletext"/>
            </w:pPr>
            <w:r>
              <w:t>BDA</w:t>
            </w:r>
          </w:p>
        </w:tc>
        <w:tc>
          <w:tcPr>
            <w:tcW w:w="532" w:type="pct"/>
          </w:tcPr>
          <w:p w14:paraId="5FC92901" w14:textId="77777777" w:rsidR="003B2A89" w:rsidRPr="003B2A89" w:rsidRDefault="003B2A89" w:rsidP="003B2A89">
            <w:pPr>
              <w:pStyle w:val="Tabletext"/>
              <w:rPr>
                <w:b/>
                <w:bCs/>
              </w:rPr>
            </w:pPr>
            <w:r w:rsidRPr="003B2A89">
              <w:rPr>
                <w:b/>
                <w:bCs/>
              </w:rPr>
              <w:t>Continuous glucose monitoring:</w:t>
            </w:r>
          </w:p>
          <w:p w14:paraId="3AA7A946" w14:textId="4336F5D7" w:rsidR="003B2A89" w:rsidRPr="003B2A89" w:rsidRDefault="003B2A89" w:rsidP="003B2A89">
            <w:pPr>
              <w:pStyle w:val="Tabletext"/>
            </w:pPr>
            <w:r w:rsidRPr="003B2A89">
              <w:t xml:space="preserve">Tackling health inequalities by ensuring access to isCGM for all eligible patients. </w:t>
            </w:r>
          </w:p>
        </w:tc>
        <w:tc>
          <w:tcPr>
            <w:tcW w:w="1246" w:type="pct"/>
          </w:tcPr>
          <w:p w14:paraId="2E8207DB" w14:textId="77777777" w:rsidR="003B2A89" w:rsidRDefault="003B2A89" w:rsidP="003B2A89">
            <w:pPr>
              <w:pStyle w:val="Tabletext"/>
            </w:pPr>
            <w:r w:rsidRPr="007F6083">
              <w:t xml:space="preserve">isCGM is recommended in NG28 for people with type 2 diabetes </w:t>
            </w:r>
            <w:r>
              <w:t xml:space="preserve">on MDI </w:t>
            </w:r>
            <w:r w:rsidRPr="007F6083">
              <w:t>that meet criteria outlined in 1.6.17, and in NG3 for people with diabetes in pregnancy.</w:t>
            </w:r>
            <w:r>
              <w:t xml:space="preserve"> </w:t>
            </w:r>
          </w:p>
          <w:p w14:paraId="4D7432BA" w14:textId="77777777" w:rsidR="003B2A89" w:rsidRDefault="003B2A89" w:rsidP="003B2A89">
            <w:pPr>
              <w:pStyle w:val="Tabletext"/>
            </w:pPr>
            <w:r>
              <w:t>There is a strong evidence base for CGM in type 2 (outlined in the evidence base opposite) and a wide range of potential benefits that could be realised. For example, CGM may have particular benefit for the older population, for example, people with dexterity issues that need help to check their blood glucose levels and people that are unable to attend clinic and can be monitored remotely, including rapid assessment and management of hypoglycaemia for people living alone and in care homes.</w:t>
            </w:r>
          </w:p>
          <w:p w14:paraId="7DCADF0F" w14:textId="77777777" w:rsidR="003B2A89" w:rsidRDefault="003B2A89" w:rsidP="003B2A89">
            <w:pPr>
              <w:pStyle w:val="Tabletext"/>
            </w:pPr>
            <w:r>
              <w:t>To target health inequalities, commissioners should:</w:t>
            </w:r>
          </w:p>
          <w:p w14:paraId="6ADC4C51" w14:textId="77777777" w:rsidR="003B2A89" w:rsidRDefault="003B2A89" w:rsidP="003B2A89">
            <w:pPr>
              <w:pStyle w:val="Tabletext"/>
            </w:pPr>
            <w:r>
              <w:t>-i</w:t>
            </w:r>
            <w:r w:rsidRPr="007F6083">
              <w:t>dentify who is using CGM</w:t>
            </w:r>
          </w:p>
          <w:p w14:paraId="2068A1A9" w14:textId="77777777" w:rsidR="003B2A89" w:rsidRDefault="003B2A89" w:rsidP="003B2A89">
            <w:pPr>
              <w:pStyle w:val="Tabletext"/>
            </w:pPr>
            <w:r>
              <w:t>-</w:t>
            </w:r>
            <w:r w:rsidRPr="007F6083">
              <w:t>identify groups who are eligible but have lower uptake</w:t>
            </w:r>
          </w:p>
          <w:p w14:paraId="4D15AEEE" w14:textId="690E88F7" w:rsidR="003B2A89" w:rsidRPr="0088696C" w:rsidRDefault="003B2A89" w:rsidP="003B2A89">
            <w:pPr>
              <w:pStyle w:val="Tabletext"/>
            </w:pPr>
            <w:r>
              <w:lastRenderedPageBreak/>
              <w:t>-</w:t>
            </w:r>
            <w:r w:rsidRPr="007F6083">
              <w:t>mak</w:t>
            </w:r>
            <w:r>
              <w:t>e</w:t>
            </w:r>
            <w:r w:rsidRPr="007F6083">
              <w:t xml:space="preserve"> plans to engage with these groups to encourage them to consider CGM.</w:t>
            </w:r>
          </w:p>
        </w:tc>
        <w:tc>
          <w:tcPr>
            <w:tcW w:w="2709" w:type="pct"/>
          </w:tcPr>
          <w:p w14:paraId="6DA94AE3" w14:textId="77777777" w:rsidR="003B2A89" w:rsidRDefault="003B2A89" w:rsidP="003B2A89">
            <w:pPr>
              <w:pStyle w:val="Tabletext"/>
            </w:pPr>
            <w:r>
              <w:lastRenderedPageBreak/>
              <w:t xml:space="preserve">See NICE NG28, 1.6.17 - 1.6.26 recommendations for offering isCGM to adults with type 2 diabetes on MDI </w:t>
            </w:r>
          </w:p>
          <w:p w14:paraId="12AADA88" w14:textId="77777777" w:rsidR="003B2A89" w:rsidRDefault="003B2A89" w:rsidP="003B2A89">
            <w:pPr>
              <w:pStyle w:val="Tabletext"/>
            </w:pPr>
            <w:r>
              <w:t>See NICE NG3 for CGM recommendations for people with Diabetes in pregnancy</w:t>
            </w:r>
          </w:p>
          <w:p w14:paraId="53E4CBC2" w14:textId="3F8E54D2" w:rsidR="003B2A89" w:rsidRPr="003B2A89" w:rsidRDefault="003B2A89" w:rsidP="003B2A89">
            <w:pPr>
              <w:pStyle w:val="Tabletext"/>
              <w:rPr>
                <w:rStyle w:val="Hyperlink"/>
              </w:rPr>
            </w:pPr>
            <w:r>
              <w:t xml:space="preserve">Evidence base for CGM in type 2 </w:t>
            </w:r>
            <w:hyperlink r:id="rId95" w:history="1">
              <w:r w:rsidRPr="00FC6D2C">
                <w:rPr>
                  <w:rStyle w:val="Hyperlink"/>
                  <w:rFonts w:cs="Arial"/>
                </w:rPr>
                <w:t>https://www.nice.org.uk/guidance/ng28/evidence/c-continuous-glucose-monitoring-in-adults-with-type-2-diabetes-pdf-11013297805</w:t>
              </w:r>
            </w:hyperlink>
            <w:r>
              <w:t xml:space="preserve"> </w:t>
            </w:r>
          </w:p>
        </w:tc>
      </w:tr>
      <w:tr w:rsidR="0091765A" w:rsidRPr="00C92280" w14:paraId="27FF4D07" w14:textId="77777777" w:rsidTr="00E656F9">
        <w:trPr>
          <w:trHeight w:val="282"/>
        </w:trPr>
        <w:tc>
          <w:tcPr>
            <w:tcW w:w="429" w:type="pct"/>
          </w:tcPr>
          <w:p w14:paraId="52CD310B" w14:textId="42396F21" w:rsidR="003B2A89" w:rsidRPr="00645A9C" w:rsidRDefault="00A21885" w:rsidP="003B2A89">
            <w:pPr>
              <w:pStyle w:val="Tabletext"/>
            </w:pPr>
            <w:r w:rsidRPr="00645A9C">
              <w:t>23</w:t>
            </w:r>
          </w:p>
        </w:tc>
        <w:tc>
          <w:tcPr>
            <w:tcW w:w="84" w:type="pct"/>
          </w:tcPr>
          <w:p w14:paraId="24DF5FA5" w14:textId="49014E3C" w:rsidR="003B2A89" w:rsidRDefault="003B2A89" w:rsidP="003B2A89">
            <w:pPr>
              <w:pStyle w:val="Tabletext"/>
            </w:pPr>
            <w:r>
              <w:t>Diabetes UK</w:t>
            </w:r>
          </w:p>
        </w:tc>
        <w:tc>
          <w:tcPr>
            <w:tcW w:w="532" w:type="pct"/>
          </w:tcPr>
          <w:p w14:paraId="2864FEF4" w14:textId="52233893" w:rsidR="003B2A89" w:rsidRPr="003B2A89" w:rsidRDefault="003B2A89" w:rsidP="003B2A89">
            <w:pPr>
              <w:pStyle w:val="Tabletext"/>
              <w:rPr>
                <w:b/>
                <w:bCs/>
              </w:rPr>
            </w:pPr>
            <w:r w:rsidRPr="003B2A89">
              <w:rPr>
                <w:b/>
                <w:bCs/>
              </w:rPr>
              <w:t>Continuous glucose monitoring:</w:t>
            </w:r>
            <w:r>
              <w:t xml:space="preserve"> </w:t>
            </w:r>
            <w:r w:rsidRPr="00AA6592">
              <w:t xml:space="preserve">Adults with type 2 </w:t>
            </w:r>
            <w:r>
              <w:t xml:space="preserve">diabetes </w:t>
            </w:r>
            <w:r w:rsidRPr="00AA6592">
              <w:t>are offered</w:t>
            </w:r>
            <w:r>
              <w:t xml:space="preserve"> Flash</w:t>
            </w:r>
            <w:r w:rsidRPr="00AA6592">
              <w:t xml:space="preserve"> </w:t>
            </w:r>
            <w:r>
              <w:t>(is</w:t>
            </w:r>
            <w:r w:rsidRPr="00AA6592">
              <w:t>CGM</w:t>
            </w:r>
            <w:r>
              <w:t>)</w:t>
            </w:r>
            <w:r w:rsidRPr="00AA6592">
              <w:t xml:space="preserve"> if they are on at least 2 insulin injections</w:t>
            </w:r>
            <w:r>
              <w:t xml:space="preserve"> per day</w:t>
            </w:r>
            <w:r w:rsidRPr="00AA6592">
              <w:t xml:space="preserve"> and meet other criteria</w:t>
            </w:r>
            <w:r>
              <w:t xml:space="preserve"> specified by NICE in NG28</w:t>
            </w:r>
          </w:p>
        </w:tc>
        <w:tc>
          <w:tcPr>
            <w:tcW w:w="1246" w:type="pct"/>
          </w:tcPr>
          <w:p w14:paraId="2C3E4502" w14:textId="77777777" w:rsidR="003B2A89" w:rsidRDefault="003B2A89" w:rsidP="003B2A89">
            <w:pPr>
              <w:pStyle w:val="Tabletext"/>
            </w:pPr>
            <w:r>
              <w:t>Blood glucose monitoring technology Flash (isCGM) is proven to</w:t>
            </w:r>
            <w:r w:rsidRPr="003C1630">
              <w:t xml:space="preserve"> improve clinical outcomes </w:t>
            </w:r>
            <w:r>
              <w:t>and</w:t>
            </w:r>
            <w:r w:rsidRPr="003C1630">
              <w:t xml:space="preserve"> provid</w:t>
            </w:r>
            <w:r>
              <w:t>e</w:t>
            </w:r>
            <w:r w:rsidRPr="003C1630">
              <w:t xml:space="preserve"> a better quality of life for people who use </w:t>
            </w:r>
            <w:r>
              <w:t>it.</w:t>
            </w:r>
          </w:p>
          <w:p w14:paraId="6BEA1CE4" w14:textId="77777777" w:rsidR="003B2A89" w:rsidRDefault="003B2A89" w:rsidP="003B2A89">
            <w:pPr>
              <w:pStyle w:val="Tabletext"/>
            </w:pPr>
            <w:r>
              <w:t xml:space="preserve">The benefits of technology for self-management at a time when services are recovering are evident in our </w:t>
            </w:r>
            <w:r w:rsidRPr="003C1630">
              <w:t>recent survey</w:t>
            </w:r>
            <w:r>
              <w:t xml:space="preserve"> of 10,000 people living with diabetes, which reported</w:t>
            </w:r>
            <w:r w:rsidRPr="003C1630">
              <w:t xml:space="preserve"> 79% of those using diabetes technology agreed that it had helped them to manage their </w:t>
            </w:r>
            <w:r>
              <w:t>condition</w:t>
            </w:r>
            <w:r w:rsidRPr="003C1630">
              <w:t xml:space="preserve"> during the pandemic</w:t>
            </w:r>
            <w:r>
              <w:t>.</w:t>
            </w:r>
          </w:p>
          <w:p w14:paraId="4595B174" w14:textId="0F633564" w:rsidR="003B2A89" w:rsidRPr="007F6083" w:rsidRDefault="003B2A89" w:rsidP="003B2A89">
            <w:pPr>
              <w:pStyle w:val="Tabletext"/>
            </w:pPr>
            <w:r w:rsidRPr="004F0058">
              <w:t>However, not everyone who is eligible for Flash (isCGM) is prescribed it and there are marked inequalities in access and uptake of the technology.</w:t>
            </w:r>
          </w:p>
        </w:tc>
        <w:tc>
          <w:tcPr>
            <w:tcW w:w="2709" w:type="pct"/>
          </w:tcPr>
          <w:p w14:paraId="6C03F9CB" w14:textId="77777777" w:rsidR="003B2A89" w:rsidRDefault="003B2A89" w:rsidP="003B2A89">
            <w:pPr>
              <w:pStyle w:val="Tabletext"/>
              <w:rPr>
                <w:lang w:val="en-US"/>
              </w:rPr>
            </w:pPr>
            <w:r>
              <w:t xml:space="preserve">NICE’s guideline ‘Type 2 Diabetes in Adults’ recommend that adults with type 2 diabetes are </w:t>
            </w:r>
            <w:r>
              <w:rPr>
                <w:lang w:val="en-US"/>
              </w:rPr>
              <w:t>o</w:t>
            </w:r>
            <w:r w:rsidRPr="009E26DB">
              <w:rPr>
                <w:lang w:val="en-US"/>
              </w:rPr>
              <w:t>ffer</w:t>
            </w:r>
            <w:r>
              <w:rPr>
                <w:lang w:val="en-US"/>
              </w:rPr>
              <w:t xml:space="preserve">ed Flash (isCGM) if they </w:t>
            </w:r>
            <w:r w:rsidRPr="001A581B">
              <w:rPr>
                <w:lang w:val="en-US"/>
              </w:rPr>
              <w:t xml:space="preserve">are on at least </w:t>
            </w:r>
            <w:r>
              <w:rPr>
                <w:lang w:val="en-US"/>
              </w:rPr>
              <w:t>two daily</w:t>
            </w:r>
            <w:r w:rsidRPr="001A581B">
              <w:rPr>
                <w:lang w:val="en-US"/>
              </w:rPr>
              <w:t xml:space="preserve"> insulin injections</w:t>
            </w:r>
            <w:r>
              <w:rPr>
                <w:lang w:val="en-US"/>
              </w:rPr>
              <w:t xml:space="preserve"> and have recurrent hypoglycemia, no hypo awareness or are unable to monitor their blood glucose themselves due to disability or other reasons. (Recommendation 1.6.17)</w:t>
            </w:r>
          </w:p>
          <w:p w14:paraId="1AC58EAD" w14:textId="6F92D0FC" w:rsidR="003B2A89" w:rsidRDefault="003B2A89" w:rsidP="003B2A89">
            <w:pPr>
              <w:pStyle w:val="Tabletext"/>
            </w:pPr>
            <w:r>
              <w:t>The guidelines also state (recommendation 1.6.26) that commissioners and healthcare professionals (HCPs) should monitor who is using Flash (isCGM) and use local data to address inequalities in uptake by identifying those who are eligible but not prescribed it.</w:t>
            </w:r>
          </w:p>
        </w:tc>
      </w:tr>
      <w:tr w:rsidR="0091765A" w:rsidRPr="00C92280" w14:paraId="062A34E9" w14:textId="77777777" w:rsidTr="00E656F9">
        <w:trPr>
          <w:trHeight w:val="282"/>
        </w:trPr>
        <w:tc>
          <w:tcPr>
            <w:tcW w:w="429" w:type="pct"/>
          </w:tcPr>
          <w:p w14:paraId="7A913526" w14:textId="49861712" w:rsidR="003B2A89" w:rsidRPr="00645A9C" w:rsidRDefault="00A21885" w:rsidP="003B2A89">
            <w:pPr>
              <w:pStyle w:val="Tabletext"/>
            </w:pPr>
            <w:r w:rsidRPr="00645A9C">
              <w:t>24</w:t>
            </w:r>
          </w:p>
        </w:tc>
        <w:tc>
          <w:tcPr>
            <w:tcW w:w="84" w:type="pct"/>
          </w:tcPr>
          <w:p w14:paraId="2FB0EAEB" w14:textId="7AB9397B" w:rsidR="003B2A89" w:rsidRPr="003B2A89" w:rsidRDefault="003B2A89" w:rsidP="003B2A89">
            <w:pPr>
              <w:pStyle w:val="Tabletext"/>
            </w:pPr>
            <w:r w:rsidRPr="003B2A89">
              <w:t>SCM3</w:t>
            </w:r>
          </w:p>
        </w:tc>
        <w:tc>
          <w:tcPr>
            <w:tcW w:w="532" w:type="pct"/>
          </w:tcPr>
          <w:p w14:paraId="3130FEFB" w14:textId="40065D82" w:rsidR="003B2A89" w:rsidRPr="003B2A89" w:rsidRDefault="003B2A89" w:rsidP="003B2A89">
            <w:pPr>
              <w:pStyle w:val="Tabletext"/>
            </w:pPr>
            <w:r w:rsidRPr="003B2A89">
              <w:rPr>
                <w:b/>
                <w:bCs/>
              </w:rPr>
              <w:t>Continuous glucose monitoring:</w:t>
            </w:r>
            <w:r w:rsidRPr="003B2A89">
              <w:t xml:space="preserve"> Adults with type 2 are offered CGM if they are on </w:t>
            </w:r>
            <w:r w:rsidRPr="003B2A89">
              <w:lastRenderedPageBreak/>
              <w:t>at least 2 insulin injections and meet other criteria</w:t>
            </w:r>
          </w:p>
        </w:tc>
        <w:tc>
          <w:tcPr>
            <w:tcW w:w="1246" w:type="pct"/>
          </w:tcPr>
          <w:p w14:paraId="3FB2B335" w14:textId="0090E46A" w:rsidR="003B2A89" w:rsidRPr="003B2A89" w:rsidRDefault="003B2A89" w:rsidP="003B2A89">
            <w:pPr>
              <w:pStyle w:val="Tabletext"/>
            </w:pPr>
            <w:r w:rsidRPr="003B2A89">
              <w:lastRenderedPageBreak/>
              <w:t>Adults with type 2 are offered CGM if they are on at least 2 insulin injections and meet other criteria</w:t>
            </w:r>
          </w:p>
        </w:tc>
        <w:tc>
          <w:tcPr>
            <w:tcW w:w="2709" w:type="pct"/>
          </w:tcPr>
          <w:p w14:paraId="4591D1CB" w14:textId="770A799D" w:rsidR="003B2A89" w:rsidRPr="003B2A89" w:rsidRDefault="003B2A89" w:rsidP="003B2A89">
            <w:pPr>
              <w:pStyle w:val="Tabletext"/>
            </w:pPr>
            <w:r w:rsidRPr="003B2A89">
              <w:t xml:space="preserve">Type 2 in Adults [NG28]: Offer intermittently scanned continuous glucose monitoring (isCGM, commonly referred to as 'flash') to adults with type 2 diabetes on multiple daily insulin injections if any of the following apply: • they have recurrent hypoglycaemia or severe hypoglycaemia • they have impaired hypoglycaemia awareness • they have a condition or disability (including a learning disability or cognitive impairment) that means they cannot self-monitor their blood glucose by capillary blood glucose monitoring but could use an </w:t>
            </w:r>
            <w:r w:rsidRPr="003B2A89">
              <w:lastRenderedPageBreak/>
              <w:t>isCGM device (or have it scanned for them) • they would otherwise be advised to self-measure at least 8 times a day.</w:t>
            </w:r>
          </w:p>
        </w:tc>
      </w:tr>
      <w:tr w:rsidR="0091765A" w:rsidRPr="00C92280" w14:paraId="114C7DDE" w14:textId="77777777" w:rsidTr="00E656F9">
        <w:trPr>
          <w:trHeight w:val="282"/>
        </w:trPr>
        <w:tc>
          <w:tcPr>
            <w:tcW w:w="429" w:type="pct"/>
          </w:tcPr>
          <w:p w14:paraId="467D1DAF" w14:textId="203C8C61" w:rsidR="003B2A89" w:rsidRPr="00645A9C" w:rsidRDefault="00A21885" w:rsidP="003B2A89">
            <w:pPr>
              <w:pStyle w:val="Tabletext"/>
            </w:pPr>
            <w:r w:rsidRPr="00645A9C">
              <w:lastRenderedPageBreak/>
              <w:t>25</w:t>
            </w:r>
          </w:p>
        </w:tc>
        <w:tc>
          <w:tcPr>
            <w:tcW w:w="84" w:type="pct"/>
          </w:tcPr>
          <w:p w14:paraId="48E88E54" w14:textId="1BE35F5C" w:rsidR="003B2A89" w:rsidRDefault="003B2A89" w:rsidP="003B2A89">
            <w:pPr>
              <w:pStyle w:val="Tabletext"/>
            </w:pPr>
            <w:r>
              <w:t>SCM7</w:t>
            </w:r>
          </w:p>
        </w:tc>
        <w:tc>
          <w:tcPr>
            <w:tcW w:w="532" w:type="pct"/>
          </w:tcPr>
          <w:p w14:paraId="1CA8F87F" w14:textId="41BDC405" w:rsidR="003B2A89" w:rsidRPr="003B2A89" w:rsidRDefault="003B2A89" w:rsidP="003B2A89">
            <w:pPr>
              <w:pStyle w:val="Tabletext"/>
              <w:rPr>
                <w:b/>
                <w:bCs/>
              </w:rPr>
            </w:pPr>
            <w:r w:rsidRPr="003B2A89">
              <w:rPr>
                <w:b/>
                <w:bCs/>
              </w:rPr>
              <w:t>Continuous glucose monitoring:</w:t>
            </w:r>
            <w:r>
              <w:t xml:space="preserve"> </w:t>
            </w:r>
            <w:r w:rsidRPr="00FD29AE">
              <w:t>Access to isCGM – overcoming health inequalities</w:t>
            </w:r>
          </w:p>
        </w:tc>
        <w:tc>
          <w:tcPr>
            <w:tcW w:w="1246" w:type="pct"/>
          </w:tcPr>
          <w:p w14:paraId="07127E64" w14:textId="77777777" w:rsidR="003B2A89" w:rsidRDefault="003B2A89" w:rsidP="003B2A89">
            <w:pPr>
              <w:pStyle w:val="Tabletext"/>
            </w:pPr>
            <w:r w:rsidRPr="007F6083">
              <w:t xml:space="preserve">isCGM is recommended in NG28 for people with type 2 diabetes </w:t>
            </w:r>
            <w:r>
              <w:t xml:space="preserve">on MDI </w:t>
            </w:r>
            <w:r w:rsidRPr="007F6083">
              <w:t>that meet criteria outlined in 1.6.17, and in NG3 for people with diabetes in pregnancy.</w:t>
            </w:r>
            <w:r>
              <w:t xml:space="preserve"> </w:t>
            </w:r>
          </w:p>
          <w:p w14:paraId="6B8788D5" w14:textId="77777777" w:rsidR="003B2A89" w:rsidRDefault="003B2A89" w:rsidP="003B2A89">
            <w:pPr>
              <w:pStyle w:val="Tabletext"/>
            </w:pPr>
            <w:r>
              <w:t>There is a strong evidence base for CGM in type 2 (outlined in the evidence base opposite) and a wide range of potential benefits that could be realised. For example, CGM may have particular benefit for the older population, for example, people with dexterity issues that need help to check their blood glucose levels and people that are unable to attend clinic and can be monitored remotely, including rapid assessment and management of hypoglycaemia for people living alone and in care homes.</w:t>
            </w:r>
          </w:p>
          <w:p w14:paraId="499950A9" w14:textId="77777777" w:rsidR="003B2A89" w:rsidRDefault="003B2A89" w:rsidP="003B2A89">
            <w:pPr>
              <w:pStyle w:val="Tabletext"/>
            </w:pPr>
            <w:r>
              <w:t>To target health inequalities, commissioners should:</w:t>
            </w:r>
          </w:p>
          <w:p w14:paraId="19B831D9" w14:textId="77777777" w:rsidR="003B2A89" w:rsidRDefault="003B2A89" w:rsidP="003B2A89">
            <w:pPr>
              <w:pStyle w:val="Tabletext"/>
            </w:pPr>
            <w:r>
              <w:t>-i</w:t>
            </w:r>
            <w:r w:rsidRPr="007F6083">
              <w:t>dentify who is using CGM</w:t>
            </w:r>
          </w:p>
          <w:p w14:paraId="4A5D0C20" w14:textId="77777777" w:rsidR="003B2A89" w:rsidRDefault="003B2A89" w:rsidP="003B2A89">
            <w:pPr>
              <w:pStyle w:val="Tabletext"/>
            </w:pPr>
            <w:r>
              <w:lastRenderedPageBreak/>
              <w:t>-</w:t>
            </w:r>
            <w:r w:rsidRPr="007F6083">
              <w:t>identify groups who are eligible but have lower uptake</w:t>
            </w:r>
          </w:p>
          <w:p w14:paraId="1951DAA9" w14:textId="6EA70D9A" w:rsidR="003B2A89" w:rsidRPr="007F6083" w:rsidRDefault="003B2A89" w:rsidP="003B2A89">
            <w:pPr>
              <w:pStyle w:val="Tabletext"/>
            </w:pPr>
            <w:r>
              <w:t>-</w:t>
            </w:r>
            <w:r w:rsidRPr="007F6083">
              <w:t>mak</w:t>
            </w:r>
            <w:r>
              <w:t>e</w:t>
            </w:r>
            <w:r w:rsidRPr="007F6083">
              <w:t xml:space="preserve"> plans to engage with these groups to encourage them to consider CGM.</w:t>
            </w:r>
          </w:p>
        </w:tc>
        <w:tc>
          <w:tcPr>
            <w:tcW w:w="2709" w:type="pct"/>
          </w:tcPr>
          <w:p w14:paraId="19C1AEF4" w14:textId="77777777" w:rsidR="003B2A89" w:rsidRDefault="003B2A89" w:rsidP="003B2A89">
            <w:pPr>
              <w:pStyle w:val="Tabletext"/>
            </w:pPr>
            <w:r>
              <w:lastRenderedPageBreak/>
              <w:t xml:space="preserve">See NICE NG28, 1.6.17 - 1.6.26 recommendations for offering isCGM to adults with type 2 diabetes on MDI </w:t>
            </w:r>
          </w:p>
          <w:p w14:paraId="36619099" w14:textId="77777777" w:rsidR="003B2A89" w:rsidRDefault="003B2A89" w:rsidP="003B2A89">
            <w:pPr>
              <w:pStyle w:val="Tabletext"/>
            </w:pPr>
            <w:r>
              <w:t>See NICE NG3 for CGM recommendations for people with Diabetes in pregnancy</w:t>
            </w:r>
          </w:p>
          <w:p w14:paraId="743E338C" w14:textId="57F4FBC5" w:rsidR="003B2A89" w:rsidRDefault="003B2A89" w:rsidP="003B2A89">
            <w:pPr>
              <w:pStyle w:val="Tabletext"/>
            </w:pPr>
            <w:r>
              <w:t xml:space="preserve">Evidence base for CGM in type 2 </w:t>
            </w:r>
            <w:hyperlink r:id="rId96" w:history="1">
              <w:r w:rsidRPr="00FC6D2C">
                <w:rPr>
                  <w:rStyle w:val="Hyperlink"/>
                  <w:rFonts w:cs="Arial"/>
                </w:rPr>
                <w:t>https://www.nice.org.uk/guidance/ng28/evidence/c-continuous-glucose-monitoring-in-adults-with-type-2-diabetes-pdf-11013297805</w:t>
              </w:r>
            </w:hyperlink>
            <w:r>
              <w:t xml:space="preserve"> </w:t>
            </w:r>
          </w:p>
        </w:tc>
      </w:tr>
      <w:tr w:rsidR="0091765A" w:rsidRPr="00C92280" w14:paraId="0AEE3EC7" w14:textId="77777777" w:rsidTr="00E656F9">
        <w:trPr>
          <w:trHeight w:val="282"/>
        </w:trPr>
        <w:tc>
          <w:tcPr>
            <w:tcW w:w="429" w:type="pct"/>
          </w:tcPr>
          <w:p w14:paraId="3424F611" w14:textId="77EBDE5A" w:rsidR="003B2A89" w:rsidRPr="00645A9C" w:rsidRDefault="00A21885" w:rsidP="003B2A89">
            <w:pPr>
              <w:pStyle w:val="Tabletext"/>
            </w:pPr>
            <w:r w:rsidRPr="00645A9C">
              <w:t>26</w:t>
            </w:r>
          </w:p>
        </w:tc>
        <w:tc>
          <w:tcPr>
            <w:tcW w:w="84" w:type="pct"/>
          </w:tcPr>
          <w:p w14:paraId="0900B52F" w14:textId="209013BF" w:rsidR="003B2A89" w:rsidRPr="003B2A89" w:rsidRDefault="003B2A89" w:rsidP="003B2A89">
            <w:pPr>
              <w:pStyle w:val="Tabletext"/>
            </w:pPr>
            <w:r w:rsidRPr="003B2A89">
              <w:t>SCM8</w:t>
            </w:r>
          </w:p>
        </w:tc>
        <w:tc>
          <w:tcPr>
            <w:tcW w:w="532" w:type="pct"/>
          </w:tcPr>
          <w:p w14:paraId="7B3378BA" w14:textId="53EAA07E" w:rsidR="003B2A89" w:rsidRPr="003B2A89" w:rsidRDefault="003B2A89" w:rsidP="003B2A89">
            <w:pPr>
              <w:pStyle w:val="Tabletext"/>
              <w:rPr>
                <w:b/>
                <w:bCs/>
              </w:rPr>
            </w:pPr>
            <w:r w:rsidRPr="003B2A89">
              <w:rPr>
                <w:b/>
                <w:bCs/>
              </w:rPr>
              <w:t xml:space="preserve">Continuous glucose monitoring: </w:t>
            </w:r>
            <w:r w:rsidRPr="003B2A89">
              <w:t>Use of CGM in some people with type 2 diabetes and emerging use of ‘time in range’ as a clinical indicator (applies also to type 1 diabetes)</w:t>
            </w:r>
          </w:p>
        </w:tc>
        <w:tc>
          <w:tcPr>
            <w:tcW w:w="1246" w:type="pct"/>
          </w:tcPr>
          <w:p w14:paraId="09FC68FC" w14:textId="77777777" w:rsidR="003B2A89" w:rsidRPr="003B2A89" w:rsidRDefault="003B2A89" w:rsidP="003B2A89">
            <w:pPr>
              <w:pStyle w:val="Tabletext"/>
            </w:pPr>
            <w:r w:rsidRPr="003B2A89">
              <w:t>Some people with type 2 diabetes on insulin are likely to have a greater need for CGM than some people with type 1 diabetes, recognising limited health care resources.  However, I’m aware the evidence many be more limited.</w:t>
            </w:r>
          </w:p>
          <w:p w14:paraId="33544B76" w14:textId="77777777" w:rsidR="003B2A89" w:rsidRPr="003B2A89" w:rsidRDefault="003B2A89" w:rsidP="003B2A89">
            <w:pPr>
              <w:pStyle w:val="Tabletext"/>
            </w:pPr>
          </w:p>
          <w:p w14:paraId="43DFC562" w14:textId="77777777" w:rsidR="003B2A89" w:rsidRPr="003B2A89" w:rsidRDefault="003B2A89" w:rsidP="003B2A89">
            <w:pPr>
              <w:pStyle w:val="Tabletext"/>
            </w:pPr>
            <w:r w:rsidRPr="003B2A89">
              <w:t xml:space="preserve">Emerging use of ‘time in range’ as a clinical indicator </w:t>
            </w:r>
          </w:p>
          <w:p w14:paraId="00AB81AB" w14:textId="77777777" w:rsidR="003B2A89" w:rsidRPr="003B2A89" w:rsidRDefault="003B2A89" w:rsidP="003B2A89">
            <w:pPr>
              <w:pStyle w:val="Tabletext"/>
            </w:pPr>
          </w:p>
        </w:tc>
        <w:tc>
          <w:tcPr>
            <w:tcW w:w="2709" w:type="pct"/>
          </w:tcPr>
          <w:p w14:paraId="4E9A279B" w14:textId="77777777" w:rsidR="003B2A89" w:rsidRDefault="003B2A89" w:rsidP="003B2A89">
            <w:pPr>
              <w:pStyle w:val="Tabletext"/>
            </w:pPr>
          </w:p>
        </w:tc>
      </w:tr>
      <w:tr w:rsidR="0091765A" w:rsidRPr="00C92280" w14:paraId="2E0E55BC" w14:textId="77777777" w:rsidTr="00E656F9">
        <w:trPr>
          <w:trHeight w:val="282"/>
        </w:trPr>
        <w:tc>
          <w:tcPr>
            <w:tcW w:w="429" w:type="pct"/>
          </w:tcPr>
          <w:p w14:paraId="48269F12" w14:textId="5095548F" w:rsidR="003B2A89" w:rsidRPr="00645A9C" w:rsidRDefault="00A21885" w:rsidP="003B2A89">
            <w:pPr>
              <w:pStyle w:val="Tabletext"/>
            </w:pPr>
            <w:r w:rsidRPr="00645A9C">
              <w:t>27</w:t>
            </w:r>
          </w:p>
        </w:tc>
        <w:tc>
          <w:tcPr>
            <w:tcW w:w="84" w:type="pct"/>
          </w:tcPr>
          <w:p w14:paraId="0CB16410" w14:textId="449F40F8" w:rsidR="003B2A89" w:rsidRDefault="003B2A89" w:rsidP="003B2A89">
            <w:pPr>
              <w:pStyle w:val="Tabletext"/>
            </w:pPr>
            <w:r>
              <w:t>ABCD</w:t>
            </w:r>
          </w:p>
        </w:tc>
        <w:tc>
          <w:tcPr>
            <w:tcW w:w="532" w:type="pct"/>
          </w:tcPr>
          <w:p w14:paraId="0C586A38" w14:textId="2898A7AC" w:rsidR="003B2A89" w:rsidRPr="003B2A89" w:rsidRDefault="003B2A89" w:rsidP="003B2A89">
            <w:pPr>
              <w:pStyle w:val="Tabletext"/>
            </w:pPr>
            <w:r w:rsidRPr="003B2A89">
              <w:rPr>
                <w:b/>
                <w:bCs/>
              </w:rPr>
              <w:t>Drug treatment:</w:t>
            </w:r>
            <w:r>
              <w:t xml:space="preserve"> Adults living with type 2 diabetes are able to access medications </w:t>
            </w:r>
            <w:r>
              <w:lastRenderedPageBreak/>
              <w:t>with proven benefit for improving glycaemic control and reducing the risk of long term complications including cardiovascular disease that our tailored to their individual needs</w:t>
            </w:r>
          </w:p>
        </w:tc>
        <w:tc>
          <w:tcPr>
            <w:tcW w:w="1246" w:type="pct"/>
          </w:tcPr>
          <w:p w14:paraId="0AFC4190" w14:textId="77777777" w:rsidR="003B2A89" w:rsidRDefault="003B2A89" w:rsidP="003B2A89">
            <w:pPr>
              <w:pStyle w:val="Tabletext"/>
            </w:pPr>
            <w:r>
              <w:lastRenderedPageBreak/>
              <w:t>NICE 28</w:t>
            </w:r>
          </w:p>
          <w:p w14:paraId="36EFA6DC" w14:textId="0A6BF7E6" w:rsidR="003B2A89" w:rsidRPr="007F6083" w:rsidRDefault="001F5938" w:rsidP="003B2A89">
            <w:pPr>
              <w:pStyle w:val="Tabletext"/>
            </w:pPr>
            <w:hyperlink r:id="rId97" w:history="1">
              <w:r w:rsidR="003B2A89">
                <w:rPr>
                  <w:rStyle w:val="Hyperlink"/>
                </w:rPr>
                <w:t>Overview | Type 2 diabetes in adults: management | Guidance | NICE</w:t>
              </w:r>
            </w:hyperlink>
          </w:p>
        </w:tc>
        <w:tc>
          <w:tcPr>
            <w:tcW w:w="2709" w:type="pct"/>
          </w:tcPr>
          <w:p w14:paraId="22E10876" w14:textId="77777777" w:rsidR="003B2A89" w:rsidRDefault="003B2A89" w:rsidP="003B2A89">
            <w:pPr>
              <w:pStyle w:val="Tabletext"/>
            </w:pPr>
          </w:p>
        </w:tc>
      </w:tr>
      <w:tr w:rsidR="0091765A" w:rsidRPr="00C92280" w14:paraId="4F85C83E" w14:textId="77777777" w:rsidTr="00E656F9">
        <w:trPr>
          <w:trHeight w:val="282"/>
        </w:trPr>
        <w:tc>
          <w:tcPr>
            <w:tcW w:w="429" w:type="pct"/>
          </w:tcPr>
          <w:p w14:paraId="1EF63286" w14:textId="3CFBBB19" w:rsidR="003B2A89" w:rsidRPr="00645A9C" w:rsidRDefault="00A21885" w:rsidP="003B2A89">
            <w:pPr>
              <w:pStyle w:val="Tabletext"/>
            </w:pPr>
            <w:r w:rsidRPr="00645A9C">
              <w:t>28</w:t>
            </w:r>
          </w:p>
        </w:tc>
        <w:tc>
          <w:tcPr>
            <w:tcW w:w="84" w:type="pct"/>
          </w:tcPr>
          <w:p w14:paraId="65FCF24E" w14:textId="592906F3" w:rsidR="003B2A89" w:rsidRPr="003B2A89" w:rsidRDefault="003B2A89" w:rsidP="003B2A89">
            <w:pPr>
              <w:pStyle w:val="Tabletext"/>
            </w:pPr>
            <w:r w:rsidRPr="003B2A89">
              <w:t>BDA</w:t>
            </w:r>
          </w:p>
        </w:tc>
        <w:tc>
          <w:tcPr>
            <w:tcW w:w="532" w:type="pct"/>
          </w:tcPr>
          <w:p w14:paraId="33E879F2" w14:textId="7E08FC6C" w:rsidR="003B2A89" w:rsidRPr="003B2A89" w:rsidRDefault="003B2A89" w:rsidP="003B2A89">
            <w:pPr>
              <w:pStyle w:val="Tabletext"/>
            </w:pPr>
            <w:r w:rsidRPr="003B2A89">
              <w:rPr>
                <w:b/>
                <w:bCs/>
              </w:rPr>
              <w:t>Drug treatment:</w:t>
            </w:r>
            <w:r>
              <w:t xml:space="preserve"> </w:t>
            </w:r>
            <w:r w:rsidRPr="003B2A89">
              <w:t>Safety considerations for SGLT2 inhibitors</w:t>
            </w:r>
          </w:p>
        </w:tc>
        <w:tc>
          <w:tcPr>
            <w:tcW w:w="1246" w:type="pct"/>
          </w:tcPr>
          <w:p w14:paraId="48F57074" w14:textId="77777777" w:rsidR="003B2A89" w:rsidRPr="003B2A89" w:rsidRDefault="003B2A89" w:rsidP="003B2A89">
            <w:pPr>
              <w:pStyle w:val="Tabletext"/>
            </w:pPr>
            <w:r w:rsidRPr="003B2A89">
              <w:t xml:space="preserve">New recommendations are expected to greatly increase the use of SGLT2 inhibitors. SGLT2i have been the cause of multiple avoidable DKA admissions. </w:t>
            </w:r>
          </w:p>
          <w:p w14:paraId="0AE7DEF2" w14:textId="77777777" w:rsidR="003B2A89" w:rsidRPr="003B2A89" w:rsidRDefault="003B2A89" w:rsidP="003B2A89">
            <w:pPr>
              <w:pStyle w:val="Tabletext"/>
            </w:pPr>
            <w:r w:rsidRPr="003B2A89">
              <w:t>Risk of DKA is increased with a number of factors, which the clinician should include in their assessment. It is also important to tell people about these risks before commencing an SGLT2i.</w:t>
            </w:r>
          </w:p>
          <w:p w14:paraId="789B0A0F" w14:textId="7C60A45B" w:rsidR="003B2A89" w:rsidRPr="003B2A89" w:rsidRDefault="003B2A89" w:rsidP="003B2A89">
            <w:pPr>
              <w:pStyle w:val="Tabletext"/>
            </w:pPr>
            <w:r w:rsidRPr="003B2A89">
              <w:lastRenderedPageBreak/>
              <w:t xml:space="preserve">Adults who are overweight or obese may wish to try a ketogenic diet to reduce the severity of their diabetes or induce remission. There may be an increased risk of DKA with SGLT2i and such diets. </w:t>
            </w:r>
          </w:p>
        </w:tc>
        <w:tc>
          <w:tcPr>
            <w:tcW w:w="2709" w:type="pct"/>
          </w:tcPr>
          <w:p w14:paraId="6EDDD6C9" w14:textId="228E2AFA" w:rsidR="003B2A89" w:rsidRPr="003B2A89" w:rsidRDefault="003B2A89" w:rsidP="003B2A89">
            <w:pPr>
              <w:pStyle w:val="Tabletext"/>
            </w:pPr>
            <w:r w:rsidRPr="003B2A89">
              <w:lastRenderedPageBreak/>
              <w:t xml:space="preserve">NICE NG28: 1.7.11 – 1.7.13 </w:t>
            </w:r>
          </w:p>
        </w:tc>
      </w:tr>
      <w:tr w:rsidR="0091765A" w:rsidRPr="00C92280" w14:paraId="392B8E80" w14:textId="77777777" w:rsidTr="00E656F9">
        <w:trPr>
          <w:trHeight w:val="282"/>
        </w:trPr>
        <w:tc>
          <w:tcPr>
            <w:tcW w:w="429" w:type="pct"/>
          </w:tcPr>
          <w:p w14:paraId="37F50A79" w14:textId="2781CEA4" w:rsidR="003B2A89" w:rsidRPr="00645A9C" w:rsidRDefault="00A21885" w:rsidP="003B2A89">
            <w:pPr>
              <w:pStyle w:val="Tabletext"/>
            </w:pPr>
            <w:r w:rsidRPr="00645A9C">
              <w:t>29</w:t>
            </w:r>
          </w:p>
        </w:tc>
        <w:tc>
          <w:tcPr>
            <w:tcW w:w="84" w:type="pct"/>
          </w:tcPr>
          <w:p w14:paraId="4E9F87EB" w14:textId="5152B66F" w:rsidR="003B2A89" w:rsidRDefault="003B2A89" w:rsidP="003B2A89">
            <w:pPr>
              <w:pStyle w:val="Tabletext"/>
            </w:pPr>
            <w:r>
              <w:t xml:space="preserve">NHSE National Diabetes Programme </w:t>
            </w:r>
          </w:p>
        </w:tc>
        <w:tc>
          <w:tcPr>
            <w:tcW w:w="532" w:type="pct"/>
          </w:tcPr>
          <w:p w14:paraId="592E128B" w14:textId="6A9CA412" w:rsidR="003B2A89" w:rsidRPr="003B2A89" w:rsidRDefault="003B2A89" w:rsidP="003B2A89">
            <w:pPr>
              <w:pStyle w:val="Tabletext"/>
              <w:rPr>
                <w:b/>
                <w:bCs/>
              </w:rPr>
            </w:pPr>
            <w:r w:rsidRPr="003B2A89">
              <w:rPr>
                <w:b/>
                <w:bCs/>
              </w:rPr>
              <w:t>Drug treatment:</w:t>
            </w:r>
            <w:r>
              <w:rPr>
                <w:rFonts w:ascii="Helvetica" w:hAnsi="Helvetica" w:cs="Helvetica"/>
                <w:shd w:val="clear" w:color="auto" w:fill="FAFAFB"/>
              </w:rPr>
              <w:t xml:space="preserve"> </w:t>
            </w:r>
            <w:r w:rsidRPr="00DE0B5F">
              <w:rPr>
                <w:rFonts w:ascii="Helvetica" w:hAnsi="Helvetica" w:cs="Helvetica"/>
                <w:shd w:val="clear" w:color="auto" w:fill="FAFAFB"/>
              </w:rPr>
              <w:t>Adults with type 2 diabetes who are not meeting their individualised glycaemic and blood pressure targets after 6 months should be offered appropriate intensification of treatment without delay</w:t>
            </w:r>
          </w:p>
        </w:tc>
        <w:tc>
          <w:tcPr>
            <w:tcW w:w="1246" w:type="pct"/>
          </w:tcPr>
          <w:p w14:paraId="164F41F3" w14:textId="297058B2" w:rsidR="003B2A89" w:rsidRPr="00DE0B5F" w:rsidRDefault="003B2A89" w:rsidP="003B2A89">
            <w:pPr>
              <w:pStyle w:val="Tabletext"/>
            </w:pPr>
            <w:r w:rsidRPr="00DE0B5F">
              <w:t xml:space="preserve">Individualised targets for glycaemic control and blood pressure should be applied for adults with type 2 diabetes. Early glycaemic control leads to better patient outcomes including a reduction in long term macrovascular and microvascular complications. Therapeutic inertia is present at all stages of treatment intensification and therefore aggressive treatment in appropriate patients early on in the disease will help improve longer term outcomes. </w:t>
            </w:r>
          </w:p>
          <w:p w14:paraId="578A45F9" w14:textId="77777777" w:rsidR="003B2A89" w:rsidRPr="007F6083" w:rsidRDefault="003B2A89" w:rsidP="003B2A89">
            <w:pPr>
              <w:pStyle w:val="Tabletext"/>
            </w:pPr>
          </w:p>
        </w:tc>
        <w:tc>
          <w:tcPr>
            <w:tcW w:w="2709" w:type="pct"/>
          </w:tcPr>
          <w:p w14:paraId="79A1C0F8" w14:textId="77777777" w:rsidR="003B2A89" w:rsidRPr="00DE0B5F" w:rsidRDefault="001F5938" w:rsidP="003B2A89">
            <w:pPr>
              <w:pStyle w:val="Tabletext"/>
            </w:pPr>
            <w:hyperlink r:id="rId98" w:history="1">
              <w:r w:rsidR="003B2A89" w:rsidRPr="00DE0B5F">
                <w:rPr>
                  <w:rStyle w:val="Hyperlink"/>
                </w:rPr>
                <w:t>Therapeutic inertia in type 2 diabetes: prevalence, causes, consequences and methods to overcome inertia - PMC (nih.gov)</w:t>
              </w:r>
            </w:hyperlink>
          </w:p>
          <w:p w14:paraId="4D74E50D" w14:textId="77777777" w:rsidR="003B2A89" w:rsidRPr="00DE0B5F" w:rsidRDefault="003B2A89" w:rsidP="003B2A89">
            <w:pPr>
              <w:pStyle w:val="Tabletext"/>
            </w:pPr>
            <w:r w:rsidRPr="00DE0B5F">
              <w:t xml:space="preserve">NICE NG28 </w:t>
            </w:r>
          </w:p>
          <w:p w14:paraId="18840069" w14:textId="77777777" w:rsidR="003B2A89" w:rsidRPr="00DE0B5F" w:rsidRDefault="003B2A89" w:rsidP="003B2A89">
            <w:pPr>
              <w:pStyle w:val="Tabletext"/>
            </w:pPr>
          </w:p>
          <w:p w14:paraId="6EAB3560" w14:textId="1B108A13" w:rsidR="003B2A89" w:rsidRDefault="003B2A89" w:rsidP="003B2A89">
            <w:pPr>
              <w:pStyle w:val="Tabletext"/>
            </w:pPr>
            <w:r w:rsidRPr="00DE0B5F">
              <w:t xml:space="preserve">NICE NG19 </w:t>
            </w:r>
          </w:p>
        </w:tc>
      </w:tr>
      <w:tr w:rsidR="0091765A" w:rsidRPr="00C92280" w14:paraId="018DA3E1" w14:textId="77777777" w:rsidTr="00E656F9">
        <w:trPr>
          <w:trHeight w:val="282"/>
        </w:trPr>
        <w:tc>
          <w:tcPr>
            <w:tcW w:w="429" w:type="pct"/>
          </w:tcPr>
          <w:p w14:paraId="35D8649F" w14:textId="0D5DC5AA" w:rsidR="003B2A89" w:rsidRPr="00645A9C" w:rsidRDefault="00A21885" w:rsidP="003B2A89">
            <w:pPr>
              <w:pStyle w:val="Tabletext"/>
            </w:pPr>
            <w:r w:rsidRPr="00645A9C">
              <w:t>30</w:t>
            </w:r>
          </w:p>
        </w:tc>
        <w:tc>
          <w:tcPr>
            <w:tcW w:w="84" w:type="pct"/>
          </w:tcPr>
          <w:p w14:paraId="49990559" w14:textId="02F13B91" w:rsidR="003B2A89" w:rsidRPr="003B2A89" w:rsidRDefault="003B2A89" w:rsidP="003B2A89">
            <w:pPr>
              <w:pStyle w:val="Tabletext"/>
            </w:pPr>
            <w:r w:rsidRPr="003B2A89">
              <w:t>SCM3</w:t>
            </w:r>
          </w:p>
        </w:tc>
        <w:tc>
          <w:tcPr>
            <w:tcW w:w="532" w:type="pct"/>
          </w:tcPr>
          <w:p w14:paraId="0E6EFC27" w14:textId="00888B37" w:rsidR="003B2A89" w:rsidRPr="003B2A89" w:rsidRDefault="003B2A89" w:rsidP="003B2A89">
            <w:pPr>
              <w:pStyle w:val="Tabletext"/>
            </w:pPr>
            <w:r w:rsidRPr="003B2A89">
              <w:rPr>
                <w:b/>
                <w:bCs/>
              </w:rPr>
              <w:t>Drug treatment:</w:t>
            </w:r>
            <w:r w:rsidRPr="003B2A89">
              <w:t xml:space="preserve"> Adults with type 2 and </w:t>
            </w:r>
            <w:r w:rsidRPr="003B2A89">
              <w:lastRenderedPageBreak/>
              <w:t>CKD with ACR above 30mg/mmol on single drug treatment are offered dual therapy medication</w:t>
            </w:r>
          </w:p>
        </w:tc>
        <w:tc>
          <w:tcPr>
            <w:tcW w:w="1246" w:type="pct"/>
          </w:tcPr>
          <w:p w14:paraId="52CC2F52" w14:textId="6BAA274E" w:rsidR="003B2A89" w:rsidRPr="003B2A89" w:rsidRDefault="003B2A89" w:rsidP="003B2A89">
            <w:pPr>
              <w:pStyle w:val="Tabletext"/>
            </w:pPr>
            <w:r w:rsidRPr="003B2A89">
              <w:lastRenderedPageBreak/>
              <w:t>Adults with type 2 and CKD with ACR above 30mg/mmol on single drug treatment are offered dual therapy medication</w:t>
            </w:r>
          </w:p>
        </w:tc>
        <w:tc>
          <w:tcPr>
            <w:tcW w:w="2709" w:type="pct"/>
          </w:tcPr>
          <w:p w14:paraId="7E403DBE" w14:textId="28188E90" w:rsidR="003B2A89" w:rsidRPr="003B2A89" w:rsidRDefault="003B2A89" w:rsidP="003B2A89">
            <w:pPr>
              <w:pStyle w:val="Tabletext"/>
            </w:pPr>
            <w:r w:rsidRPr="003B2A89">
              <w:t xml:space="preserve">Type 2 in Adults [NG28] For adults with type 2 diabetes and CKD who are taking an ARB or an ACE inhibitor (titrated to the highest licensed dose that they can tolerate), offer an SGLT2 inhibitor (in addition to the ARB or ACE inhibitor) if: • ACR is over 30 mg/mmol and • they meet the criteria in the </w:t>
            </w:r>
            <w:r w:rsidRPr="003B2A89">
              <w:lastRenderedPageBreak/>
              <w:t>marketing authorisation (including relevant estimated glomerular filtration rate [eGFR] thresholds). In November 2021, not all SGLT2 inhibitors were licensed for this indication</w:t>
            </w:r>
          </w:p>
        </w:tc>
      </w:tr>
      <w:tr w:rsidR="0091765A" w:rsidRPr="00C92280" w14:paraId="6DA76A25" w14:textId="77777777" w:rsidTr="00E656F9">
        <w:trPr>
          <w:trHeight w:val="282"/>
        </w:trPr>
        <w:tc>
          <w:tcPr>
            <w:tcW w:w="429" w:type="pct"/>
          </w:tcPr>
          <w:p w14:paraId="342D1249" w14:textId="584DE2F9" w:rsidR="003B2A89" w:rsidRPr="00645A9C" w:rsidRDefault="00A21885" w:rsidP="003B2A89">
            <w:pPr>
              <w:pStyle w:val="Tabletext"/>
            </w:pPr>
            <w:r w:rsidRPr="00645A9C">
              <w:lastRenderedPageBreak/>
              <w:t>31</w:t>
            </w:r>
          </w:p>
        </w:tc>
        <w:tc>
          <w:tcPr>
            <w:tcW w:w="84" w:type="pct"/>
          </w:tcPr>
          <w:p w14:paraId="402349DE" w14:textId="22C356C2" w:rsidR="003B2A89" w:rsidRPr="003B2A89" w:rsidRDefault="003B2A89" w:rsidP="003B2A89">
            <w:pPr>
              <w:pStyle w:val="Tabletext"/>
            </w:pPr>
            <w:r w:rsidRPr="003B2A89">
              <w:t>SCM3</w:t>
            </w:r>
          </w:p>
        </w:tc>
        <w:tc>
          <w:tcPr>
            <w:tcW w:w="532" w:type="pct"/>
          </w:tcPr>
          <w:p w14:paraId="24D5B134" w14:textId="5DF33A33" w:rsidR="003B2A89" w:rsidRPr="003B2A89" w:rsidRDefault="003B2A89" w:rsidP="003B2A89">
            <w:pPr>
              <w:pStyle w:val="Tabletext"/>
            </w:pPr>
            <w:r w:rsidRPr="003B2A89">
              <w:rPr>
                <w:b/>
                <w:bCs/>
              </w:rPr>
              <w:t>Drug treatment:</w:t>
            </w:r>
            <w:r w:rsidRPr="003B2A89">
              <w:t xml:space="preserve"> Adults with type 2 with CVD are offered dual therapy (metformin and SGLT2i) as a first line treatment</w:t>
            </w:r>
          </w:p>
        </w:tc>
        <w:tc>
          <w:tcPr>
            <w:tcW w:w="1246" w:type="pct"/>
          </w:tcPr>
          <w:p w14:paraId="34FBCC6B" w14:textId="19F5B8B7" w:rsidR="003B2A89" w:rsidRPr="003B2A89" w:rsidRDefault="003B2A89" w:rsidP="003B2A89">
            <w:pPr>
              <w:pStyle w:val="Tabletext"/>
            </w:pPr>
            <w:r w:rsidRPr="003B2A89">
              <w:t>Adults with type 2 with CVD are offered dual therapy (metformin and SGLT2i) as a first line treatment</w:t>
            </w:r>
          </w:p>
        </w:tc>
        <w:tc>
          <w:tcPr>
            <w:tcW w:w="2709" w:type="pct"/>
          </w:tcPr>
          <w:p w14:paraId="3ADDE503" w14:textId="49207B99" w:rsidR="003B2A89" w:rsidRPr="003B2A89" w:rsidRDefault="003B2A89" w:rsidP="003B2A89">
            <w:pPr>
              <w:pStyle w:val="Tabletext"/>
            </w:pPr>
            <w:r w:rsidRPr="003B2A89">
              <w:t xml:space="preserve">Type 2 in Adults [NG28] Recs: Based on the cardiovascular risk assessment for the person with type 2 diabetes: • If they have chronic heart failure or established atherosclerotic cardiovascular disease offer an SGLT2 inhibitor with proven cardiovascular benefit in addition to metformin. • If they are at high risk of developing cardiovascular </w:t>
            </w:r>
            <w:r w:rsidR="00E656F9" w:rsidRPr="003B2A89">
              <w:t>disease,</w:t>
            </w:r>
            <w:r w:rsidRPr="003B2A89">
              <w:t xml:space="preserve"> consider an SGLT2 inhibitor with proven cardiovascular benefit in addition to metformin and 1.7.8: For first-line drug treatment in adults with type 2 diabetes, if metformin is contraindicated or not tolerated: • If they have chronic heart failure or established atherosclerotic cardiovascular disease offer an SGLT2 inhibitor with proven cardiovascular benefit. • If they are at high risk of developing cardiovascular </w:t>
            </w:r>
            <w:r w:rsidR="009024AC" w:rsidRPr="003B2A89">
              <w:t>disease,</w:t>
            </w:r>
            <w:r w:rsidRPr="003B2A89">
              <w:t xml:space="preserve"> consider an SGLT2 inhibitor with proven cardiovascular benefit</w:t>
            </w:r>
          </w:p>
        </w:tc>
      </w:tr>
      <w:tr w:rsidR="0091765A" w:rsidRPr="00C92280" w14:paraId="4BFEE7C9" w14:textId="77777777" w:rsidTr="00E656F9">
        <w:trPr>
          <w:trHeight w:val="282"/>
        </w:trPr>
        <w:tc>
          <w:tcPr>
            <w:tcW w:w="429" w:type="pct"/>
          </w:tcPr>
          <w:p w14:paraId="088E0E3C" w14:textId="65289FC4" w:rsidR="003B2A89" w:rsidRPr="00645A9C" w:rsidRDefault="00A21885" w:rsidP="003B2A89">
            <w:pPr>
              <w:pStyle w:val="Tabletext"/>
            </w:pPr>
            <w:r w:rsidRPr="00645A9C">
              <w:t>32</w:t>
            </w:r>
          </w:p>
        </w:tc>
        <w:tc>
          <w:tcPr>
            <w:tcW w:w="84" w:type="pct"/>
          </w:tcPr>
          <w:p w14:paraId="4CC4C673" w14:textId="78D04CA9" w:rsidR="003B2A89" w:rsidRPr="003B2A89" w:rsidRDefault="003B2A89" w:rsidP="003B2A89">
            <w:pPr>
              <w:pStyle w:val="Tabletext"/>
            </w:pPr>
            <w:r w:rsidRPr="003B2A89">
              <w:t>SCM4</w:t>
            </w:r>
          </w:p>
        </w:tc>
        <w:tc>
          <w:tcPr>
            <w:tcW w:w="532" w:type="pct"/>
          </w:tcPr>
          <w:p w14:paraId="33FDFB86" w14:textId="6A19EB40" w:rsidR="003B2A89" w:rsidRPr="003B2A89" w:rsidRDefault="003B2A89" w:rsidP="003B2A89">
            <w:pPr>
              <w:pStyle w:val="Tabletext"/>
            </w:pPr>
            <w:r w:rsidRPr="003B2A89">
              <w:rPr>
                <w:b/>
                <w:bCs/>
              </w:rPr>
              <w:t>Drug treatment:</w:t>
            </w:r>
            <w:r w:rsidRPr="003B2A89">
              <w:t xml:space="preserve"> CV risk and SGLT2i</w:t>
            </w:r>
          </w:p>
        </w:tc>
        <w:tc>
          <w:tcPr>
            <w:tcW w:w="1246" w:type="pct"/>
          </w:tcPr>
          <w:p w14:paraId="0E4B8338" w14:textId="77777777" w:rsidR="003B2A89" w:rsidRPr="003B2A89" w:rsidRDefault="003B2A89" w:rsidP="003B2A89">
            <w:pPr>
              <w:pStyle w:val="Tabletext"/>
            </w:pPr>
            <w:r w:rsidRPr="003B2A89">
              <w:t>Adults with chronic heart failure or established ASCVD should be offered and SGLT2i with proven CV benefit in addition to metformin.</w:t>
            </w:r>
          </w:p>
          <w:p w14:paraId="01F5AFB9" w14:textId="77777777" w:rsidR="003B2A89" w:rsidRPr="003B2A89" w:rsidRDefault="003B2A89" w:rsidP="003B2A89">
            <w:pPr>
              <w:pStyle w:val="Tabletext"/>
            </w:pPr>
            <w:r w:rsidRPr="003B2A89">
              <w:t>Cardiovascular disease (CVD) is a major cause of morbidity and mortality among people with type 2 diabetes (T2D).</w:t>
            </w:r>
            <w:hyperlink r:id="rId99" w:anchor="dom14580-bib-0001" w:history="1">
              <w:r w:rsidRPr="003B2A89">
                <w:rPr>
                  <w:rStyle w:val="Hyperlink"/>
                  <w:color w:val="auto"/>
                  <w:u w:val="none"/>
                </w:rPr>
                <w:t>1</w:t>
              </w:r>
            </w:hyperlink>
            <w:r w:rsidRPr="003B2A89">
              <w:t xml:space="preserve">  In the United Kingdom, approximately one-third </w:t>
            </w:r>
            <w:r w:rsidRPr="003B2A89">
              <w:lastRenderedPageBreak/>
              <w:t>of patients with T2D have concomitant established CVD.</w:t>
            </w:r>
            <w:hyperlink r:id="rId100" w:anchor="dom14580-bib-0003" w:history="1">
              <w:r w:rsidRPr="003B2A89">
                <w:rPr>
                  <w:rStyle w:val="Hyperlink"/>
                  <w:color w:val="auto"/>
                  <w:u w:val="none"/>
                </w:rPr>
                <w:t>2</w:t>
              </w:r>
            </w:hyperlink>
            <w:r w:rsidRPr="003B2A89">
              <w:t> Reducing possible long-term cardiovascular (CV) complications is an important goal of diabetes management. </w:t>
            </w:r>
          </w:p>
          <w:p w14:paraId="4962FE69" w14:textId="77777777" w:rsidR="003B2A89" w:rsidRPr="003B2A89" w:rsidRDefault="003B2A89" w:rsidP="003B2A89">
            <w:pPr>
              <w:pStyle w:val="Tabletext"/>
            </w:pPr>
            <w:r w:rsidRPr="003B2A89">
              <w:rPr>
                <w:rStyle w:val="author"/>
              </w:rPr>
              <w:t>Iglay K</w:t>
            </w:r>
            <w:r w:rsidRPr="003B2A89">
              <w:t>, </w:t>
            </w:r>
            <w:r w:rsidRPr="003B2A89">
              <w:rPr>
                <w:rStyle w:val="author"/>
              </w:rPr>
              <w:t>Hannachi H</w:t>
            </w:r>
            <w:r w:rsidRPr="003B2A89">
              <w:t>, </w:t>
            </w:r>
            <w:r w:rsidRPr="003B2A89">
              <w:rPr>
                <w:rStyle w:val="author"/>
              </w:rPr>
              <w:t>Joseph Howie P</w:t>
            </w:r>
            <w:r w:rsidRPr="003B2A89">
              <w:t>, et al. </w:t>
            </w:r>
            <w:r w:rsidRPr="003B2A89">
              <w:rPr>
                <w:rStyle w:val="articletitle"/>
              </w:rPr>
              <w:t>Prevalence and co-prevalence of comorbidities among patients with type 2 diabetes mellitus</w:t>
            </w:r>
            <w:r w:rsidRPr="003B2A89">
              <w:t>. Curr Med Res Opin. </w:t>
            </w:r>
            <w:r w:rsidRPr="003B2A89">
              <w:rPr>
                <w:rStyle w:val="pubyear"/>
              </w:rPr>
              <w:t>2016</w:t>
            </w:r>
            <w:r w:rsidRPr="003B2A89">
              <w:t>; </w:t>
            </w:r>
            <w:r w:rsidRPr="003B2A89">
              <w:rPr>
                <w:rStyle w:val="vol"/>
              </w:rPr>
              <w:t>32</w:t>
            </w:r>
            <w:r w:rsidRPr="003B2A89">
              <w:t>(</w:t>
            </w:r>
            <w:r w:rsidRPr="003B2A89">
              <w:rPr>
                <w:rStyle w:val="citedissue"/>
              </w:rPr>
              <w:t>7</w:t>
            </w:r>
            <w:r w:rsidRPr="003B2A89">
              <w:t>): </w:t>
            </w:r>
            <w:r w:rsidRPr="003B2A89">
              <w:rPr>
                <w:rStyle w:val="pagefirst"/>
              </w:rPr>
              <w:t>1243</w:t>
            </w:r>
            <w:r w:rsidRPr="003B2A89">
              <w:t>- </w:t>
            </w:r>
            <w:r w:rsidRPr="003B2A89">
              <w:rPr>
                <w:rStyle w:val="pagelast"/>
              </w:rPr>
              <w:t>1252</w:t>
            </w:r>
            <w:r w:rsidRPr="003B2A89">
              <w:t xml:space="preserve">. </w:t>
            </w:r>
            <w:r w:rsidRPr="003B2A89">
              <w:rPr>
                <w:rStyle w:val="Hyperlink"/>
              </w:rPr>
              <w:t>doi:</w:t>
            </w:r>
            <w:hyperlink r:id="rId101" w:history="1">
              <w:r w:rsidRPr="003B2A89">
                <w:rPr>
                  <w:rStyle w:val="Hyperlink"/>
                </w:rPr>
                <w:t>10.1185/03007995.2016.1168291</w:t>
              </w:r>
            </w:hyperlink>
          </w:p>
          <w:p w14:paraId="75C6D072" w14:textId="77777777" w:rsidR="003B2A89" w:rsidRPr="003B2A89" w:rsidRDefault="003B2A89" w:rsidP="003B2A89">
            <w:pPr>
              <w:pStyle w:val="Tabletext"/>
            </w:pPr>
          </w:p>
          <w:p w14:paraId="31A7240A" w14:textId="67378F23" w:rsidR="003B2A89" w:rsidRPr="003B2A89" w:rsidRDefault="003B2A89" w:rsidP="003B2A89">
            <w:pPr>
              <w:pStyle w:val="Tabletext"/>
            </w:pPr>
            <w:r w:rsidRPr="003B2A89">
              <w:rPr>
                <w:rStyle w:val="author"/>
              </w:rPr>
              <w:t>Lautsch D</w:t>
            </w:r>
            <w:r w:rsidRPr="003B2A89">
              <w:t>, </w:t>
            </w:r>
            <w:r w:rsidRPr="003B2A89">
              <w:rPr>
                <w:rStyle w:val="author"/>
              </w:rPr>
              <w:t>Wang T</w:t>
            </w:r>
            <w:r w:rsidRPr="003B2A89">
              <w:t>, </w:t>
            </w:r>
            <w:r w:rsidRPr="003B2A89">
              <w:rPr>
                <w:rStyle w:val="author"/>
              </w:rPr>
              <w:t>Yang L</w:t>
            </w:r>
            <w:r w:rsidRPr="003B2A89">
              <w:t>, </w:t>
            </w:r>
            <w:r w:rsidRPr="003B2A89">
              <w:rPr>
                <w:rStyle w:val="author"/>
              </w:rPr>
              <w:t>Rajpathak SN</w:t>
            </w:r>
            <w:r w:rsidRPr="003B2A89">
              <w:t>. </w:t>
            </w:r>
            <w:r w:rsidRPr="003B2A89">
              <w:rPr>
                <w:rStyle w:val="articletitle"/>
              </w:rPr>
              <w:t>Prevalence of established cardiovascular disease in patients with type 2 diabetes mellitus in the UK</w:t>
            </w:r>
            <w:r w:rsidRPr="003B2A89">
              <w:t>. Diabetes Ther Res Treat Educ Diabetes Relat Disord. </w:t>
            </w:r>
            <w:r w:rsidRPr="003B2A89">
              <w:rPr>
                <w:rStyle w:val="pubyear"/>
              </w:rPr>
              <w:t>2019</w:t>
            </w:r>
            <w:r w:rsidRPr="003B2A89">
              <w:t>; </w:t>
            </w:r>
            <w:r w:rsidRPr="003B2A89">
              <w:rPr>
                <w:rStyle w:val="vol"/>
              </w:rPr>
              <w:t>10</w:t>
            </w:r>
            <w:r w:rsidRPr="003B2A89">
              <w:t>(</w:t>
            </w:r>
            <w:r w:rsidRPr="003B2A89">
              <w:rPr>
                <w:rStyle w:val="citedissue"/>
              </w:rPr>
              <w:t>6</w:t>
            </w:r>
            <w:r w:rsidRPr="003B2A89">
              <w:t>): </w:t>
            </w:r>
            <w:r w:rsidRPr="003B2A89">
              <w:rPr>
                <w:rStyle w:val="pagefirst"/>
              </w:rPr>
              <w:t>2131</w:t>
            </w:r>
            <w:r w:rsidRPr="003B2A89">
              <w:t>- </w:t>
            </w:r>
            <w:r w:rsidRPr="003B2A89">
              <w:rPr>
                <w:rStyle w:val="pagelast"/>
              </w:rPr>
              <w:t>2137</w:t>
            </w:r>
            <w:r w:rsidRPr="003B2A89">
              <w:t xml:space="preserve">. </w:t>
            </w:r>
            <w:r w:rsidRPr="003B2A89">
              <w:rPr>
                <w:rStyle w:val="Hyperlink"/>
              </w:rPr>
              <w:t>doi:</w:t>
            </w:r>
            <w:hyperlink r:id="rId102" w:history="1">
              <w:r w:rsidRPr="003B2A89">
                <w:rPr>
                  <w:rStyle w:val="Hyperlink"/>
                </w:rPr>
                <w:t>10.1007/s13300-019-00698-9</w:t>
              </w:r>
            </w:hyperlink>
          </w:p>
        </w:tc>
        <w:tc>
          <w:tcPr>
            <w:tcW w:w="2709" w:type="pct"/>
          </w:tcPr>
          <w:p w14:paraId="741E5DBC" w14:textId="622C0499" w:rsidR="003B2A89" w:rsidRPr="003B2A89" w:rsidRDefault="003B2A89" w:rsidP="003B2A89">
            <w:pPr>
              <w:pStyle w:val="Tabletext"/>
            </w:pPr>
            <w:r w:rsidRPr="003B2A89">
              <w:lastRenderedPageBreak/>
              <w:t>NG28</w:t>
            </w:r>
          </w:p>
        </w:tc>
      </w:tr>
      <w:tr w:rsidR="0091765A" w:rsidRPr="00C92280" w14:paraId="113830B3" w14:textId="77777777" w:rsidTr="00E656F9">
        <w:trPr>
          <w:trHeight w:val="282"/>
        </w:trPr>
        <w:tc>
          <w:tcPr>
            <w:tcW w:w="429" w:type="pct"/>
          </w:tcPr>
          <w:p w14:paraId="4EDBA58E" w14:textId="4C0B822C" w:rsidR="003B2A89" w:rsidRPr="00645A9C" w:rsidRDefault="00A21885" w:rsidP="003B2A89">
            <w:pPr>
              <w:pStyle w:val="Tabletext"/>
            </w:pPr>
            <w:r w:rsidRPr="00645A9C">
              <w:t>33</w:t>
            </w:r>
          </w:p>
        </w:tc>
        <w:tc>
          <w:tcPr>
            <w:tcW w:w="84" w:type="pct"/>
          </w:tcPr>
          <w:p w14:paraId="5B6B13D9" w14:textId="35CC93C8" w:rsidR="003B2A89" w:rsidRDefault="003B2A89" w:rsidP="003B2A89">
            <w:pPr>
              <w:pStyle w:val="Tabletext"/>
            </w:pPr>
            <w:r>
              <w:t>SCM7</w:t>
            </w:r>
          </w:p>
        </w:tc>
        <w:tc>
          <w:tcPr>
            <w:tcW w:w="532" w:type="pct"/>
          </w:tcPr>
          <w:p w14:paraId="35E54ED0" w14:textId="044E3AEC" w:rsidR="003B2A89" w:rsidRPr="003B2A89" w:rsidRDefault="003B2A89" w:rsidP="003B2A89">
            <w:pPr>
              <w:pStyle w:val="Tabletext"/>
              <w:rPr>
                <w:b/>
                <w:bCs/>
              </w:rPr>
            </w:pPr>
            <w:r w:rsidRPr="003B2A89">
              <w:rPr>
                <w:b/>
                <w:bCs/>
              </w:rPr>
              <w:t>Drug treatment:</w:t>
            </w:r>
            <w:r>
              <w:t xml:space="preserve"> </w:t>
            </w:r>
            <w:r w:rsidRPr="00CD2DF5">
              <w:t>Safety considerations for SGLT2 inhibitors</w:t>
            </w:r>
          </w:p>
        </w:tc>
        <w:tc>
          <w:tcPr>
            <w:tcW w:w="1246" w:type="pct"/>
          </w:tcPr>
          <w:p w14:paraId="48372C5A" w14:textId="77777777" w:rsidR="003B2A89" w:rsidRDefault="003B2A89" w:rsidP="003B2A89">
            <w:pPr>
              <w:pStyle w:val="Tabletext"/>
            </w:pPr>
            <w:r>
              <w:t xml:space="preserve">New recommendations are expected to greatly increase the use of SGLT2 inhibitors. SGLT2i have been the cause of multiple avoidable DKA admissions. </w:t>
            </w:r>
          </w:p>
          <w:p w14:paraId="07AD5084" w14:textId="77777777" w:rsidR="003B2A89" w:rsidRDefault="003B2A89" w:rsidP="003B2A89">
            <w:pPr>
              <w:pStyle w:val="Tabletext"/>
            </w:pPr>
            <w:r>
              <w:lastRenderedPageBreak/>
              <w:t>Risk of DKA is increased with a number of factors, which the clinician should include in their assessment. It is also important to tell people about these risks before commencing an SGLT2i.</w:t>
            </w:r>
          </w:p>
          <w:p w14:paraId="390D5961" w14:textId="1EF686EF" w:rsidR="003B2A89" w:rsidRPr="007F6083" w:rsidRDefault="003B2A89" w:rsidP="003B2A89">
            <w:pPr>
              <w:pStyle w:val="Tabletext"/>
            </w:pPr>
            <w:r>
              <w:t xml:space="preserve">Adults who are overweight or obese may wish to try a ketogenic diet to reduce the severity of their diabetes or induce remission. There may be an increased risk of DKA with SGLT2i and such diets. </w:t>
            </w:r>
          </w:p>
        </w:tc>
        <w:tc>
          <w:tcPr>
            <w:tcW w:w="2709" w:type="pct"/>
          </w:tcPr>
          <w:p w14:paraId="502AB395" w14:textId="72A35464" w:rsidR="003B2A89" w:rsidRDefault="003B2A89" w:rsidP="003B2A89">
            <w:pPr>
              <w:pStyle w:val="Tabletext"/>
            </w:pPr>
            <w:r w:rsidRPr="00CD2DF5">
              <w:lastRenderedPageBreak/>
              <w:t>NICE NG28: 1.7.11 – 1.7.13</w:t>
            </w:r>
          </w:p>
        </w:tc>
      </w:tr>
      <w:tr w:rsidR="0091765A" w:rsidRPr="00C92280" w14:paraId="1C54081D" w14:textId="77777777" w:rsidTr="00E656F9">
        <w:trPr>
          <w:trHeight w:val="282"/>
        </w:trPr>
        <w:tc>
          <w:tcPr>
            <w:tcW w:w="429" w:type="pct"/>
          </w:tcPr>
          <w:p w14:paraId="4292EBA9" w14:textId="5270EFD4" w:rsidR="003B2A89" w:rsidRPr="00645A9C" w:rsidRDefault="00A21885" w:rsidP="003B2A89">
            <w:pPr>
              <w:pStyle w:val="Tabletext"/>
            </w:pPr>
            <w:r w:rsidRPr="00645A9C">
              <w:t>34</w:t>
            </w:r>
          </w:p>
        </w:tc>
        <w:tc>
          <w:tcPr>
            <w:tcW w:w="84" w:type="pct"/>
          </w:tcPr>
          <w:p w14:paraId="19678D23" w14:textId="2902E1EC" w:rsidR="003B2A89" w:rsidRPr="003B2A89" w:rsidRDefault="003B2A89" w:rsidP="003B2A89">
            <w:pPr>
              <w:pStyle w:val="Tabletext"/>
            </w:pPr>
            <w:r w:rsidRPr="003B2A89">
              <w:t>SCM8</w:t>
            </w:r>
          </w:p>
        </w:tc>
        <w:tc>
          <w:tcPr>
            <w:tcW w:w="532" w:type="pct"/>
          </w:tcPr>
          <w:p w14:paraId="349E29EB" w14:textId="79F71B92" w:rsidR="003B2A89" w:rsidRPr="003B2A89" w:rsidRDefault="003B2A89" w:rsidP="003B2A89">
            <w:pPr>
              <w:pStyle w:val="Tabletext"/>
            </w:pPr>
            <w:r w:rsidRPr="003B2A89">
              <w:rPr>
                <w:b/>
                <w:bCs/>
              </w:rPr>
              <w:t>Drug treatment:</w:t>
            </w:r>
            <w:r>
              <w:t xml:space="preserve"> </w:t>
            </w:r>
            <w:r w:rsidRPr="003B2A89">
              <w:t xml:space="preserve">Whether SGLT-2 inhibitors are offered as ‘first line treatment’ in combination with metformin and whether QRISK2 is documented. </w:t>
            </w:r>
          </w:p>
        </w:tc>
        <w:tc>
          <w:tcPr>
            <w:tcW w:w="1246" w:type="pct"/>
          </w:tcPr>
          <w:p w14:paraId="32BAEAAC" w14:textId="77777777" w:rsidR="003B2A89" w:rsidRPr="003B2A89" w:rsidRDefault="003B2A89" w:rsidP="003B2A89">
            <w:pPr>
              <w:pStyle w:val="Tabletext"/>
            </w:pPr>
          </w:p>
        </w:tc>
        <w:tc>
          <w:tcPr>
            <w:tcW w:w="2709" w:type="pct"/>
          </w:tcPr>
          <w:p w14:paraId="1C0EE5DF" w14:textId="77777777" w:rsidR="003B2A89" w:rsidRPr="003B2A89" w:rsidRDefault="003B2A89" w:rsidP="003B2A89">
            <w:pPr>
              <w:pStyle w:val="Tabletext"/>
            </w:pPr>
            <w:r w:rsidRPr="003B2A89">
              <w:rPr>
                <w:rStyle w:val="paragraph-number"/>
              </w:rPr>
              <w:t>1.7.5</w:t>
            </w:r>
            <w:r w:rsidRPr="003B2A89">
              <w:rPr>
                <w:rStyle w:val="apple-converted-space"/>
              </w:rPr>
              <w:t> </w:t>
            </w:r>
            <w:r w:rsidRPr="003B2A89">
              <w:t>Based on the cardiovascular risk assessment for the person with type 2 diabetes:</w:t>
            </w:r>
          </w:p>
          <w:p w14:paraId="02956419" w14:textId="77777777" w:rsidR="003B2A89" w:rsidRPr="003B2A89" w:rsidRDefault="003B2A89" w:rsidP="003B2A89">
            <w:pPr>
              <w:pStyle w:val="Tabletext"/>
            </w:pPr>
            <w:r w:rsidRPr="003B2A89">
              <w:t>If they have</w:t>
            </w:r>
            <w:r w:rsidRPr="003B2A89">
              <w:rPr>
                <w:rStyle w:val="apple-converted-space"/>
              </w:rPr>
              <w:t> </w:t>
            </w:r>
            <w:r w:rsidRPr="003B2A89">
              <w:t>chronic heart failure or established</w:t>
            </w:r>
            <w:r w:rsidRPr="003B2A89">
              <w:rPr>
                <w:rStyle w:val="apple-converted-space"/>
              </w:rPr>
              <w:t> </w:t>
            </w:r>
            <w:hyperlink r:id="rId103" w:anchor="atherosclerotic-cardiovascular-disease" w:tgtFrame="_top" w:history="1">
              <w:r w:rsidRPr="003B2A89">
                <w:rPr>
                  <w:rStyle w:val="Hyperlink"/>
                  <w:color w:val="auto"/>
                  <w:u w:val="none"/>
                </w:rPr>
                <w:t>atherosclerotic cardiovascular disease</w:t>
              </w:r>
            </w:hyperlink>
            <w:r w:rsidRPr="003B2A89">
              <w:t>, offer an SGLT2 inhibitor with proven cardiovascular benefit in addition to metformin.</w:t>
            </w:r>
          </w:p>
          <w:p w14:paraId="382DBC85" w14:textId="77777777" w:rsidR="003B2A89" w:rsidRPr="003B2A89" w:rsidRDefault="003B2A89" w:rsidP="003B2A89">
            <w:pPr>
              <w:pStyle w:val="Tabletext"/>
            </w:pPr>
            <w:r w:rsidRPr="003B2A89">
              <w:t>If they are at</w:t>
            </w:r>
            <w:r w:rsidRPr="003B2A89">
              <w:rPr>
                <w:rStyle w:val="apple-converted-space"/>
              </w:rPr>
              <w:t> </w:t>
            </w:r>
            <w:hyperlink r:id="rId104" w:anchor="high-risk-of-developing-cardiovascular-disease" w:tgtFrame="_top" w:history="1">
              <w:r w:rsidRPr="003B2A89">
                <w:rPr>
                  <w:rStyle w:val="Hyperlink"/>
                  <w:color w:val="auto"/>
                  <w:u w:val="none"/>
                </w:rPr>
                <w:t>high risk of developing cardiovascular disease</w:t>
              </w:r>
            </w:hyperlink>
            <w:r w:rsidRPr="003B2A89">
              <w:t>, consider an SGLT2 inhibitor with proven cardiovascular benefit in addition to metformin.</w:t>
            </w:r>
            <w:r w:rsidRPr="003B2A89">
              <w:rPr>
                <w:rStyle w:val="apple-converted-space"/>
              </w:rPr>
              <w:t> </w:t>
            </w:r>
            <w:r w:rsidRPr="003B2A89">
              <w:rPr>
                <w:rStyle w:val="Strong"/>
                <w:b w:val="0"/>
                <w:bCs w:val="0"/>
              </w:rPr>
              <w:t>[2022]</w:t>
            </w:r>
          </w:p>
          <w:p w14:paraId="47C99B34" w14:textId="77777777" w:rsidR="003B2A89" w:rsidRPr="003B2A89" w:rsidRDefault="003B2A89" w:rsidP="003B2A89">
            <w:pPr>
              <w:pStyle w:val="Tabletext"/>
            </w:pPr>
          </w:p>
        </w:tc>
      </w:tr>
      <w:tr w:rsidR="0091765A" w:rsidRPr="00C92280" w14:paraId="49B52A7D" w14:textId="77777777" w:rsidTr="00E656F9">
        <w:trPr>
          <w:trHeight w:val="282"/>
        </w:trPr>
        <w:tc>
          <w:tcPr>
            <w:tcW w:w="429" w:type="pct"/>
          </w:tcPr>
          <w:p w14:paraId="1040EFAC" w14:textId="045D8299" w:rsidR="003B2A89" w:rsidRPr="00645A9C" w:rsidRDefault="00A21885" w:rsidP="003B2A89">
            <w:pPr>
              <w:pStyle w:val="Tabletext"/>
            </w:pPr>
            <w:r w:rsidRPr="00645A9C">
              <w:t>35</w:t>
            </w:r>
          </w:p>
        </w:tc>
        <w:tc>
          <w:tcPr>
            <w:tcW w:w="84" w:type="pct"/>
          </w:tcPr>
          <w:p w14:paraId="26375B93" w14:textId="1F573BD6" w:rsidR="003B2A89" w:rsidRPr="003B2A89" w:rsidRDefault="003B2A89" w:rsidP="003B2A89">
            <w:pPr>
              <w:pStyle w:val="Tabletext"/>
            </w:pPr>
            <w:r w:rsidRPr="003B2A89">
              <w:t>SCM8</w:t>
            </w:r>
          </w:p>
        </w:tc>
        <w:tc>
          <w:tcPr>
            <w:tcW w:w="532" w:type="pct"/>
          </w:tcPr>
          <w:p w14:paraId="34C0D1D2" w14:textId="1D7BCA8B" w:rsidR="003B2A89" w:rsidRPr="003B2A89" w:rsidRDefault="003B2A89" w:rsidP="003B2A89">
            <w:pPr>
              <w:pStyle w:val="Tabletext"/>
            </w:pPr>
            <w:r w:rsidRPr="006C45B3">
              <w:rPr>
                <w:b/>
                <w:bCs/>
              </w:rPr>
              <w:t>Drug management:</w:t>
            </w:r>
            <w:r>
              <w:t xml:space="preserve"> </w:t>
            </w:r>
            <w:r w:rsidRPr="003B2A89">
              <w:t xml:space="preserve">Preferential </w:t>
            </w:r>
            <w:r w:rsidRPr="003B2A89">
              <w:lastRenderedPageBreak/>
              <w:t xml:space="preserve">use of human insulins not being respected </w:t>
            </w:r>
          </w:p>
        </w:tc>
        <w:tc>
          <w:tcPr>
            <w:tcW w:w="1246" w:type="pct"/>
          </w:tcPr>
          <w:p w14:paraId="643E40B3" w14:textId="55D20331" w:rsidR="003B2A89" w:rsidRPr="003B2A89" w:rsidRDefault="003B2A89" w:rsidP="003B2A89">
            <w:pPr>
              <w:pStyle w:val="Tabletext"/>
            </w:pPr>
            <w:r w:rsidRPr="003B2A89">
              <w:lastRenderedPageBreak/>
              <w:t>Clinicians frequently start patients on long</w:t>
            </w:r>
            <w:r w:rsidR="006C45B3">
              <w:t>-</w:t>
            </w:r>
            <w:r w:rsidRPr="003B2A89">
              <w:t xml:space="preserve">acting insulin analogues in contradiction to NICE guidance. </w:t>
            </w:r>
          </w:p>
        </w:tc>
        <w:tc>
          <w:tcPr>
            <w:tcW w:w="2709" w:type="pct"/>
          </w:tcPr>
          <w:p w14:paraId="4D91A3D4" w14:textId="77777777" w:rsidR="003B2A89" w:rsidRPr="003B2A89" w:rsidRDefault="003B2A89" w:rsidP="003B2A89">
            <w:pPr>
              <w:pStyle w:val="Tabletext"/>
            </w:pPr>
            <w:r w:rsidRPr="003B2A89">
              <w:rPr>
                <w:rStyle w:val="paragraph-number"/>
              </w:rPr>
              <w:t>1.7.25</w:t>
            </w:r>
            <w:r w:rsidRPr="003B2A89">
              <w:rPr>
                <w:rStyle w:val="apple-converted-space"/>
              </w:rPr>
              <w:t> </w:t>
            </w:r>
            <w:r w:rsidRPr="003B2A89">
              <w:t>Start insulin therapy for adults with type 2 diabetes from a choice of the following insulin types and regimens:</w:t>
            </w:r>
          </w:p>
          <w:p w14:paraId="6746CE5C" w14:textId="77777777" w:rsidR="003B2A89" w:rsidRPr="003B2A89" w:rsidRDefault="003B2A89" w:rsidP="003B2A89">
            <w:pPr>
              <w:pStyle w:val="Tabletext"/>
            </w:pPr>
            <w:r w:rsidRPr="003B2A89">
              <w:lastRenderedPageBreak/>
              <w:t>Offer neutral protamine Hagedorn (NPH) insulin injected once or twice daily according to need.</w:t>
            </w:r>
          </w:p>
          <w:p w14:paraId="2267912A" w14:textId="77777777" w:rsidR="003B2A89" w:rsidRPr="003B2A89" w:rsidRDefault="003B2A89" w:rsidP="003B2A89">
            <w:pPr>
              <w:pStyle w:val="Tabletext"/>
            </w:pPr>
            <w:r w:rsidRPr="003B2A89">
              <w:t>Consider starting both NPH and short</w:t>
            </w:r>
            <w:r w:rsidRPr="003B2A89">
              <w:noBreakHyphen/>
              <w:t>acting insulin (particularly if the person's HbA1c is 75 mmol/mol [9.0%] or higher), administered either:</w:t>
            </w:r>
          </w:p>
          <w:p w14:paraId="7A38C7C1" w14:textId="77777777" w:rsidR="003B2A89" w:rsidRPr="003B2A89" w:rsidRDefault="003B2A89" w:rsidP="003B2A89">
            <w:pPr>
              <w:pStyle w:val="Tabletext"/>
            </w:pPr>
            <w:r w:rsidRPr="003B2A89">
              <w:t>separately</w:t>
            </w:r>
            <w:r w:rsidRPr="003B2A89">
              <w:rPr>
                <w:rStyle w:val="apple-converted-space"/>
              </w:rPr>
              <w:t> </w:t>
            </w:r>
            <w:r w:rsidRPr="003B2A89">
              <w:rPr>
                <w:rStyle w:val="Strong"/>
                <w:b w:val="0"/>
                <w:bCs w:val="0"/>
              </w:rPr>
              <w:t>or</w:t>
            </w:r>
          </w:p>
          <w:p w14:paraId="6F542C99" w14:textId="77777777" w:rsidR="003B2A89" w:rsidRPr="003B2A89" w:rsidRDefault="003B2A89" w:rsidP="003B2A89">
            <w:pPr>
              <w:pStyle w:val="Tabletext"/>
            </w:pPr>
            <w:r w:rsidRPr="003B2A89">
              <w:t>as a pre-mixed (biphasic) human insulin preparation.</w:t>
            </w:r>
          </w:p>
          <w:p w14:paraId="0B3FE298" w14:textId="77777777" w:rsidR="003B2A89" w:rsidRPr="003B2A89" w:rsidRDefault="003B2A89" w:rsidP="003B2A89">
            <w:pPr>
              <w:pStyle w:val="Tabletext"/>
            </w:pPr>
            <w:r w:rsidRPr="003B2A89">
              <w:t>Consider, as an alternative to NPH insulin, using insulin detemir or</w:t>
            </w:r>
            <w:r w:rsidRPr="003B2A89">
              <w:rPr>
                <w:rStyle w:val="apple-converted-space"/>
              </w:rPr>
              <w:t> </w:t>
            </w:r>
            <w:hyperlink r:id="rId105" w:anchor="insulin-glargine" w:tgtFrame="_top" w:history="1">
              <w:r w:rsidRPr="003B2A89">
                <w:rPr>
                  <w:rStyle w:val="Hyperlink"/>
                  <w:color w:val="auto"/>
                  <w:u w:val="none"/>
                </w:rPr>
                <w:t>insulin glargine</w:t>
              </w:r>
            </w:hyperlink>
            <w:r w:rsidRPr="003B2A89">
              <w:rPr>
                <w:rStyle w:val="apple-converted-space"/>
              </w:rPr>
              <w:t> </w:t>
            </w:r>
            <w:r w:rsidRPr="003B2A89">
              <w:t>if:</w:t>
            </w:r>
          </w:p>
          <w:p w14:paraId="2CE4A22F" w14:textId="77777777" w:rsidR="003B2A89" w:rsidRPr="003B2A89" w:rsidRDefault="003B2A89" w:rsidP="003B2A89">
            <w:pPr>
              <w:pStyle w:val="Tabletext"/>
            </w:pPr>
            <w:r w:rsidRPr="003B2A89">
              <w:t>the person needs help from a carer or healthcare professional to inject insulin, and use of insulin detemir or insulin glargine would reduce the frequency of injections from twice to once daily</w:t>
            </w:r>
            <w:r w:rsidRPr="003B2A89">
              <w:rPr>
                <w:rStyle w:val="apple-converted-space"/>
              </w:rPr>
              <w:t> </w:t>
            </w:r>
            <w:r w:rsidRPr="003B2A89">
              <w:rPr>
                <w:rStyle w:val="Strong"/>
                <w:b w:val="0"/>
                <w:bCs w:val="0"/>
              </w:rPr>
              <w:t>or</w:t>
            </w:r>
          </w:p>
          <w:p w14:paraId="5A2EAB0E" w14:textId="77777777" w:rsidR="003B2A89" w:rsidRPr="003B2A89" w:rsidRDefault="003B2A89" w:rsidP="003B2A89">
            <w:pPr>
              <w:pStyle w:val="Tabletext"/>
            </w:pPr>
            <w:r w:rsidRPr="003B2A89">
              <w:t>the person's lifestyle is restricted by recurrent symptomatic hypoglycaemic episodes</w:t>
            </w:r>
            <w:r w:rsidRPr="003B2A89">
              <w:rPr>
                <w:rStyle w:val="apple-converted-space"/>
              </w:rPr>
              <w:t> </w:t>
            </w:r>
            <w:r w:rsidRPr="003B2A89">
              <w:rPr>
                <w:rStyle w:val="Strong"/>
                <w:b w:val="0"/>
                <w:bCs w:val="0"/>
              </w:rPr>
              <w:t>or</w:t>
            </w:r>
          </w:p>
          <w:p w14:paraId="4B652AF3" w14:textId="77777777" w:rsidR="003B2A89" w:rsidRPr="003B2A89" w:rsidRDefault="003B2A89" w:rsidP="003B2A89">
            <w:pPr>
              <w:pStyle w:val="Tabletext"/>
            </w:pPr>
            <w:r w:rsidRPr="003B2A89">
              <w:t>the person would otherwise need twice</w:t>
            </w:r>
            <w:r w:rsidRPr="003B2A89">
              <w:noBreakHyphen/>
              <w:t>daily NPH insulin injections in combination with oral glucose</w:t>
            </w:r>
            <w:r w:rsidRPr="003B2A89">
              <w:noBreakHyphen/>
              <w:t>lowering drugs.</w:t>
            </w:r>
          </w:p>
          <w:p w14:paraId="434503F2" w14:textId="77777777" w:rsidR="003B2A89" w:rsidRPr="003B2A89" w:rsidRDefault="003B2A89" w:rsidP="003B2A89">
            <w:pPr>
              <w:pStyle w:val="Tabletext"/>
            </w:pPr>
          </w:p>
        </w:tc>
      </w:tr>
      <w:tr w:rsidR="0091765A" w:rsidRPr="00C92280" w14:paraId="197BABE0" w14:textId="77777777" w:rsidTr="00E656F9">
        <w:trPr>
          <w:trHeight w:val="282"/>
        </w:trPr>
        <w:tc>
          <w:tcPr>
            <w:tcW w:w="429" w:type="pct"/>
          </w:tcPr>
          <w:p w14:paraId="6F8C29EE" w14:textId="36B01016" w:rsidR="006C45B3" w:rsidRPr="00645A9C" w:rsidRDefault="00A21885" w:rsidP="006C45B3">
            <w:pPr>
              <w:pStyle w:val="Tabletext"/>
            </w:pPr>
            <w:r w:rsidRPr="00645A9C">
              <w:lastRenderedPageBreak/>
              <w:t>36</w:t>
            </w:r>
          </w:p>
        </w:tc>
        <w:tc>
          <w:tcPr>
            <w:tcW w:w="84" w:type="pct"/>
          </w:tcPr>
          <w:p w14:paraId="6F3185C5" w14:textId="3CFAA296" w:rsidR="006C45B3" w:rsidRPr="006C45B3" w:rsidRDefault="006C45B3" w:rsidP="006C45B3">
            <w:pPr>
              <w:pStyle w:val="Tabletext"/>
            </w:pPr>
            <w:r w:rsidRPr="006C45B3">
              <w:t>SCM8</w:t>
            </w:r>
          </w:p>
        </w:tc>
        <w:tc>
          <w:tcPr>
            <w:tcW w:w="532" w:type="pct"/>
          </w:tcPr>
          <w:p w14:paraId="7DE9E320" w14:textId="55F35523" w:rsidR="006C45B3" w:rsidRPr="006C45B3" w:rsidRDefault="006C45B3" w:rsidP="006C45B3">
            <w:pPr>
              <w:pStyle w:val="Tabletext"/>
            </w:pPr>
            <w:r w:rsidRPr="006C45B3">
              <w:rPr>
                <w:b/>
                <w:bCs/>
              </w:rPr>
              <w:t>Drug treatment</w:t>
            </w:r>
            <w:r>
              <w:t xml:space="preserve">: </w:t>
            </w:r>
            <w:r w:rsidRPr="006C45B3">
              <w:t>Cost effective prescribing</w:t>
            </w:r>
          </w:p>
          <w:p w14:paraId="59E5CF93" w14:textId="77777777" w:rsidR="006C45B3" w:rsidRPr="006C45B3" w:rsidRDefault="006C45B3" w:rsidP="006C45B3">
            <w:pPr>
              <w:pStyle w:val="Tabletext"/>
            </w:pPr>
          </w:p>
        </w:tc>
        <w:tc>
          <w:tcPr>
            <w:tcW w:w="1246" w:type="pct"/>
          </w:tcPr>
          <w:p w14:paraId="10BB3B7D" w14:textId="731601DE" w:rsidR="006C45B3" w:rsidRPr="006C45B3" w:rsidRDefault="006C45B3" w:rsidP="006C45B3">
            <w:pPr>
              <w:pStyle w:val="Tabletext"/>
            </w:pPr>
            <w:r w:rsidRPr="006C45B3">
              <w:t>Related to above point, suspect that insulin with the lowest acquisition cost not being respected for biosimilars</w:t>
            </w:r>
            <w:r>
              <w:t>.</w:t>
            </w:r>
            <w:r w:rsidRPr="006C45B3">
              <w:t xml:space="preserve"> </w:t>
            </w:r>
          </w:p>
          <w:p w14:paraId="605921BA" w14:textId="06B5B1C1" w:rsidR="006C45B3" w:rsidRPr="006C45B3" w:rsidRDefault="006C45B3" w:rsidP="006C45B3">
            <w:pPr>
              <w:pStyle w:val="Tabletext"/>
            </w:pPr>
            <w:r w:rsidRPr="006C45B3">
              <w:t xml:space="preserve">Moreover, given a class effect - acquiring NPH insulin even among </w:t>
            </w:r>
            <w:r w:rsidRPr="006C45B3">
              <w:rPr>
                <w:rStyle w:val="Addbold"/>
              </w:rPr>
              <w:t>branded</w:t>
            </w:r>
            <w:r w:rsidRPr="006C45B3">
              <w:t xml:space="preserve"> projects should be at the lower acquisition cost - but this (unless I missed it) is not explicitly mentioned</w:t>
            </w:r>
            <w:r>
              <w:t>.</w:t>
            </w:r>
          </w:p>
        </w:tc>
        <w:tc>
          <w:tcPr>
            <w:tcW w:w="2709" w:type="pct"/>
          </w:tcPr>
          <w:p w14:paraId="026CDFEB" w14:textId="77777777" w:rsidR="006C45B3" w:rsidRPr="006C45B3" w:rsidRDefault="006C45B3" w:rsidP="006C45B3">
            <w:pPr>
              <w:pStyle w:val="Tabletext"/>
            </w:pPr>
            <w:r w:rsidRPr="006C45B3">
              <w:rPr>
                <w:rStyle w:val="paragraph-number"/>
              </w:rPr>
              <w:t>1.7.29</w:t>
            </w:r>
            <w:r w:rsidRPr="006C45B3">
              <w:rPr>
                <w:rStyle w:val="apple-converted-space"/>
              </w:rPr>
              <w:t> </w:t>
            </w:r>
            <w:r w:rsidRPr="006C45B3">
              <w:t>When starting an insulin for which a biosimilar is available, use the product with the lowest acquisition cost.</w:t>
            </w:r>
            <w:r w:rsidRPr="006C45B3">
              <w:rPr>
                <w:rStyle w:val="apple-converted-space"/>
              </w:rPr>
              <w:t> </w:t>
            </w:r>
            <w:r w:rsidRPr="006C45B3">
              <w:rPr>
                <w:rStyle w:val="Strong"/>
                <w:b w:val="0"/>
                <w:bCs w:val="0"/>
              </w:rPr>
              <w:t>[2021]</w:t>
            </w:r>
          </w:p>
          <w:p w14:paraId="566FC8EA" w14:textId="77777777" w:rsidR="006C45B3" w:rsidRPr="006C45B3" w:rsidRDefault="006C45B3" w:rsidP="006C45B3">
            <w:pPr>
              <w:pStyle w:val="Tabletext"/>
            </w:pPr>
          </w:p>
        </w:tc>
      </w:tr>
      <w:tr w:rsidR="0091765A" w:rsidRPr="00C92280" w14:paraId="5B052FAE" w14:textId="77777777" w:rsidTr="00E656F9">
        <w:trPr>
          <w:trHeight w:val="282"/>
        </w:trPr>
        <w:tc>
          <w:tcPr>
            <w:tcW w:w="429" w:type="pct"/>
          </w:tcPr>
          <w:p w14:paraId="5C046306" w14:textId="2FAC140A" w:rsidR="006C45B3" w:rsidRPr="00645A9C" w:rsidRDefault="00A21885" w:rsidP="006C45B3">
            <w:pPr>
              <w:pStyle w:val="Tabletext"/>
            </w:pPr>
            <w:r w:rsidRPr="00645A9C">
              <w:lastRenderedPageBreak/>
              <w:t>37</w:t>
            </w:r>
          </w:p>
        </w:tc>
        <w:tc>
          <w:tcPr>
            <w:tcW w:w="84" w:type="pct"/>
          </w:tcPr>
          <w:p w14:paraId="2F57CC86" w14:textId="024307C4" w:rsidR="006C45B3" w:rsidRDefault="006C45B3" w:rsidP="006C45B3">
            <w:pPr>
              <w:pStyle w:val="Tabletext"/>
            </w:pPr>
            <w:r>
              <w:t>ABCD</w:t>
            </w:r>
          </w:p>
        </w:tc>
        <w:tc>
          <w:tcPr>
            <w:tcW w:w="532" w:type="pct"/>
          </w:tcPr>
          <w:p w14:paraId="564E075F" w14:textId="0D06A653" w:rsidR="006C45B3" w:rsidRPr="003B2A89" w:rsidRDefault="006C45B3" w:rsidP="006C45B3">
            <w:pPr>
              <w:pStyle w:val="Tabletext"/>
              <w:rPr>
                <w:b/>
                <w:bCs/>
              </w:rPr>
            </w:pPr>
            <w:r w:rsidRPr="006C45B3">
              <w:rPr>
                <w:b/>
                <w:bCs/>
              </w:rPr>
              <w:t>Complications (</w:t>
            </w:r>
            <w:r w:rsidR="00A21885">
              <w:rPr>
                <w:b/>
                <w:bCs/>
              </w:rPr>
              <w:t>annual</w:t>
            </w:r>
            <w:r w:rsidR="00A21885" w:rsidRPr="006C45B3">
              <w:rPr>
                <w:b/>
                <w:bCs/>
              </w:rPr>
              <w:t xml:space="preserve"> </w:t>
            </w:r>
            <w:r w:rsidRPr="006C45B3">
              <w:rPr>
                <w:b/>
                <w:bCs/>
              </w:rPr>
              <w:t>checks):</w:t>
            </w:r>
            <w:r>
              <w:t xml:space="preserve"> </w:t>
            </w:r>
            <w:r w:rsidRPr="00052E9C">
              <w:t>Adults living with type 2 diabetes are screened for complications of type 2 diabetes at least annually</w:t>
            </w:r>
          </w:p>
        </w:tc>
        <w:tc>
          <w:tcPr>
            <w:tcW w:w="1246" w:type="pct"/>
          </w:tcPr>
          <w:p w14:paraId="3123CDB3" w14:textId="77777777" w:rsidR="006C45B3" w:rsidRDefault="006C45B3" w:rsidP="006C45B3">
            <w:pPr>
              <w:pStyle w:val="Tabletext"/>
            </w:pPr>
            <w:r>
              <w:t>NICE 28</w:t>
            </w:r>
          </w:p>
          <w:p w14:paraId="45972664" w14:textId="77777777" w:rsidR="006C45B3" w:rsidRDefault="001F5938" w:rsidP="006C45B3">
            <w:pPr>
              <w:pStyle w:val="Tabletext"/>
            </w:pPr>
            <w:hyperlink r:id="rId106" w:history="1">
              <w:r w:rsidR="006C45B3">
                <w:rPr>
                  <w:rStyle w:val="Hyperlink"/>
                </w:rPr>
                <w:t>Overview | Type 2 diabetes in adults: management | Guidance | NICE</w:t>
              </w:r>
            </w:hyperlink>
          </w:p>
          <w:p w14:paraId="0A7DA76C" w14:textId="77777777" w:rsidR="006C45B3" w:rsidRPr="007F6083" w:rsidRDefault="006C45B3" w:rsidP="006C45B3">
            <w:pPr>
              <w:pStyle w:val="Tabletext"/>
            </w:pPr>
          </w:p>
        </w:tc>
        <w:tc>
          <w:tcPr>
            <w:tcW w:w="2709" w:type="pct"/>
          </w:tcPr>
          <w:p w14:paraId="118CA0E5" w14:textId="77777777" w:rsidR="006C45B3" w:rsidRDefault="006C45B3" w:rsidP="006C45B3">
            <w:pPr>
              <w:pStyle w:val="Tabletext"/>
            </w:pPr>
          </w:p>
        </w:tc>
      </w:tr>
      <w:tr w:rsidR="0091765A" w:rsidRPr="00C92280" w14:paraId="2ACA72A7" w14:textId="77777777" w:rsidTr="00E656F9">
        <w:trPr>
          <w:trHeight w:val="282"/>
        </w:trPr>
        <w:tc>
          <w:tcPr>
            <w:tcW w:w="429" w:type="pct"/>
          </w:tcPr>
          <w:p w14:paraId="3ADFE3A7" w14:textId="711B2E4A" w:rsidR="006C45B3" w:rsidRPr="00645A9C" w:rsidRDefault="00A21885" w:rsidP="006C45B3">
            <w:pPr>
              <w:pStyle w:val="Tabletext"/>
            </w:pPr>
            <w:r w:rsidRPr="00645A9C">
              <w:t>38</w:t>
            </w:r>
          </w:p>
        </w:tc>
        <w:tc>
          <w:tcPr>
            <w:tcW w:w="84" w:type="pct"/>
          </w:tcPr>
          <w:p w14:paraId="3A2D4021" w14:textId="79740139" w:rsidR="006C45B3" w:rsidRDefault="006C45B3" w:rsidP="006C45B3">
            <w:pPr>
              <w:pStyle w:val="Tabletext"/>
            </w:pPr>
            <w:r>
              <w:t>Diabetes UK</w:t>
            </w:r>
          </w:p>
        </w:tc>
        <w:tc>
          <w:tcPr>
            <w:tcW w:w="532" w:type="pct"/>
          </w:tcPr>
          <w:p w14:paraId="7502103F" w14:textId="53277B85" w:rsidR="006C45B3" w:rsidRPr="003B2A89" w:rsidRDefault="006C45B3" w:rsidP="006C45B3">
            <w:pPr>
              <w:pStyle w:val="Tabletext"/>
              <w:rPr>
                <w:b/>
                <w:bCs/>
              </w:rPr>
            </w:pPr>
            <w:r w:rsidRPr="006C45B3">
              <w:rPr>
                <w:b/>
                <w:bCs/>
              </w:rPr>
              <w:t>Complications (</w:t>
            </w:r>
            <w:r w:rsidR="00A21885">
              <w:rPr>
                <w:b/>
                <w:bCs/>
              </w:rPr>
              <w:t>annual</w:t>
            </w:r>
            <w:r w:rsidR="00A21885" w:rsidRPr="006C45B3">
              <w:rPr>
                <w:b/>
                <w:bCs/>
              </w:rPr>
              <w:t xml:space="preserve"> </w:t>
            </w:r>
            <w:r w:rsidRPr="006C45B3">
              <w:rPr>
                <w:b/>
                <w:bCs/>
              </w:rPr>
              <w:t>checks):</w:t>
            </w:r>
            <w:r>
              <w:t xml:space="preserve"> </w:t>
            </w:r>
            <w:r w:rsidRPr="00FA3F30">
              <w:t xml:space="preserve">Adults with type 2 </w:t>
            </w:r>
            <w:r>
              <w:t xml:space="preserve">diabetes </w:t>
            </w:r>
            <w:r w:rsidRPr="00FA3F30">
              <w:t>are receiving all core annual checks</w:t>
            </w:r>
            <w:r>
              <w:t xml:space="preserve"> </w:t>
            </w:r>
            <w:r w:rsidRPr="005C4953">
              <w:t xml:space="preserve">and those </w:t>
            </w:r>
            <w:r>
              <w:t>at higher risk of poor outcomes</w:t>
            </w:r>
            <w:r w:rsidRPr="005C4953">
              <w:t xml:space="preserve"> are prioritised for appointments</w:t>
            </w:r>
            <w:r>
              <w:t xml:space="preserve"> and a care-</w:t>
            </w:r>
            <w:r>
              <w:lastRenderedPageBreak/>
              <w:t>planning conversation</w:t>
            </w:r>
          </w:p>
        </w:tc>
        <w:tc>
          <w:tcPr>
            <w:tcW w:w="1246" w:type="pct"/>
          </w:tcPr>
          <w:p w14:paraId="64F75FE3" w14:textId="77777777" w:rsidR="006C45B3" w:rsidRDefault="006C45B3" w:rsidP="006C45B3">
            <w:pPr>
              <w:pStyle w:val="Tabletext"/>
            </w:pPr>
            <w:r>
              <w:lastRenderedPageBreak/>
              <w:t xml:space="preserve">National audit data has shown a sharp decline in the number of adults with type 2 diabetes who received the eight core NICE-recommended care processes </w:t>
            </w:r>
            <w:r w:rsidRPr="00B1187E">
              <w:t>(HbA1c, creatinine, cholesterol, blood pressure, BMI, smoking habit, urinary albumin, eye, and foot checks)</w:t>
            </w:r>
            <w:r>
              <w:t xml:space="preserve"> with </w:t>
            </w:r>
            <w:r w:rsidRPr="00A65EFD">
              <w:t>just 3</w:t>
            </w:r>
            <w:r>
              <w:t>7</w:t>
            </w:r>
            <w:r w:rsidRPr="00A65EFD">
              <w:t>% of people</w:t>
            </w:r>
            <w:r w:rsidRPr="00CF57B6">
              <w:t> in England receiv</w:t>
            </w:r>
            <w:r>
              <w:t>ing</w:t>
            </w:r>
            <w:r w:rsidRPr="00CF57B6">
              <w:t xml:space="preserve"> all their recommended checks in 2020-21, compared with </w:t>
            </w:r>
            <w:r w:rsidRPr="002843EC">
              <w:t>5</w:t>
            </w:r>
            <w:r>
              <w:t>8</w:t>
            </w:r>
            <w:r w:rsidRPr="002843EC">
              <w:t>%</w:t>
            </w:r>
            <w:r w:rsidRPr="00CF57B6">
              <w:t> in 2019-2020. </w:t>
            </w:r>
          </w:p>
          <w:p w14:paraId="0126856C" w14:textId="77777777" w:rsidR="006C45B3" w:rsidRDefault="006C45B3" w:rsidP="006C45B3">
            <w:pPr>
              <w:pStyle w:val="Tabletext"/>
            </w:pPr>
            <w:r w:rsidRPr="00D046D6">
              <w:t xml:space="preserve">These </w:t>
            </w:r>
            <w:r>
              <w:t>annual</w:t>
            </w:r>
            <w:r w:rsidRPr="00D046D6">
              <w:t xml:space="preserve"> checks are </w:t>
            </w:r>
            <w:r>
              <w:t>essential</w:t>
            </w:r>
            <w:r w:rsidRPr="00D046D6">
              <w:t xml:space="preserve"> for </w:t>
            </w:r>
            <w:r>
              <w:t>identifying potential risks early</w:t>
            </w:r>
            <w:r w:rsidRPr="00D046D6">
              <w:t xml:space="preserve"> and informing the care and treatment required to prevent </w:t>
            </w:r>
            <w:r w:rsidRPr="00D046D6">
              <w:lastRenderedPageBreak/>
              <w:t>complications</w:t>
            </w:r>
            <w:r>
              <w:t>. It is vital that this standard is encouraged as services recover from the impact of the COVID-19 pandemic</w:t>
            </w:r>
          </w:p>
          <w:p w14:paraId="3DD940AC" w14:textId="77777777" w:rsidR="006C45B3" w:rsidRPr="00975C76" w:rsidRDefault="006C45B3" w:rsidP="006C45B3">
            <w:pPr>
              <w:pStyle w:val="Tabletext"/>
            </w:pPr>
            <w:r>
              <w:rPr>
                <w:lang w:val="en-US"/>
              </w:rPr>
              <w:t>The Royal College of General Practitioners (RCGP) have also developed guidance with input from the NHS to support the recovery of primary care services for people with long term conditions</w:t>
            </w:r>
            <w:r>
              <w:t>. For diabetes,</w:t>
            </w:r>
            <w:r>
              <w:rPr>
                <w:lang w:val="en-US"/>
              </w:rPr>
              <w:t xml:space="preserve"> they recommend </w:t>
            </w:r>
            <w:r w:rsidRPr="00975C76">
              <w:t>focus</w:t>
            </w:r>
            <w:r>
              <w:t>ing</w:t>
            </w:r>
            <w:r w:rsidRPr="00975C76">
              <w:t xml:space="preserve"> on people who have not had a routine check in over 12 months and further prioritising those with other factors such </w:t>
            </w:r>
            <w:r>
              <w:t>a</w:t>
            </w:r>
            <w:r w:rsidRPr="00975C76">
              <w:t xml:space="preserve"> recent HbA1c</w:t>
            </w:r>
            <w:r>
              <w:t xml:space="preserve"> above 58mmol/mol</w:t>
            </w:r>
            <w:r w:rsidRPr="00975C76">
              <w:t xml:space="preserve">, </w:t>
            </w:r>
            <w:r>
              <w:t xml:space="preserve">high </w:t>
            </w:r>
            <w:r w:rsidRPr="00975C76">
              <w:t xml:space="preserve">blood pressure, a history of complications and co-morbidities which increase their risk of poor outcomes. </w:t>
            </w:r>
          </w:p>
          <w:p w14:paraId="6B362E0E" w14:textId="77777777" w:rsidR="006C45B3" w:rsidRPr="007F6083" w:rsidRDefault="006C45B3" w:rsidP="006C45B3">
            <w:pPr>
              <w:pStyle w:val="Tabletext"/>
            </w:pPr>
          </w:p>
        </w:tc>
        <w:tc>
          <w:tcPr>
            <w:tcW w:w="2709" w:type="pct"/>
          </w:tcPr>
          <w:p w14:paraId="5292E86A" w14:textId="77777777" w:rsidR="006C45B3" w:rsidRDefault="006C45B3" w:rsidP="006C45B3">
            <w:pPr>
              <w:pStyle w:val="Tabletext"/>
            </w:pPr>
            <w:r w:rsidRPr="006516AA">
              <w:lastRenderedPageBreak/>
              <w:t xml:space="preserve">The </w:t>
            </w:r>
            <w:r>
              <w:t>completion</w:t>
            </w:r>
            <w:r w:rsidRPr="006516AA">
              <w:t xml:space="preserve"> of the </w:t>
            </w:r>
            <w:r>
              <w:t xml:space="preserve">core </w:t>
            </w:r>
            <w:r w:rsidRPr="006516AA">
              <w:t>care processes are reported through the National Diabetes Audit</w:t>
            </w:r>
            <w:r>
              <w:t xml:space="preserve"> (NDA).</w:t>
            </w:r>
          </w:p>
          <w:p w14:paraId="68EB1F52" w14:textId="77777777" w:rsidR="006C45B3" w:rsidRDefault="006C45B3" w:rsidP="006C45B3">
            <w:pPr>
              <w:pStyle w:val="Tabletext"/>
            </w:pPr>
            <w:r>
              <w:t xml:space="preserve">This recent paper shows the link between non-completion of care processes and non-Covid mortality in people with diabetes over the pandemic: </w:t>
            </w:r>
            <w:hyperlink r:id="rId107" w:history="1">
              <w:r w:rsidRPr="00FB12C3">
                <w:rPr>
                  <w:rStyle w:val="Hyperlink"/>
                  <w:rFonts w:cs="Arial"/>
                </w:rPr>
                <w:t>https://www.thelancet.com/journals/landia/article/PIIS2213-8587(22)00131-0/fulltext</w:t>
              </w:r>
            </w:hyperlink>
            <w:r>
              <w:t xml:space="preserve"> </w:t>
            </w:r>
          </w:p>
          <w:p w14:paraId="1F1D6D73" w14:textId="77777777" w:rsidR="006C45B3" w:rsidRDefault="006C45B3" w:rsidP="006C45B3">
            <w:pPr>
              <w:pStyle w:val="Tabletext"/>
            </w:pPr>
            <w:r>
              <w:t>A cohort study of data from the NDA over seven years also found p</w:t>
            </w:r>
            <w:r w:rsidRPr="002876A3">
              <w:t>eople with diabetes who have fewer routine care processes have higher mortality</w:t>
            </w:r>
            <w:r>
              <w:t xml:space="preserve">: </w:t>
            </w:r>
            <w:r w:rsidRPr="00D9024F">
              <w:t>https://pubmed.ncbi.nlm.nih.gov/34405512/</w:t>
            </w:r>
          </w:p>
          <w:p w14:paraId="1891C1F4" w14:textId="46FC9464" w:rsidR="006C45B3" w:rsidRDefault="006C45B3" w:rsidP="006C45B3">
            <w:pPr>
              <w:pStyle w:val="Tabletext"/>
            </w:pPr>
            <w:r>
              <w:t xml:space="preserve">The RCGP’s guidance on COVID-19 recovery is here: </w:t>
            </w:r>
            <w:r w:rsidRPr="00A63402">
              <w:t>https://www.rcgp.org.uk/covid-19/latest-covid-19-guidance-in-your-area.aspx</w:t>
            </w:r>
          </w:p>
        </w:tc>
      </w:tr>
      <w:tr w:rsidR="0091765A" w:rsidRPr="00C92280" w14:paraId="6B410AED" w14:textId="77777777" w:rsidTr="00E656F9">
        <w:trPr>
          <w:trHeight w:val="282"/>
        </w:trPr>
        <w:tc>
          <w:tcPr>
            <w:tcW w:w="429" w:type="pct"/>
          </w:tcPr>
          <w:p w14:paraId="260C8852" w14:textId="332C48EB" w:rsidR="006C45B3" w:rsidRPr="00645A9C" w:rsidRDefault="00A21885" w:rsidP="006C45B3">
            <w:pPr>
              <w:pStyle w:val="Tabletext"/>
            </w:pPr>
            <w:r w:rsidRPr="00645A9C">
              <w:t>39</w:t>
            </w:r>
          </w:p>
        </w:tc>
        <w:tc>
          <w:tcPr>
            <w:tcW w:w="84" w:type="pct"/>
          </w:tcPr>
          <w:p w14:paraId="49D676DF" w14:textId="433C86EA" w:rsidR="006C45B3" w:rsidRPr="006C45B3" w:rsidRDefault="006C45B3" w:rsidP="006C45B3">
            <w:pPr>
              <w:pStyle w:val="Tabletext"/>
            </w:pPr>
            <w:r w:rsidRPr="006C45B3">
              <w:t>Healthy.io</w:t>
            </w:r>
          </w:p>
        </w:tc>
        <w:tc>
          <w:tcPr>
            <w:tcW w:w="532" w:type="pct"/>
          </w:tcPr>
          <w:p w14:paraId="439B34FC" w14:textId="2CBA6E17" w:rsidR="006C45B3" w:rsidRPr="006C45B3" w:rsidRDefault="006C45B3" w:rsidP="006C45B3">
            <w:pPr>
              <w:pStyle w:val="Tabletext"/>
            </w:pPr>
            <w:r w:rsidRPr="006C45B3">
              <w:rPr>
                <w:b/>
                <w:bCs/>
              </w:rPr>
              <w:t>Complications (</w:t>
            </w:r>
            <w:r w:rsidR="00A21885">
              <w:rPr>
                <w:b/>
                <w:bCs/>
              </w:rPr>
              <w:t>annual</w:t>
            </w:r>
            <w:r w:rsidR="00A21885" w:rsidRPr="006C45B3">
              <w:rPr>
                <w:b/>
                <w:bCs/>
              </w:rPr>
              <w:t xml:space="preserve"> </w:t>
            </w:r>
            <w:r w:rsidRPr="006C45B3">
              <w:rPr>
                <w:b/>
                <w:bCs/>
              </w:rPr>
              <w:t>checks):</w:t>
            </w:r>
            <w:r w:rsidRPr="006C45B3">
              <w:t xml:space="preserve"> Adults with type 2 diabetes are offered an annual </w:t>
            </w:r>
            <w:r w:rsidRPr="006C45B3">
              <w:lastRenderedPageBreak/>
              <w:t>urinary albumin test</w:t>
            </w:r>
          </w:p>
        </w:tc>
        <w:tc>
          <w:tcPr>
            <w:tcW w:w="1246" w:type="pct"/>
          </w:tcPr>
          <w:p w14:paraId="20A661D5" w14:textId="3DD5D1E8" w:rsidR="006C45B3" w:rsidRPr="006C45B3" w:rsidRDefault="006C45B3" w:rsidP="006C45B3">
            <w:pPr>
              <w:pStyle w:val="Tabletext"/>
            </w:pPr>
            <w:r w:rsidRPr="006C45B3">
              <w:lastRenderedPageBreak/>
              <w:t>NICE guidance NG203 indicates that people with type 2 diabetes should be tested annually for CKD, though the guidance is not explicit</w:t>
            </w:r>
            <w:r>
              <w:t>l</w:t>
            </w:r>
            <w:r w:rsidRPr="006C45B3">
              <w:t xml:space="preserve">y that this must include both GFR and ACR in order to effectively classify CKD (set out in Table 1 of the guideline). </w:t>
            </w:r>
          </w:p>
          <w:p w14:paraId="2A03E440" w14:textId="77777777" w:rsidR="006C45B3" w:rsidRPr="006C45B3" w:rsidRDefault="006C45B3" w:rsidP="006C45B3">
            <w:pPr>
              <w:pStyle w:val="Tabletext"/>
            </w:pPr>
            <w:r w:rsidRPr="006C45B3">
              <w:lastRenderedPageBreak/>
              <w:t xml:space="preserve">As with type 1 diabetes, the National Diabetes Audit found that the proportion of people of people with type 2 diabetes receiving an annual albumin test is the worst performing of all 8 care processes for diabetes management. This compares with over 80% for other care. </w:t>
            </w:r>
          </w:p>
          <w:p w14:paraId="725823BE" w14:textId="77777777" w:rsidR="006C45B3" w:rsidRPr="006C45B3" w:rsidRDefault="006C45B3" w:rsidP="006C45B3">
            <w:pPr>
              <w:pStyle w:val="Tabletext"/>
            </w:pPr>
            <w:r w:rsidRPr="006C45B3">
              <w:t>Ensuring that all people living with type 2 diabetes receiving an ACR test annually is essential to ensure:</w:t>
            </w:r>
          </w:p>
          <w:p w14:paraId="3A602E94" w14:textId="77777777" w:rsidR="006C45B3" w:rsidRPr="006C45B3" w:rsidRDefault="006C45B3" w:rsidP="006C45B3">
            <w:pPr>
              <w:pStyle w:val="Tabletext"/>
            </w:pPr>
            <w:r w:rsidRPr="006C45B3">
              <w:t xml:space="preserve">Diagnosis of chronic kidney disease. Classification of CKD and appropriate identification of highest risk patients requires both GFR and ACR, as set out in NG203: Chronic kidney disease: assessment and management (2021). </w:t>
            </w:r>
          </w:p>
          <w:p w14:paraId="16E7B5AA" w14:textId="77777777" w:rsidR="006C45B3" w:rsidRPr="006C45B3" w:rsidRDefault="006C45B3" w:rsidP="006C45B3">
            <w:pPr>
              <w:pStyle w:val="Tabletext"/>
            </w:pPr>
            <w:r w:rsidRPr="006C45B3">
              <w:t>Albuminuria is a strong independent risk factor for end stage renal disease, cardiovascular disease and death.</w:t>
            </w:r>
          </w:p>
          <w:p w14:paraId="344C7792" w14:textId="523102B0" w:rsidR="006C45B3" w:rsidRPr="006C45B3" w:rsidRDefault="006C45B3" w:rsidP="006C45B3">
            <w:pPr>
              <w:pStyle w:val="Tabletext"/>
            </w:pPr>
            <w:r w:rsidRPr="006C45B3">
              <w:t>There is significant variation across England in terms of care process delivery and standardised approaches are required to ensure equity for patients.</w:t>
            </w:r>
          </w:p>
        </w:tc>
        <w:tc>
          <w:tcPr>
            <w:tcW w:w="2709" w:type="pct"/>
          </w:tcPr>
          <w:p w14:paraId="3D41022A" w14:textId="77777777" w:rsidR="006C45B3" w:rsidRPr="006C45B3" w:rsidRDefault="006C45B3" w:rsidP="006C45B3">
            <w:pPr>
              <w:pStyle w:val="Tabletext"/>
            </w:pPr>
            <w:r w:rsidRPr="006C45B3">
              <w:lastRenderedPageBreak/>
              <w:t xml:space="preserve">The National Diabetes Audit measures the completion of recommended care processes for people with diabetes and progress over time: </w:t>
            </w:r>
            <w:hyperlink r:id="rId108" w:history="1">
              <w:r w:rsidRPr="006C45B3">
                <w:rPr>
                  <w:rStyle w:val="Hyperlink"/>
                </w:rPr>
                <w:t>https://digital.nhs.uk/data-and-information/publications/statistical/national-diabetes-audit</w:t>
              </w:r>
            </w:hyperlink>
          </w:p>
          <w:p w14:paraId="01FCD223" w14:textId="77777777" w:rsidR="006C45B3" w:rsidRPr="006C45B3" w:rsidRDefault="006C45B3" w:rsidP="006C45B3">
            <w:pPr>
              <w:pStyle w:val="Tabletext"/>
            </w:pPr>
            <w:r w:rsidRPr="006C45B3">
              <w:t xml:space="preserve">NICE impact: diabetes (2018) indicates that the reason for poor delivery of this care process includes ‘people not bringing a urine sample and its use in a smaller number of conditions, meaning it is less routinely used by GPs’, indicating the need for greater awareness of this care process amongst </w:t>
            </w:r>
            <w:r w:rsidRPr="006C45B3">
              <w:lastRenderedPageBreak/>
              <w:t xml:space="preserve">clinicians: </w:t>
            </w:r>
            <w:hyperlink r:id="rId109" w:history="1">
              <w:r w:rsidRPr="006C45B3">
                <w:rPr>
                  <w:rStyle w:val="Hyperlink"/>
                </w:rPr>
                <w:t>https://www.nice.org.uk/media/default/about/what-we-do/into-practice/measuring-uptake/impact-diabetes.pdf</w:t>
              </w:r>
            </w:hyperlink>
          </w:p>
          <w:p w14:paraId="5B164A20" w14:textId="77777777" w:rsidR="006C45B3" w:rsidRPr="006C45B3" w:rsidRDefault="006C45B3" w:rsidP="006C45B3">
            <w:pPr>
              <w:pStyle w:val="Tabletext"/>
            </w:pPr>
            <w:r w:rsidRPr="006C45B3">
              <w:t>Studies indicate that albuminuria is a strong risk predictor for Eng-Stage Renal Disease, CVD and death: Coresh J, et al. The definition, classification, and prognosis of chronic kidney disease: a KDIGO Controversies Conference report. Kidney Int 2010; 80:17</w:t>
            </w:r>
          </w:p>
          <w:p w14:paraId="01269D6D" w14:textId="77777777" w:rsidR="006C45B3" w:rsidRPr="006C45B3" w:rsidRDefault="006C45B3" w:rsidP="006C45B3">
            <w:pPr>
              <w:pStyle w:val="Tabletext"/>
            </w:pPr>
          </w:p>
          <w:p w14:paraId="41720303" w14:textId="77777777" w:rsidR="006C45B3" w:rsidRPr="006C45B3" w:rsidRDefault="006C45B3" w:rsidP="006C45B3">
            <w:pPr>
              <w:pStyle w:val="Tabletext"/>
            </w:pPr>
            <w:r w:rsidRPr="006C45B3">
              <w:t>The RENAAL trial demonstrated that cardiovascular events are more common with albuminuria and less likely to occur if albuminuria is reduced: Post hoc analysis of ‘RENAAL’ trial (1513 patients with diabetic nephropathy – Losartan v placebo) de Zeeuw et al Circulation 2004 DOI: 10.1161/01.CIR.0000139860.33974.28</w:t>
            </w:r>
          </w:p>
          <w:p w14:paraId="4DEA6E92" w14:textId="77777777" w:rsidR="006C45B3" w:rsidRPr="006C45B3" w:rsidRDefault="006C45B3" w:rsidP="006C45B3">
            <w:pPr>
              <w:pStyle w:val="Tabletext"/>
            </w:pPr>
          </w:p>
          <w:p w14:paraId="7493F593" w14:textId="35A0AC3C" w:rsidR="006C45B3" w:rsidRPr="006C45B3" w:rsidRDefault="006C45B3" w:rsidP="006C45B3">
            <w:pPr>
              <w:pStyle w:val="Tabletext"/>
            </w:pPr>
            <w:r w:rsidRPr="006C45B3">
              <w:t xml:space="preserve">Healthy.io’s home-based ACR testing service for people with diabetes, Minuteful Kidney, has been made available for 640,000 patients via the Accelerated Access Collaborative AI in Health and Care award. This approach is outlined in NICE MIB221: </w:t>
            </w:r>
            <w:hyperlink r:id="rId110" w:history="1">
              <w:r w:rsidRPr="006C45B3">
                <w:rPr>
                  <w:rStyle w:val="Hyperlink"/>
                </w:rPr>
                <w:t>https://www.nice.org.uk/advice/mib221</w:t>
              </w:r>
            </w:hyperlink>
          </w:p>
        </w:tc>
      </w:tr>
      <w:tr w:rsidR="0091765A" w:rsidRPr="00C92280" w14:paraId="3BC521A6" w14:textId="77777777" w:rsidTr="00E656F9">
        <w:trPr>
          <w:trHeight w:val="282"/>
        </w:trPr>
        <w:tc>
          <w:tcPr>
            <w:tcW w:w="429" w:type="pct"/>
          </w:tcPr>
          <w:p w14:paraId="77A27159" w14:textId="34204840" w:rsidR="006C45B3" w:rsidRPr="00645A9C" w:rsidRDefault="00A21885" w:rsidP="006C45B3">
            <w:pPr>
              <w:pStyle w:val="Tabletext"/>
            </w:pPr>
            <w:r w:rsidRPr="00645A9C">
              <w:lastRenderedPageBreak/>
              <w:t>40</w:t>
            </w:r>
          </w:p>
        </w:tc>
        <w:tc>
          <w:tcPr>
            <w:tcW w:w="84" w:type="pct"/>
          </w:tcPr>
          <w:p w14:paraId="2DE36B07" w14:textId="071E3ADB" w:rsidR="006C45B3" w:rsidRDefault="006C45B3" w:rsidP="006C45B3">
            <w:pPr>
              <w:pStyle w:val="Tabletext"/>
            </w:pPr>
            <w:r>
              <w:t>NHSE</w:t>
            </w:r>
            <w:r w:rsidR="00A21885">
              <w:t xml:space="preserve"> </w:t>
            </w:r>
            <w:r>
              <w:t>National Diabetes Programme</w:t>
            </w:r>
          </w:p>
        </w:tc>
        <w:tc>
          <w:tcPr>
            <w:tcW w:w="532" w:type="pct"/>
          </w:tcPr>
          <w:p w14:paraId="088DC396" w14:textId="2DC49683" w:rsidR="006C45B3" w:rsidRPr="003B2A89" w:rsidRDefault="006C45B3" w:rsidP="006C45B3">
            <w:pPr>
              <w:pStyle w:val="Tabletext"/>
              <w:rPr>
                <w:b/>
                <w:bCs/>
              </w:rPr>
            </w:pPr>
            <w:r w:rsidRPr="006C45B3">
              <w:rPr>
                <w:b/>
                <w:bCs/>
              </w:rPr>
              <w:t>Complications (</w:t>
            </w:r>
            <w:r w:rsidR="00A21885">
              <w:rPr>
                <w:b/>
                <w:bCs/>
              </w:rPr>
              <w:t>annual</w:t>
            </w:r>
            <w:r w:rsidR="00A21885" w:rsidRPr="006C45B3">
              <w:rPr>
                <w:b/>
                <w:bCs/>
              </w:rPr>
              <w:t xml:space="preserve"> </w:t>
            </w:r>
            <w:r w:rsidRPr="006C45B3">
              <w:rPr>
                <w:b/>
                <w:bCs/>
              </w:rPr>
              <w:t>checks):</w:t>
            </w:r>
            <w:r>
              <w:t xml:space="preserve"> </w:t>
            </w:r>
            <w:r w:rsidRPr="00DE0B5F">
              <w:t>Adults with type 2 diabetes should receive all nine care processes, including urinary ACR testing, on a frequency recommended by NICE</w:t>
            </w:r>
          </w:p>
        </w:tc>
        <w:tc>
          <w:tcPr>
            <w:tcW w:w="1246" w:type="pct"/>
          </w:tcPr>
          <w:p w14:paraId="41951561" w14:textId="69CEE6D8" w:rsidR="006C45B3" w:rsidRPr="007F6083" w:rsidRDefault="006C45B3" w:rsidP="006C45B3">
            <w:pPr>
              <w:pStyle w:val="Tabletext"/>
            </w:pPr>
            <w:r w:rsidRPr="00DE0B5F">
              <w:t xml:space="preserve">Regular delivery of the diabetes care processes falls in line with NICE guidance NG18, in the prevention and management of complications and risk (such as cardiovascular disease, kidney disease, </w:t>
            </w:r>
            <w:r w:rsidR="009024AC" w:rsidRPr="00DE0B5F">
              <w:t>diabetic</w:t>
            </w:r>
            <w:r w:rsidRPr="00DE0B5F">
              <w:t xml:space="preserve"> foot problems, eye disease etc)</w:t>
            </w:r>
          </w:p>
        </w:tc>
        <w:tc>
          <w:tcPr>
            <w:tcW w:w="2709" w:type="pct"/>
          </w:tcPr>
          <w:p w14:paraId="1F7000AD" w14:textId="77777777" w:rsidR="006C45B3" w:rsidRPr="00DE0B5F" w:rsidRDefault="006C45B3" w:rsidP="006C45B3">
            <w:pPr>
              <w:pStyle w:val="Tabletext"/>
            </w:pPr>
            <w:r w:rsidRPr="00DE0B5F">
              <w:t xml:space="preserve">NICE NG28 </w:t>
            </w:r>
          </w:p>
          <w:p w14:paraId="0F61F372" w14:textId="26D6BF7F" w:rsidR="006C45B3" w:rsidRDefault="006C45B3" w:rsidP="006C45B3">
            <w:pPr>
              <w:pStyle w:val="Tabletext"/>
            </w:pPr>
            <w:r w:rsidRPr="00DE0B5F">
              <w:t>NICE NG19</w:t>
            </w:r>
          </w:p>
        </w:tc>
      </w:tr>
      <w:tr w:rsidR="0091765A" w:rsidRPr="00C92280" w14:paraId="00A04CF9" w14:textId="77777777" w:rsidTr="00E656F9">
        <w:trPr>
          <w:trHeight w:val="282"/>
        </w:trPr>
        <w:tc>
          <w:tcPr>
            <w:tcW w:w="429" w:type="pct"/>
          </w:tcPr>
          <w:p w14:paraId="090C4735" w14:textId="51BCF65F" w:rsidR="006C45B3" w:rsidRPr="00645A9C" w:rsidRDefault="00A21885" w:rsidP="006C45B3">
            <w:pPr>
              <w:pStyle w:val="Tabletext"/>
            </w:pPr>
            <w:r w:rsidRPr="00645A9C">
              <w:t>41</w:t>
            </w:r>
          </w:p>
        </w:tc>
        <w:tc>
          <w:tcPr>
            <w:tcW w:w="84" w:type="pct"/>
          </w:tcPr>
          <w:p w14:paraId="37146517" w14:textId="41C591F8" w:rsidR="006C45B3" w:rsidRPr="006C45B3" w:rsidRDefault="006C45B3" w:rsidP="006C45B3">
            <w:pPr>
              <w:pStyle w:val="Tabletext"/>
            </w:pPr>
            <w:r w:rsidRPr="006C45B3">
              <w:t>SCM4</w:t>
            </w:r>
          </w:p>
        </w:tc>
        <w:tc>
          <w:tcPr>
            <w:tcW w:w="532" w:type="pct"/>
          </w:tcPr>
          <w:p w14:paraId="2476FCF9" w14:textId="417AE2B5" w:rsidR="006C45B3" w:rsidRPr="006C45B3" w:rsidRDefault="006C45B3" w:rsidP="006C45B3">
            <w:pPr>
              <w:pStyle w:val="Tabletext"/>
            </w:pPr>
            <w:r w:rsidRPr="006C45B3">
              <w:rPr>
                <w:b/>
                <w:bCs/>
              </w:rPr>
              <w:t>Complications (</w:t>
            </w:r>
            <w:r w:rsidR="00A21885">
              <w:rPr>
                <w:b/>
                <w:bCs/>
              </w:rPr>
              <w:t>annual</w:t>
            </w:r>
            <w:r w:rsidR="00A21885" w:rsidRPr="006C45B3">
              <w:rPr>
                <w:b/>
                <w:bCs/>
              </w:rPr>
              <w:t xml:space="preserve"> </w:t>
            </w:r>
            <w:r w:rsidRPr="006C45B3">
              <w:rPr>
                <w:b/>
                <w:bCs/>
              </w:rPr>
              <w:t>checks):</w:t>
            </w:r>
            <w:r w:rsidRPr="006C45B3">
              <w:t xml:space="preserve"> Urine ACR uptake</w:t>
            </w:r>
          </w:p>
        </w:tc>
        <w:tc>
          <w:tcPr>
            <w:tcW w:w="1246" w:type="pct"/>
          </w:tcPr>
          <w:p w14:paraId="788BC1B3" w14:textId="77777777" w:rsidR="006C45B3" w:rsidRPr="006C45B3" w:rsidRDefault="006C45B3" w:rsidP="006C45B3">
            <w:pPr>
              <w:pStyle w:val="Tabletext"/>
            </w:pPr>
            <w:r w:rsidRPr="006C45B3">
              <w:t>NDA (2019-20) – the lowest median care process rate and the greatest range is seen for urine albumin checks.</w:t>
            </w:r>
          </w:p>
          <w:p w14:paraId="03D3993A" w14:textId="2258055C" w:rsidR="006C45B3" w:rsidRPr="006C45B3" w:rsidRDefault="006C45B3" w:rsidP="006C45B3">
            <w:pPr>
              <w:pStyle w:val="Tabletext"/>
            </w:pPr>
            <w:r w:rsidRPr="006C45B3">
              <w:t xml:space="preserve">The proportion </w:t>
            </w:r>
            <w:r w:rsidR="009024AC" w:rsidRPr="006C45B3">
              <w:t>of people</w:t>
            </w:r>
            <w:r w:rsidRPr="006C45B3">
              <w:t xml:space="preserve"> with type 2 diabetes with a recorded measurement of Urine Albumin/Creatinine Ratio (UACR) varied significantly between CCGs. Of 135 CCGs, 40 had significantly higher than expected proportions of people with a recorded UACR measurement (greater than 3 </w:t>
            </w:r>
            <w:r w:rsidRPr="006C45B3">
              <w:lastRenderedPageBreak/>
              <w:t>standard deviations above mean) and 45 CCGs had significantly lower proportions (more than 3 standard deviations below mean).</w:t>
            </w:r>
          </w:p>
        </w:tc>
        <w:tc>
          <w:tcPr>
            <w:tcW w:w="2709" w:type="pct"/>
          </w:tcPr>
          <w:p w14:paraId="59DA2416" w14:textId="77777777" w:rsidR="006C45B3" w:rsidRPr="006C45B3" w:rsidRDefault="006C45B3" w:rsidP="006C45B3">
            <w:pPr>
              <w:pStyle w:val="Tabletext"/>
            </w:pPr>
            <w:r w:rsidRPr="006C45B3">
              <w:lastRenderedPageBreak/>
              <w:t>NDA 2019-20</w:t>
            </w:r>
          </w:p>
          <w:p w14:paraId="67AA0575" w14:textId="20A754F5" w:rsidR="006C45B3" w:rsidRPr="006C45B3" w:rsidRDefault="006C45B3" w:rsidP="006C45B3">
            <w:pPr>
              <w:pStyle w:val="Tabletext"/>
            </w:pPr>
            <w:r w:rsidRPr="006C45B3">
              <w:t>NG28</w:t>
            </w:r>
          </w:p>
        </w:tc>
      </w:tr>
      <w:tr w:rsidR="0091765A" w:rsidRPr="00C92280" w14:paraId="4BA80A01" w14:textId="77777777" w:rsidTr="00E656F9">
        <w:trPr>
          <w:trHeight w:val="282"/>
        </w:trPr>
        <w:tc>
          <w:tcPr>
            <w:tcW w:w="429" w:type="pct"/>
          </w:tcPr>
          <w:p w14:paraId="11058CBD" w14:textId="322AB2A1" w:rsidR="006C45B3" w:rsidRPr="00645A9C" w:rsidRDefault="00A21885" w:rsidP="006C45B3">
            <w:pPr>
              <w:pStyle w:val="Tabletext"/>
            </w:pPr>
            <w:r w:rsidRPr="00645A9C">
              <w:t>42</w:t>
            </w:r>
          </w:p>
        </w:tc>
        <w:tc>
          <w:tcPr>
            <w:tcW w:w="84" w:type="pct"/>
          </w:tcPr>
          <w:p w14:paraId="1CF4DA92" w14:textId="50B30A54" w:rsidR="006C45B3" w:rsidRDefault="006C45B3" w:rsidP="006C45B3">
            <w:pPr>
              <w:pStyle w:val="Tabletext"/>
            </w:pPr>
            <w:r>
              <w:t>ABCD</w:t>
            </w:r>
          </w:p>
        </w:tc>
        <w:tc>
          <w:tcPr>
            <w:tcW w:w="532" w:type="pct"/>
          </w:tcPr>
          <w:p w14:paraId="7871D772" w14:textId="25D25877" w:rsidR="006C45B3" w:rsidRPr="006C45B3" w:rsidRDefault="006C45B3" w:rsidP="006C45B3">
            <w:pPr>
              <w:pStyle w:val="Tabletext"/>
              <w:rPr>
                <w:b/>
                <w:bCs/>
              </w:rPr>
            </w:pPr>
            <w:r w:rsidRPr="006C45B3">
              <w:rPr>
                <w:b/>
                <w:bCs/>
              </w:rPr>
              <w:t>Complications (</w:t>
            </w:r>
            <w:r w:rsidR="00A21885">
              <w:rPr>
                <w:b/>
                <w:bCs/>
              </w:rPr>
              <w:t>diabetic foot problems</w:t>
            </w:r>
            <w:r w:rsidRPr="006C45B3">
              <w:rPr>
                <w:b/>
                <w:bCs/>
              </w:rPr>
              <w:t>):</w:t>
            </w:r>
            <w:r>
              <w:t xml:space="preserve"> </w:t>
            </w:r>
            <w:r w:rsidRPr="00052E9C">
              <w:t>Adults living with type 2 diabetes are able to access same day multi disciplinary foot care if they develop foot complications</w:t>
            </w:r>
            <w:r>
              <w:t>.</w:t>
            </w:r>
          </w:p>
        </w:tc>
        <w:tc>
          <w:tcPr>
            <w:tcW w:w="1246" w:type="pct"/>
          </w:tcPr>
          <w:p w14:paraId="3A9102DF" w14:textId="77777777" w:rsidR="006C45B3" w:rsidRDefault="006C45B3" w:rsidP="006C45B3">
            <w:pPr>
              <w:pStyle w:val="Tabletext"/>
            </w:pPr>
            <w:r>
              <w:t>NICE NG 19</w:t>
            </w:r>
          </w:p>
          <w:p w14:paraId="42632A66" w14:textId="6827E8F8" w:rsidR="006C45B3" w:rsidRPr="00DE0B5F" w:rsidRDefault="001F5938" w:rsidP="006C45B3">
            <w:pPr>
              <w:pStyle w:val="Tabletext"/>
            </w:pPr>
            <w:hyperlink r:id="rId111" w:history="1">
              <w:r w:rsidR="006C45B3">
                <w:rPr>
                  <w:rStyle w:val="Hyperlink"/>
                </w:rPr>
                <w:t>Overview | Diabetic foot problems: prevention and management | Guidance | NICE</w:t>
              </w:r>
            </w:hyperlink>
          </w:p>
        </w:tc>
        <w:tc>
          <w:tcPr>
            <w:tcW w:w="2709" w:type="pct"/>
          </w:tcPr>
          <w:p w14:paraId="715E59CD" w14:textId="5E2168A1" w:rsidR="006C45B3" w:rsidRPr="00DE0B5F" w:rsidRDefault="001F5938" w:rsidP="006C45B3">
            <w:pPr>
              <w:pStyle w:val="Tabletext"/>
            </w:pPr>
            <w:hyperlink r:id="rId112" w:history="1">
              <w:r w:rsidR="006C45B3">
                <w:rPr>
                  <w:rStyle w:val="Hyperlink"/>
                </w:rPr>
                <w:t>Foot care for people with diabetes: the economic case for change – BMJ Improvement Hub</w:t>
              </w:r>
            </w:hyperlink>
          </w:p>
        </w:tc>
      </w:tr>
      <w:tr w:rsidR="0091765A" w:rsidRPr="00C92280" w14:paraId="5F3895B1" w14:textId="77777777" w:rsidTr="00E656F9">
        <w:trPr>
          <w:trHeight w:val="282"/>
        </w:trPr>
        <w:tc>
          <w:tcPr>
            <w:tcW w:w="429" w:type="pct"/>
          </w:tcPr>
          <w:p w14:paraId="130DAC63" w14:textId="26FF30F4" w:rsidR="002F1557" w:rsidRPr="00645A9C" w:rsidRDefault="00A21885" w:rsidP="002F1557">
            <w:pPr>
              <w:pStyle w:val="Tabletext"/>
            </w:pPr>
            <w:r w:rsidRPr="00645A9C">
              <w:t>43</w:t>
            </w:r>
          </w:p>
        </w:tc>
        <w:tc>
          <w:tcPr>
            <w:tcW w:w="84" w:type="pct"/>
          </w:tcPr>
          <w:p w14:paraId="0E9B16AD" w14:textId="4C500BBA" w:rsidR="002F1557" w:rsidRDefault="002F1557" w:rsidP="002F1557">
            <w:pPr>
              <w:pStyle w:val="Tabletext"/>
            </w:pPr>
            <w:r>
              <w:t>Diabetes UK</w:t>
            </w:r>
          </w:p>
        </w:tc>
        <w:tc>
          <w:tcPr>
            <w:tcW w:w="532" w:type="pct"/>
          </w:tcPr>
          <w:p w14:paraId="6EC1B3FA" w14:textId="11988FFF" w:rsidR="002F1557" w:rsidRPr="006C45B3" w:rsidRDefault="001A2577" w:rsidP="002F1557">
            <w:pPr>
              <w:pStyle w:val="Tabletext"/>
              <w:rPr>
                <w:b/>
                <w:bCs/>
              </w:rPr>
            </w:pPr>
            <w:r w:rsidRPr="001A2577">
              <w:rPr>
                <w:b/>
                <w:bCs/>
              </w:rPr>
              <w:t>Complications (</w:t>
            </w:r>
            <w:r w:rsidR="00A21885">
              <w:rPr>
                <w:b/>
                <w:bCs/>
              </w:rPr>
              <w:t>diabetic foot problems</w:t>
            </w:r>
            <w:r w:rsidRPr="001A2577">
              <w:rPr>
                <w:b/>
                <w:bCs/>
              </w:rPr>
              <w:t>):</w:t>
            </w:r>
            <w:r>
              <w:t xml:space="preserve"> </w:t>
            </w:r>
            <w:r w:rsidR="002F1557" w:rsidRPr="00A46672">
              <w:t xml:space="preserve">Adults at moderate or high risk of developing a diabetic foot </w:t>
            </w:r>
            <w:r w:rsidR="002F1557" w:rsidRPr="00A46672">
              <w:lastRenderedPageBreak/>
              <w:t>problem are referred to the foot protection service</w:t>
            </w:r>
            <w:r w:rsidR="002F1557" w:rsidRPr="002F1D13">
              <w:t xml:space="preserve"> </w:t>
            </w:r>
            <w:r w:rsidR="002F1557">
              <w:t xml:space="preserve">and those </w:t>
            </w:r>
            <w:r w:rsidR="002F1557" w:rsidRPr="002F1D13">
              <w:t>with a limb-threatening or life-threatening diabetic foot problem are referred immediately for specialist assessment and treatment</w:t>
            </w:r>
          </w:p>
        </w:tc>
        <w:tc>
          <w:tcPr>
            <w:tcW w:w="1246" w:type="pct"/>
          </w:tcPr>
          <w:p w14:paraId="3DDC543A" w14:textId="77777777" w:rsidR="002F1557" w:rsidRDefault="002F1557" w:rsidP="002F1557">
            <w:pPr>
              <w:pStyle w:val="Tabletext"/>
              <w:rPr>
                <w:lang w:val="en-US"/>
              </w:rPr>
            </w:pPr>
            <w:r>
              <w:lastRenderedPageBreak/>
              <w:t>T</w:t>
            </w:r>
            <w:r w:rsidRPr="009E5F3B">
              <w:t>he N</w:t>
            </w:r>
            <w:r>
              <w:t xml:space="preserve">ational </w:t>
            </w:r>
            <w:r w:rsidRPr="009E5F3B">
              <w:t>D</w:t>
            </w:r>
            <w:r>
              <w:t xml:space="preserve">iabetes </w:t>
            </w:r>
            <w:r w:rsidRPr="009E5F3B">
              <w:t>F</w:t>
            </w:r>
            <w:r>
              <w:t xml:space="preserve">oot </w:t>
            </w:r>
            <w:r w:rsidRPr="009E5F3B">
              <w:t>A</w:t>
            </w:r>
            <w:r>
              <w:t>udit (NDFA)</w:t>
            </w:r>
            <w:r w:rsidRPr="009E5F3B">
              <w:t xml:space="preserve"> has consistently found that faster referral to </w:t>
            </w:r>
            <w:r>
              <w:t>a</w:t>
            </w:r>
            <w:r w:rsidRPr="009E5F3B">
              <w:t xml:space="preserve"> specialist footcare service is associated with fewer severe ulcers</w:t>
            </w:r>
            <w:r>
              <w:t xml:space="preserve"> and recommends that dedicated multidisciplinary foot teams should be accessible everywhere.</w:t>
            </w:r>
          </w:p>
          <w:p w14:paraId="18226274" w14:textId="48981D72" w:rsidR="002F1557" w:rsidRPr="00DE0B5F" w:rsidRDefault="002F1557" w:rsidP="002F1557">
            <w:pPr>
              <w:pStyle w:val="Tabletext"/>
            </w:pPr>
            <w:r>
              <w:rPr>
                <w:lang w:val="en-US"/>
              </w:rPr>
              <w:lastRenderedPageBreak/>
              <w:t>Despite improvements in the proportion of severe and active ulcers being treated which is linked to an increase in prompt referrals to specialist footcare teams, the NDFA Interval Review 2014-2021 also worryingly found that 18% of people presenting with a severe ulcer either underwent a major amputation or died within one year.</w:t>
            </w:r>
          </w:p>
        </w:tc>
        <w:tc>
          <w:tcPr>
            <w:tcW w:w="2709" w:type="pct"/>
          </w:tcPr>
          <w:p w14:paraId="0EAE793B" w14:textId="77777777" w:rsidR="002F1557" w:rsidRDefault="002F1557" w:rsidP="002F1557">
            <w:pPr>
              <w:pStyle w:val="Tabletext"/>
            </w:pPr>
            <w:r>
              <w:lastRenderedPageBreak/>
              <w:t xml:space="preserve">The NDFA regular collects data on the incidence and outcomes of diabetic foot problems: </w:t>
            </w:r>
            <w:hyperlink r:id="rId113" w:history="1">
              <w:r w:rsidRPr="00E514EF">
                <w:rPr>
                  <w:rStyle w:val="Hyperlink"/>
                  <w:rFonts w:cs="Arial"/>
                </w:rPr>
                <w:t>https://digital.nhs.uk/data-and-information/clinical-audits-and-registries/national-diabetes-foot-care-audit</w:t>
              </w:r>
            </w:hyperlink>
          </w:p>
          <w:p w14:paraId="7A27AD84" w14:textId="77777777" w:rsidR="002F1557" w:rsidRPr="00DE0B5F" w:rsidRDefault="002F1557" w:rsidP="002F1557">
            <w:pPr>
              <w:pStyle w:val="Tabletext"/>
            </w:pPr>
          </w:p>
        </w:tc>
      </w:tr>
      <w:tr w:rsidR="0091765A" w:rsidRPr="00C92280" w14:paraId="385B4E79" w14:textId="77777777" w:rsidTr="00E656F9">
        <w:trPr>
          <w:trHeight w:val="282"/>
        </w:trPr>
        <w:tc>
          <w:tcPr>
            <w:tcW w:w="429" w:type="pct"/>
          </w:tcPr>
          <w:p w14:paraId="1678F356" w14:textId="258D3E84" w:rsidR="001A2577" w:rsidRPr="00645A9C" w:rsidRDefault="00A21885" w:rsidP="001A2577">
            <w:pPr>
              <w:pStyle w:val="Tabletext"/>
            </w:pPr>
            <w:r w:rsidRPr="00645A9C">
              <w:t>44</w:t>
            </w:r>
          </w:p>
        </w:tc>
        <w:tc>
          <w:tcPr>
            <w:tcW w:w="84" w:type="pct"/>
          </w:tcPr>
          <w:p w14:paraId="391BE4C3" w14:textId="24D8D70C" w:rsidR="001A2577" w:rsidRDefault="001A2577" w:rsidP="001A2577">
            <w:pPr>
              <w:pStyle w:val="Tabletext"/>
            </w:pPr>
            <w:r>
              <w:t>NHSE</w:t>
            </w:r>
            <w:r w:rsidR="00A21885">
              <w:t xml:space="preserve"> </w:t>
            </w:r>
            <w:r>
              <w:t>National Diabetes programme</w:t>
            </w:r>
          </w:p>
        </w:tc>
        <w:tc>
          <w:tcPr>
            <w:tcW w:w="532" w:type="pct"/>
          </w:tcPr>
          <w:p w14:paraId="6109B027" w14:textId="2DBE9DAF" w:rsidR="001A2577" w:rsidRPr="00DE0B5F" w:rsidRDefault="001A2577" w:rsidP="001A2577">
            <w:pPr>
              <w:pStyle w:val="Tabletext"/>
              <w:rPr>
                <w:rFonts w:ascii="Helvetica" w:hAnsi="Helvetica" w:cs="Helvetica"/>
                <w:shd w:val="clear" w:color="auto" w:fill="FAFAFB"/>
              </w:rPr>
            </w:pPr>
            <w:r w:rsidRPr="001A2577">
              <w:rPr>
                <w:b/>
                <w:bCs/>
              </w:rPr>
              <w:t>Complications (</w:t>
            </w:r>
            <w:r w:rsidR="00A21885">
              <w:rPr>
                <w:b/>
                <w:bCs/>
              </w:rPr>
              <w:t>diabetic foot problems</w:t>
            </w:r>
            <w:r w:rsidRPr="001A2577">
              <w:rPr>
                <w:b/>
                <w:bCs/>
              </w:rPr>
              <w:t>):</w:t>
            </w:r>
            <w:r>
              <w:rPr>
                <w:rFonts w:ascii="Helvetica" w:hAnsi="Helvetica" w:cs="Helvetica"/>
                <w:shd w:val="clear" w:color="auto" w:fill="FAFAFB"/>
              </w:rPr>
              <w:t xml:space="preserve"> </w:t>
            </w:r>
            <w:r w:rsidRPr="00DE0B5F">
              <w:rPr>
                <w:rFonts w:ascii="Helvetica" w:hAnsi="Helvetica" w:cs="Helvetica"/>
                <w:shd w:val="clear" w:color="auto" w:fill="FAFAFB"/>
              </w:rPr>
              <w:t xml:space="preserve">“Adults at moderate or high risk of developing a diabetic foot problem are referred to the foot </w:t>
            </w:r>
            <w:r w:rsidRPr="00DE0B5F">
              <w:rPr>
                <w:rFonts w:ascii="Helvetica" w:hAnsi="Helvetica" w:cs="Helvetica"/>
                <w:shd w:val="clear" w:color="auto" w:fill="FAFAFB"/>
              </w:rPr>
              <w:lastRenderedPageBreak/>
              <w:t xml:space="preserve">protection service; those with active foot disease (such as active foot ulceration or suspected Charcot) are referred within one working day to the </w:t>
            </w:r>
            <w:r w:rsidRPr="00DE0B5F">
              <w:rPr>
                <w:rFonts w:ascii="Helvetica" w:hAnsi="Helvetica" w:cs="Helvetica"/>
              </w:rPr>
              <w:t>multidisciplinary foot care service or foot protection service</w:t>
            </w:r>
            <w:r w:rsidRPr="00DE0B5F">
              <w:rPr>
                <w:rFonts w:ascii="Helvetica" w:hAnsi="Helvetica" w:cs="Helvetica"/>
                <w:shd w:val="clear" w:color="auto" w:fill="FAFAFB"/>
              </w:rPr>
              <w:t xml:space="preserve"> for triage within one further working day; and those with a limb-threatening or life-threatening diabetic foot </w:t>
            </w:r>
            <w:r w:rsidRPr="00DE0B5F">
              <w:rPr>
                <w:rFonts w:ascii="Helvetica" w:hAnsi="Helvetica" w:cs="Helvetica"/>
                <w:shd w:val="clear" w:color="auto" w:fill="FAFAFB"/>
              </w:rPr>
              <w:lastRenderedPageBreak/>
              <w:t xml:space="preserve">problem are referred immediately </w:t>
            </w:r>
            <w:r w:rsidRPr="00DE0B5F">
              <w:rPr>
                <w:rFonts w:ascii="Helvetica" w:hAnsi="Helvetica" w:cs="Helvetica"/>
              </w:rPr>
              <w:t>to acute services</w:t>
            </w:r>
            <w:r w:rsidRPr="00DE0B5F">
              <w:rPr>
                <w:rFonts w:ascii="Helvetica" w:hAnsi="Helvetica" w:cs="Helvetica"/>
                <w:shd w:val="clear" w:color="auto" w:fill="FAFAFB"/>
              </w:rPr>
              <w:t>.”</w:t>
            </w:r>
          </w:p>
          <w:p w14:paraId="7E23E15B" w14:textId="77777777" w:rsidR="001A2577" w:rsidRPr="006C45B3" w:rsidRDefault="001A2577" w:rsidP="001A2577">
            <w:pPr>
              <w:pStyle w:val="Tabletext"/>
              <w:rPr>
                <w:b/>
                <w:bCs/>
              </w:rPr>
            </w:pPr>
          </w:p>
        </w:tc>
        <w:tc>
          <w:tcPr>
            <w:tcW w:w="1246" w:type="pct"/>
          </w:tcPr>
          <w:p w14:paraId="4BB7ACB9" w14:textId="04B41081" w:rsidR="001A2577" w:rsidRPr="00DE0B5F" w:rsidRDefault="001A2577" w:rsidP="001A2577">
            <w:pPr>
              <w:pStyle w:val="Tabletext"/>
            </w:pPr>
            <w:r w:rsidRPr="00DE0B5F">
              <w:lastRenderedPageBreak/>
              <w:t xml:space="preserve">Prompt appropriate treatment of diabetic peripheral artery disease and diabetic foot </w:t>
            </w:r>
            <w:r w:rsidR="009024AC" w:rsidRPr="00DE0B5F">
              <w:t>ulcers</w:t>
            </w:r>
            <w:r w:rsidRPr="00DE0B5F">
              <w:t xml:space="preserve"> by a multi- disciplinary team of specialists can prevent exacerbation and potential need for amputation. </w:t>
            </w:r>
          </w:p>
          <w:p w14:paraId="41895C11" w14:textId="606A05E7" w:rsidR="001A2577" w:rsidRPr="00DE0B5F" w:rsidRDefault="001A2577" w:rsidP="001A2577">
            <w:pPr>
              <w:pStyle w:val="Tabletext"/>
            </w:pPr>
            <w:r w:rsidRPr="00DE0B5F">
              <w:t xml:space="preserve">Access to a multi-disciplinary team forms part of NICE guidance for the management of diabetic foot problems. </w:t>
            </w:r>
          </w:p>
        </w:tc>
        <w:tc>
          <w:tcPr>
            <w:tcW w:w="2709" w:type="pct"/>
          </w:tcPr>
          <w:p w14:paraId="4D9DC354" w14:textId="5E7160CF" w:rsidR="001A2577" w:rsidRPr="00DE0B5F" w:rsidRDefault="001A2577" w:rsidP="001A2577">
            <w:pPr>
              <w:pStyle w:val="Tabletext"/>
            </w:pPr>
            <w:r w:rsidRPr="00DE0B5F">
              <w:t>NICE NG19</w:t>
            </w:r>
          </w:p>
        </w:tc>
      </w:tr>
      <w:tr w:rsidR="0091765A" w:rsidRPr="00C92280" w14:paraId="5467648D" w14:textId="77777777" w:rsidTr="00E656F9">
        <w:trPr>
          <w:trHeight w:val="282"/>
        </w:trPr>
        <w:tc>
          <w:tcPr>
            <w:tcW w:w="429" w:type="pct"/>
          </w:tcPr>
          <w:p w14:paraId="19B13EE2" w14:textId="7CD4156D" w:rsidR="001A2577" w:rsidRPr="00645A9C" w:rsidRDefault="00A21885" w:rsidP="001A2577">
            <w:pPr>
              <w:pStyle w:val="Tabletext"/>
            </w:pPr>
            <w:r w:rsidRPr="00645A9C">
              <w:lastRenderedPageBreak/>
              <w:t>45</w:t>
            </w:r>
          </w:p>
        </w:tc>
        <w:tc>
          <w:tcPr>
            <w:tcW w:w="84" w:type="pct"/>
          </w:tcPr>
          <w:p w14:paraId="3FC62870" w14:textId="15B1A5C2" w:rsidR="001A2577" w:rsidRPr="001A2577" w:rsidRDefault="001A2577" w:rsidP="001A2577">
            <w:pPr>
              <w:pStyle w:val="Tabletext"/>
            </w:pPr>
            <w:r w:rsidRPr="001A2577">
              <w:t>SCM5</w:t>
            </w:r>
          </w:p>
        </w:tc>
        <w:tc>
          <w:tcPr>
            <w:tcW w:w="532" w:type="pct"/>
          </w:tcPr>
          <w:p w14:paraId="300A1D57" w14:textId="4793597C" w:rsidR="001A2577" w:rsidRPr="001A2577" w:rsidRDefault="001A2577" w:rsidP="001A2577">
            <w:pPr>
              <w:pStyle w:val="Tabletext"/>
            </w:pPr>
            <w:r w:rsidRPr="001A2577">
              <w:rPr>
                <w:b/>
                <w:bCs/>
              </w:rPr>
              <w:t>Complications (</w:t>
            </w:r>
            <w:r w:rsidR="00A21885">
              <w:rPr>
                <w:b/>
                <w:bCs/>
              </w:rPr>
              <w:t>diabetic foot problems</w:t>
            </w:r>
            <w:r w:rsidRPr="001A2577">
              <w:rPr>
                <w:b/>
                <w:bCs/>
              </w:rPr>
              <w:t>):</w:t>
            </w:r>
            <w:r w:rsidRPr="001A2577">
              <w:t xml:space="preserve"> Diabetes and foot care – early access</w:t>
            </w:r>
          </w:p>
        </w:tc>
        <w:tc>
          <w:tcPr>
            <w:tcW w:w="1246" w:type="pct"/>
          </w:tcPr>
          <w:p w14:paraId="492812D4" w14:textId="03286392" w:rsidR="001A2577" w:rsidRPr="001A2577" w:rsidRDefault="001A2577" w:rsidP="001A2577">
            <w:pPr>
              <w:pStyle w:val="Tabletext"/>
            </w:pPr>
            <w:r w:rsidRPr="001A2577">
              <w:t xml:space="preserve">Standardised education tool package for all HCP’s working with patients living with diabetes for </w:t>
            </w:r>
            <w:r w:rsidR="009024AC" w:rsidRPr="001A2577">
              <w:t>early</w:t>
            </w:r>
            <w:r w:rsidRPr="001A2577">
              <w:t xml:space="preserve"> access and importance of recognising foot ulcers in patients with diabetes. This should be </w:t>
            </w:r>
            <w:r w:rsidR="009024AC" w:rsidRPr="001A2577">
              <w:t>accessed across</w:t>
            </w:r>
            <w:r w:rsidRPr="001A2577">
              <w:t xml:space="preserve"> primary and secondary care.</w:t>
            </w:r>
          </w:p>
          <w:p w14:paraId="216731C6" w14:textId="77777777" w:rsidR="001A2577" w:rsidRPr="001A2577" w:rsidRDefault="001A2577" w:rsidP="001A2577">
            <w:pPr>
              <w:pStyle w:val="Tabletext"/>
            </w:pPr>
            <w:r w:rsidRPr="001A2577">
              <w:t xml:space="preserve">As recommended by national foot care audit for diabetes </w:t>
            </w:r>
          </w:p>
          <w:p w14:paraId="0F14657B" w14:textId="0EED3BD8" w:rsidR="001A2577" w:rsidRPr="001A2577" w:rsidRDefault="001A2577" w:rsidP="001A2577">
            <w:pPr>
              <w:pStyle w:val="Tabletext"/>
            </w:pPr>
            <w:r w:rsidRPr="001A2577">
              <w:t>1. Executive summary - NHS Digital</w:t>
            </w:r>
          </w:p>
        </w:tc>
        <w:tc>
          <w:tcPr>
            <w:tcW w:w="2709" w:type="pct"/>
          </w:tcPr>
          <w:p w14:paraId="1C85CF1E" w14:textId="77777777" w:rsidR="001A2577" w:rsidRPr="00DE0B5F" w:rsidRDefault="001A2577" w:rsidP="001A2577">
            <w:pPr>
              <w:pStyle w:val="Tabletext"/>
            </w:pPr>
          </w:p>
        </w:tc>
      </w:tr>
      <w:tr w:rsidR="0091765A" w:rsidRPr="00C92280" w14:paraId="27D75BBD" w14:textId="77777777" w:rsidTr="00E656F9">
        <w:trPr>
          <w:trHeight w:val="282"/>
        </w:trPr>
        <w:tc>
          <w:tcPr>
            <w:tcW w:w="429" w:type="pct"/>
          </w:tcPr>
          <w:p w14:paraId="4D45ACEC" w14:textId="1131BFBE" w:rsidR="001A2577" w:rsidRPr="00645A9C" w:rsidRDefault="00A21885" w:rsidP="001A2577">
            <w:pPr>
              <w:pStyle w:val="Tabletext"/>
            </w:pPr>
            <w:r w:rsidRPr="00645A9C">
              <w:t>46</w:t>
            </w:r>
          </w:p>
        </w:tc>
        <w:tc>
          <w:tcPr>
            <w:tcW w:w="84" w:type="pct"/>
          </w:tcPr>
          <w:p w14:paraId="0507B021" w14:textId="435250D9" w:rsidR="001A2577" w:rsidRPr="001A2577" w:rsidRDefault="001A2577" w:rsidP="001A2577">
            <w:pPr>
              <w:pStyle w:val="Tabletext"/>
            </w:pPr>
            <w:r w:rsidRPr="001A2577">
              <w:t>SCM6</w:t>
            </w:r>
          </w:p>
        </w:tc>
        <w:tc>
          <w:tcPr>
            <w:tcW w:w="532" w:type="pct"/>
          </w:tcPr>
          <w:p w14:paraId="12FCA607" w14:textId="41AE960A" w:rsidR="001A2577" w:rsidRPr="001A2577" w:rsidRDefault="001A2577" w:rsidP="001A2577">
            <w:pPr>
              <w:pStyle w:val="Tabletext"/>
            </w:pPr>
            <w:r w:rsidRPr="001A2577">
              <w:rPr>
                <w:b/>
                <w:bCs/>
              </w:rPr>
              <w:t>Complications (</w:t>
            </w:r>
            <w:r w:rsidR="00A21885">
              <w:rPr>
                <w:b/>
                <w:bCs/>
              </w:rPr>
              <w:t>diabetic foot problems</w:t>
            </w:r>
            <w:r w:rsidRPr="001A2577">
              <w:rPr>
                <w:b/>
                <w:bCs/>
              </w:rPr>
              <w:t>):</w:t>
            </w:r>
            <w:r w:rsidRPr="001A2577">
              <w:t xml:space="preserve"> Inpatient care for adults with Type 2 diabetes:-Recorded foot assessment </w:t>
            </w:r>
            <w:r w:rsidRPr="001A2577">
              <w:lastRenderedPageBreak/>
              <w:t>for all adults living with diabetes within 24 hours of admission</w:t>
            </w:r>
          </w:p>
        </w:tc>
        <w:tc>
          <w:tcPr>
            <w:tcW w:w="1246" w:type="pct"/>
          </w:tcPr>
          <w:p w14:paraId="085A81BF" w14:textId="153ADCDC" w:rsidR="001A2577" w:rsidRPr="001A2577" w:rsidRDefault="001A2577" w:rsidP="001A2577">
            <w:pPr>
              <w:pStyle w:val="Tabletext"/>
            </w:pPr>
            <w:r w:rsidRPr="001A2577">
              <w:lastRenderedPageBreak/>
              <w:t>Inpatient care for adults with Type 2 diabetes to include: Recorded foot assessment for all adults living with diabetes within 24 hours of admission</w:t>
            </w:r>
            <w:r>
              <w:t>.</w:t>
            </w:r>
            <w:r w:rsidRPr="001A2577">
              <w:t xml:space="preserve"> </w:t>
            </w:r>
          </w:p>
          <w:p w14:paraId="1330236D" w14:textId="077581AF" w:rsidR="001A2577" w:rsidRPr="001A2577" w:rsidRDefault="001A2577" w:rsidP="001A2577">
            <w:pPr>
              <w:pStyle w:val="Tabletext"/>
            </w:pPr>
            <w:r w:rsidRPr="001A2577">
              <w:t xml:space="preserve">Identify underlying hazards associated with the diabetic foot within 24 hours of admission to support self management,  signposting and management of </w:t>
            </w:r>
            <w:r w:rsidRPr="001A2577">
              <w:lastRenderedPageBreak/>
              <w:t xml:space="preserve">foot complications to prevent patient living with diabetes developing a foot problem </w:t>
            </w:r>
          </w:p>
          <w:p w14:paraId="38CBD86D" w14:textId="73E3D187" w:rsidR="001A2577" w:rsidRPr="001A2577" w:rsidRDefault="001A2577" w:rsidP="001A2577">
            <w:pPr>
              <w:pStyle w:val="Tabletext"/>
            </w:pPr>
            <w:r w:rsidRPr="001A2577">
              <w:t>I.</w:t>
            </w:r>
            <w:r w:rsidRPr="001A2577">
              <w:tab/>
              <w:t xml:space="preserve">Action:-  Inpatient </w:t>
            </w:r>
            <w:r w:rsidR="009024AC" w:rsidRPr="001A2577">
              <w:t>staff competency</w:t>
            </w:r>
            <w:r w:rsidRPr="001A2577">
              <w:t xml:space="preserve"> sign off to undertake foot screening , identification and </w:t>
            </w:r>
            <w:r w:rsidR="009024AC" w:rsidRPr="001A2577">
              <w:t>signposting of</w:t>
            </w:r>
            <w:r w:rsidRPr="001A2577">
              <w:t xml:space="preserve"> hazards  </w:t>
            </w:r>
          </w:p>
          <w:p w14:paraId="017A0B53" w14:textId="020B76BD" w:rsidR="001A2577" w:rsidRPr="001A2577" w:rsidRDefault="001A2577" w:rsidP="001A2577">
            <w:pPr>
              <w:pStyle w:val="Tabletext"/>
            </w:pPr>
            <w:r w:rsidRPr="001A2577">
              <w:t>II.</w:t>
            </w:r>
            <w:r w:rsidRPr="001A2577">
              <w:tab/>
            </w:r>
            <w:r w:rsidR="009024AC" w:rsidRPr="001A2577">
              <w:t>Develop standardised</w:t>
            </w:r>
            <w:r w:rsidRPr="001A2577">
              <w:t xml:space="preserve"> </w:t>
            </w:r>
            <w:r w:rsidR="009024AC" w:rsidRPr="001A2577">
              <w:t>foot assessment</w:t>
            </w:r>
            <w:r w:rsidRPr="001A2577">
              <w:t xml:space="preserve"> and action tool</w:t>
            </w:r>
          </w:p>
        </w:tc>
        <w:tc>
          <w:tcPr>
            <w:tcW w:w="2709" w:type="pct"/>
          </w:tcPr>
          <w:p w14:paraId="072DD143" w14:textId="77777777" w:rsidR="001A2577" w:rsidRPr="001A2577" w:rsidRDefault="001A2577" w:rsidP="001A2577">
            <w:pPr>
              <w:pStyle w:val="Tabletext"/>
            </w:pPr>
            <w:r w:rsidRPr="001A2577">
              <w:lastRenderedPageBreak/>
              <w:t>•</w:t>
            </w:r>
            <w:r w:rsidRPr="001A2577">
              <w:tab/>
              <w:t xml:space="preserve">Nice Guideline NG19 </w:t>
            </w:r>
          </w:p>
          <w:p w14:paraId="03C1A606" w14:textId="77777777" w:rsidR="001A2577" w:rsidRPr="001A2577" w:rsidRDefault="001A2577" w:rsidP="001A2577">
            <w:pPr>
              <w:pStyle w:val="Tabletext"/>
            </w:pPr>
            <w:r w:rsidRPr="001A2577">
              <w:t>•</w:t>
            </w:r>
            <w:r w:rsidRPr="001A2577">
              <w:tab/>
              <w:t>Getting it right first time GIRFT Nov 2020 . Findings:- “Over 90% of people with diabetes in hospital are admitted for non diabetes related conditions …”</w:t>
            </w:r>
          </w:p>
          <w:p w14:paraId="370AEDE0" w14:textId="77777777" w:rsidR="001A2577" w:rsidRPr="001A2577" w:rsidRDefault="001A2577" w:rsidP="001A2577">
            <w:pPr>
              <w:pStyle w:val="Tabletext"/>
            </w:pPr>
            <w:r w:rsidRPr="001A2577">
              <w:t>•</w:t>
            </w:r>
            <w:r w:rsidRPr="001A2577">
              <w:tab/>
              <w:t xml:space="preserve">National Diabetes Inpatient Harms Report 2020 ( England) </w:t>
            </w:r>
          </w:p>
          <w:p w14:paraId="42112C25" w14:textId="39547EF8" w:rsidR="001A2577" w:rsidRPr="001A2577" w:rsidRDefault="001A2577" w:rsidP="001A2577">
            <w:pPr>
              <w:pStyle w:val="Tabletext"/>
            </w:pPr>
            <w:r w:rsidRPr="001A2577">
              <w:t>•</w:t>
            </w:r>
            <w:r w:rsidRPr="001A2577">
              <w:tab/>
              <w:t>Diabetes Insights and Variation Atlas</w:t>
            </w:r>
          </w:p>
        </w:tc>
      </w:tr>
      <w:tr w:rsidR="0091765A" w:rsidRPr="00C92280" w14:paraId="3173EB38" w14:textId="77777777" w:rsidTr="00E656F9">
        <w:trPr>
          <w:trHeight w:val="282"/>
        </w:trPr>
        <w:tc>
          <w:tcPr>
            <w:tcW w:w="429" w:type="pct"/>
          </w:tcPr>
          <w:p w14:paraId="2A6C7989" w14:textId="50BA72A7" w:rsidR="001A2577" w:rsidRPr="00645A9C" w:rsidRDefault="00A21885" w:rsidP="001A2577">
            <w:pPr>
              <w:pStyle w:val="Tabletext"/>
            </w:pPr>
            <w:r w:rsidRPr="00645A9C">
              <w:t>47</w:t>
            </w:r>
          </w:p>
        </w:tc>
        <w:tc>
          <w:tcPr>
            <w:tcW w:w="84" w:type="pct"/>
          </w:tcPr>
          <w:p w14:paraId="1E7F3BA3" w14:textId="410CB834" w:rsidR="001A2577" w:rsidRPr="001A2577" w:rsidRDefault="001A2577" w:rsidP="001A2577">
            <w:pPr>
              <w:pStyle w:val="Tabletext"/>
            </w:pPr>
            <w:r w:rsidRPr="001A2577">
              <w:t>SCM6</w:t>
            </w:r>
          </w:p>
        </w:tc>
        <w:tc>
          <w:tcPr>
            <w:tcW w:w="532" w:type="pct"/>
          </w:tcPr>
          <w:p w14:paraId="121F9EE7" w14:textId="489FCE03" w:rsidR="001A2577" w:rsidRPr="001A2577" w:rsidRDefault="001A2577" w:rsidP="001A2577">
            <w:pPr>
              <w:pStyle w:val="Tabletext"/>
            </w:pPr>
            <w:r w:rsidRPr="001A2577">
              <w:rPr>
                <w:b/>
                <w:bCs/>
              </w:rPr>
              <w:t>Complications (</w:t>
            </w:r>
            <w:r w:rsidR="00A21885">
              <w:rPr>
                <w:b/>
                <w:bCs/>
              </w:rPr>
              <w:t>diabetic foot problems</w:t>
            </w:r>
            <w:r w:rsidRPr="001A2577">
              <w:rPr>
                <w:b/>
                <w:bCs/>
              </w:rPr>
              <w:t>):</w:t>
            </w:r>
            <w:r w:rsidRPr="001A2577">
              <w:t xml:space="preserve"> All health care </w:t>
            </w:r>
            <w:r w:rsidR="009024AC" w:rsidRPr="001A2577">
              <w:t>professionals competent</w:t>
            </w:r>
            <w:r w:rsidRPr="001A2577">
              <w:t xml:space="preserve"> </w:t>
            </w:r>
            <w:r w:rsidR="009024AC" w:rsidRPr="001A2577">
              <w:t>to deliver</w:t>
            </w:r>
            <w:r w:rsidRPr="001A2577">
              <w:t xml:space="preserve"> standardised foot screening to identify underlying hazards and </w:t>
            </w:r>
            <w:r w:rsidR="009024AC" w:rsidRPr="001A2577">
              <w:t>empower patients</w:t>
            </w:r>
            <w:r w:rsidRPr="001A2577">
              <w:t xml:space="preserve"> to </w:t>
            </w:r>
            <w:r w:rsidR="009024AC" w:rsidRPr="001A2577">
              <w:t>develop knowledge</w:t>
            </w:r>
            <w:r w:rsidRPr="001A2577">
              <w:t xml:space="preserve"> , skills , </w:t>
            </w:r>
            <w:r w:rsidRPr="001A2577">
              <w:lastRenderedPageBreak/>
              <w:t xml:space="preserve">confidence and importance to  self manage their individual  level of risk of developing foot problems  </w:t>
            </w:r>
          </w:p>
        </w:tc>
        <w:tc>
          <w:tcPr>
            <w:tcW w:w="1246" w:type="pct"/>
          </w:tcPr>
          <w:p w14:paraId="3E903DBB" w14:textId="7F4099BF" w:rsidR="001A2577" w:rsidRPr="001A2577" w:rsidRDefault="001A2577" w:rsidP="001A2577">
            <w:pPr>
              <w:pStyle w:val="Tabletext"/>
            </w:pPr>
            <w:r w:rsidRPr="001A2577">
              <w:lastRenderedPageBreak/>
              <w:t xml:space="preserve">All health care professionals competent </w:t>
            </w:r>
            <w:r w:rsidR="009024AC" w:rsidRPr="001A2577">
              <w:t>to deliver</w:t>
            </w:r>
            <w:r w:rsidRPr="001A2577">
              <w:t xml:space="preserve"> standardised foot screening to identify underlying hazards and </w:t>
            </w:r>
            <w:r w:rsidR="009024AC" w:rsidRPr="001A2577">
              <w:t>empower patients</w:t>
            </w:r>
            <w:r w:rsidRPr="001A2577">
              <w:t xml:space="preserve"> to </w:t>
            </w:r>
            <w:r w:rsidR="009024AC" w:rsidRPr="001A2577">
              <w:t>develop knowledge,</w:t>
            </w:r>
            <w:r w:rsidRPr="001A2577">
              <w:t xml:space="preserve"> </w:t>
            </w:r>
            <w:r w:rsidR="009024AC" w:rsidRPr="001A2577">
              <w:t>skills,</w:t>
            </w:r>
            <w:r w:rsidRPr="001A2577">
              <w:t xml:space="preserve"> confidence and importance </w:t>
            </w:r>
            <w:r w:rsidR="009024AC" w:rsidRPr="001A2577">
              <w:t>to self</w:t>
            </w:r>
            <w:r w:rsidRPr="001A2577">
              <w:t xml:space="preserve"> manage their </w:t>
            </w:r>
            <w:r w:rsidR="009024AC" w:rsidRPr="001A2577">
              <w:t>individual level</w:t>
            </w:r>
            <w:r w:rsidRPr="001A2577">
              <w:t xml:space="preserve"> of risk of developing foot problems </w:t>
            </w:r>
          </w:p>
          <w:p w14:paraId="3E9CFCC9" w14:textId="77777777" w:rsidR="001A2577" w:rsidRPr="001A2577" w:rsidRDefault="001A2577" w:rsidP="001A2577">
            <w:pPr>
              <w:pStyle w:val="Tabletext"/>
            </w:pPr>
            <w:r w:rsidRPr="001A2577">
              <w:t xml:space="preserve"> Action :-  </w:t>
            </w:r>
          </w:p>
          <w:p w14:paraId="279A7A4C" w14:textId="6C5729B9" w:rsidR="001A2577" w:rsidRPr="001A2577" w:rsidRDefault="001A2577" w:rsidP="001A2577">
            <w:pPr>
              <w:pStyle w:val="Tabletext"/>
            </w:pPr>
            <w:r w:rsidRPr="001A2577">
              <w:t>I.</w:t>
            </w:r>
            <w:r w:rsidRPr="001A2577">
              <w:tab/>
              <w:t xml:space="preserve"> Staff competency to </w:t>
            </w:r>
            <w:r w:rsidR="009024AC" w:rsidRPr="001A2577">
              <w:t>undertake foot</w:t>
            </w:r>
            <w:r w:rsidRPr="001A2577">
              <w:t xml:space="preserve"> screening to identify underlying hazards and signpost through local FPT pathways </w:t>
            </w:r>
          </w:p>
          <w:p w14:paraId="621FD0B8" w14:textId="6FDB5EF4" w:rsidR="001A2577" w:rsidRPr="001A2577" w:rsidRDefault="001A2577" w:rsidP="001A2577">
            <w:pPr>
              <w:pStyle w:val="Tabletext"/>
            </w:pPr>
            <w:r w:rsidRPr="001A2577">
              <w:t>II.</w:t>
            </w:r>
            <w:r w:rsidRPr="001A2577">
              <w:tab/>
              <w:t xml:space="preserve">Staff to </w:t>
            </w:r>
            <w:r w:rsidR="009024AC" w:rsidRPr="001A2577">
              <w:t>empower patients</w:t>
            </w:r>
            <w:r w:rsidRPr="001A2577">
              <w:t xml:space="preserve"> to </w:t>
            </w:r>
            <w:r w:rsidR="009024AC" w:rsidRPr="001A2577">
              <w:t>develop knowledge,</w:t>
            </w:r>
            <w:r w:rsidRPr="001A2577">
              <w:t xml:space="preserve"> </w:t>
            </w:r>
            <w:r w:rsidR="009024AC" w:rsidRPr="001A2577">
              <w:t>skills,</w:t>
            </w:r>
            <w:r w:rsidRPr="001A2577">
              <w:t xml:space="preserve"> confidence and importance </w:t>
            </w:r>
            <w:r w:rsidR="009024AC" w:rsidRPr="001A2577">
              <w:t>to self</w:t>
            </w:r>
            <w:r w:rsidRPr="001A2577">
              <w:t xml:space="preserve"> manage their </w:t>
            </w:r>
            <w:r w:rsidR="009024AC" w:rsidRPr="001A2577">
              <w:t>individual level</w:t>
            </w:r>
            <w:r w:rsidRPr="001A2577">
              <w:t xml:space="preserve"> of risk to </w:t>
            </w:r>
            <w:r w:rsidR="009024AC" w:rsidRPr="001A2577">
              <w:t>prevent developing</w:t>
            </w:r>
            <w:r w:rsidRPr="001A2577">
              <w:t xml:space="preserve"> foot </w:t>
            </w:r>
            <w:r w:rsidRPr="001A2577">
              <w:lastRenderedPageBreak/>
              <w:t>problems utilising  confidence and importance scaling</w:t>
            </w:r>
          </w:p>
        </w:tc>
        <w:tc>
          <w:tcPr>
            <w:tcW w:w="2709" w:type="pct"/>
          </w:tcPr>
          <w:p w14:paraId="3198F707" w14:textId="77777777" w:rsidR="001A2577" w:rsidRPr="001A2577" w:rsidRDefault="001A2577" w:rsidP="001A2577">
            <w:pPr>
              <w:pStyle w:val="Tabletext"/>
            </w:pPr>
            <w:r w:rsidRPr="001A2577">
              <w:lastRenderedPageBreak/>
              <w:t>•</w:t>
            </w:r>
            <w:r w:rsidRPr="001A2577">
              <w:tab/>
              <w:t>Getting it right first time GIRFT Nov 2020 . Findings : “the majority of patients are not made aware of their level of risk or what action to take if they develop a foot lesion”</w:t>
            </w:r>
          </w:p>
          <w:p w14:paraId="5449874E" w14:textId="77777777" w:rsidR="001A2577" w:rsidRPr="001A2577" w:rsidRDefault="001A2577" w:rsidP="001A2577">
            <w:pPr>
              <w:pStyle w:val="Tabletext"/>
            </w:pPr>
            <w:r w:rsidRPr="001A2577">
              <w:t>•</w:t>
            </w:r>
            <w:r w:rsidRPr="001A2577">
              <w:tab/>
              <w:t xml:space="preserve">Nice Guideline NG19 </w:t>
            </w:r>
          </w:p>
          <w:p w14:paraId="23D8AB48" w14:textId="77777777" w:rsidR="001A2577" w:rsidRPr="001A2577" w:rsidRDefault="001A2577" w:rsidP="001A2577">
            <w:pPr>
              <w:pStyle w:val="Tabletext"/>
            </w:pPr>
            <w:r w:rsidRPr="001A2577">
              <w:t>•</w:t>
            </w:r>
            <w:r w:rsidRPr="001A2577">
              <w:tab/>
              <w:t xml:space="preserve">Quality Statement 5 : Referral for adults at moderate or high risk of diabetic foot problems </w:t>
            </w:r>
          </w:p>
          <w:p w14:paraId="799703A6" w14:textId="4DD69846" w:rsidR="001A2577" w:rsidRPr="001A2577" w:rsidRDefault="001A2577" w:rsidP="001A2577">
            <w:pPr>
              <w:pStyle w:val="Tabletext"/>
            </w:pPr>
            <w:r w:rsidRPr="001A2577">
              <w:t>•</w:t>
            </w:r>
            <w:r w:rsidRPr="001A2577">
              <w:tab/>
              <w:t xml:space="preserve">All Wales Prudent Model for Prevention of Diabetes Related Crisis </w:t>
            </w:r>
            <w:r w:rsidR="009024AC" w:rsidRPr="001A2577">
              <w:t>(addendum</w:t>
            </w:r>
            <w:r w:rsidRPr="001A2577">
              <w:t xml:space="preserve"> to Putting Feet First)</w:t>
            </w:r>
          </w:p>
        </w:tc>
      </w:tr>
      <w:tr w:rsidR="0091765A" w:rsidRPr="00C92280" w14:paraId="0ECA601E" w14:textId="77777777" w:rsidTr="00E656F9">
        <w:trPr>
          <w:trHeight w:val="282"/>
        </w:trPr>
        <w:tc>
          <w:tcPr>
            <w:tcW w:w="429" w:type="pct"/>
          </w:tcPr>
          <w:p w14:paraId="56E4FD84" w14:textId="03035969" w:rsidR="001A2577" w:rsidRPr="00645A9C" w:rsidRDefault="00A21885" w:rsidP="001A2577">
            <w:pPr>
              <w:pStyle w:val="Tabletext"/>
            </w:pPr>
            <w:r w:rsidRPr="00645A9C">
              <w:t>48</w:t>
            </w:r>
          </w:p>
        </w:tc>
        <w:tc>
          <w:tcPr>
            <w:tcW w:w="84" w:type="pct"/>
          </w:tcPr>
          <w:p w14:paraId="29DE91D6" w14:textId="63510EF3" w:rsidR="001A2577" w:rsidRPr="001A2577" w:rsidRDefault="001A2577" w:rsidP="001A2577">
            <w:pPr>
              <w:pStyle w:val="Tabletext"/>
            </w:pPr>
            <w:r w:rsidRPr="001A2577">
              <w:t>SCM8</w:t>
            </w:r>
          </w:p>
        </w:tc>
        <w:tc>
          <w:tcPr>
            <w:tcW w:w="532" w:type="pct"/>
          </w:tcPr>
          <w:p w14:paraId="13C91761" w14:textId="5B59B0F2" w:rsidR="001A2577" w:rsidRPr="001A2577" w:rsidRDefault="001A2577" w:rsidP="001A2577">
            <w:pPr>
              <w:pStyle w:val="Tabletext"/>
            </w:pPr>
            <w:r w:rsidRPr="001A2577">
              <w:rPr>
                <w:b/>
                <w:bCs/>
              </w:rPr>
              <w:t>Complications (</w:t>
            </w:r>
            <w:r w:rsidR="00A21885">
              <w:rPr>
                <w:b/>
                <w:bCs/>
              </w:rPr>
              <w:t>diabetic foot problems</w:t>
            </w:r>
            <w:r w:rsidRPr="001A2577">
              <w:rPr>
                <w:b/>
                <w:bCs/>
              </w:rPr>
              <w:t>):</w:t>
            </w:r>
            <w:r>
              <w:t xml:space="preserve"> </w:t>
            </w:r>
            <w:r w:rsidRPr="001A2577">
              <w:t>Emerging problem of antimicrobial resistance Applies to all types of diabetes</w:t>
            </w:r>
            <w:r>
              <w:t>.</w:t>
            </w:r>
            <w:r w:rsidRPr="001A2577">
              <w:t xml:space="preserve"> </w:t>
            </w:r>
          </w:p>
          <w:p w14:paraId="5A8D9343" w14:textId="77777777" w:rsidR="001A2577" w:rsidRPr="001A2577" w:rsidRDefault="001A2577" w:rsidP="001A2577">
            <w:pPr>
              <w:pStyle w:val="Tabletext"/>
            </w:pPr>
          </w:p>
        </w:tc>
        <w:tc>
          <w:tcPr>
            <w:tcW w:w="1246" w:type="pct"/>
          </w:tcPr>
          <w:p w14:paraId="045746FD" w14:textId="24929BE9" w:rsidR="001A2577" w:rsidRPr="001A2577" w:rsidRDefault="001A2577" w:rsidP="001A2577">
            <w:pPr>
              <w:pStyle w:val="Tabletext"/>
            </w:pPr>
            <w:r w:rsidRPr="001A2577">
              <w:t xml:space="preserve">The diabetes foot problems guidance is very clear on choice of antibiotics.  With emerging concerns about antimicrobial resistance (and NICE work on this) particularly in people with diabetes– it would be good to emphasise adherence to these guidelines.  I am not aware of specific problems, but work in a centre of excellence. </w:t>
            </w:r>
          </w:p>
        </w:tc>
        <w:tc>
          <w:tcPr>
            <w:tcW w:w="2709" w:type="pct"/>
          </w:tcPr>
          <w:p w14:paraId="277411E9" w14:textId="77777777" w:rsidR="001A2577" w:rsidRPr="001A2577" w:rsidRDefault="001A2577" w:rsidP="001A2577">
            <w:pPr>
              <w:pStyle w:val="Tabletext"/>
            </w:pPr>
            <w:r w:rsidRPr="001A2577">
              <w:t>https://www.nice.org.uk/media/default/about/what-we-do/into-practice/measuring-uptake/niceimpact-antimicrobial-resistance.pdf</w:t>
            </w:r>
          </w:p>
          <w:p w14:paraId="2ADFF070" w14:textId="77777777" w:rsidR="001A2577" w:rsidRPr="001A2577" w:rsidRDefault="001A2577" w:rsidP="001A2577">
            <w:pPr>
              <w:pStyle w:val="Tabletext"/>
            </w:pPr>
          </w:p>
          <w:p w14:paraId="234AFCA1" w14:textId="6C17B587" w:rsidR="001A2577" w:rsidRPr="001A2577" w:rsidRDefault="001A2577" w:rsidP="001A2577">
            <w:pPr>
              <w:pStyle w:val="Tabletext"/>
            </w:pPr>
            <w:r w:rsidRPr="001A2577">
              <w:t>https://www.nice.org.uk/guidance/ng19</w:t>
            </w:r>
          </w:p>
        </w:tc>
      </w:tr>
      <w:tr w:rsidR="0091765A" w:rsidRPr="00C92280" w14:paraId="5A6B59C9" w14:textId="77777777" w:rsidTr="00E656F9">
        <w:trPr>
          <w:trHeight w:val="282"/>
        </w:trPr>
        <w:tc>
          <w:tcPr>
            <w:tcW w:w="429" w:type="pct"/>
          </w:tcPr>
          <w:p w14:paraId="310E778C" w14:textId="40F34F92" w:rsidR="001A2577" w:rsidRPr="00645A9C" w:rsidRDefault="00A21885" w:rsidP="001A2577">
            <w:pPr>
              <w:pStyle w:val="Tabletext"/>
            </w:pPr>
            <w:r w:rsidRPr="00645A9C">
              <w:t>49</w:t>
            </w:r>
          </w:p>
        </w:tc>
        <w:tc>
          <w:tcPr>
            <w:tcW w:w="84" w:type="pct"/>
          </w:tcPr>
          <w:p w14:paraId="130D0968" w14:textId="7E9C6020" w:rsidR="001A2577" w:rsidRPr="001A2577" w:rsidRDefault="001A2577" w:rsidP="001A2577">
            <w:pPr>
              <w:pStyle w:val="Tabletext"/>
            </w:pPr>
            <w:r w:rsidRPr="001A2577">
              <w:t>ABCD</w:t>
            </w:r>
          </w:p>
        </w:tc>
        <w:tc>
          <w:tcPr>
            <w:tcW w:w="532" w:type="pct"/>
          </w:tcPr>
          <w:p w14:paraId="762EA28F" w14:textId="216314BD" w:rsidR="001A2577" w:rsidRPr="001A2577" w:rsidRDefault="001A2577" w:rsidP="001A2577">
            <w:pPr>
              <w:pStyle w:val="Tabletext"/>
            </w:pPr>
            <w:r w:rsidRPr="001A2577">
              <w:rPr>
                <w:b/>
                <w:bCs/>
              </w:rPr>
              <w:t>Complications (inpatient care):</w:t>
            </w:r>
            <w:r>
              <w:t xml:space="preserve"> </w:t>
            </w:r>
            <w:r w:rsidRPr="001A2577">
              <w:t xml:space="preserve">Adults living with type 2 diabetes who are admitted to hospital </w:t>
            </w:r>
            <w:r w:rsidRPr="001A2577">
              <w:lastRenderedPageBreak/>
              <w:t>should be kept safe from harm and be supported to manage their own diabetes care wherever possible</w:t>
            </w:r>
          </w:p>
        </w:tc>
        <w:tc>
          <w:tcPr>
            <w:tcW w:w="1246" w:type="pct"/>
          </w:tcPr>
          <w:p w14:paraId="706468D8" w14:textId="77777777" w:rsidR="001A2577" w:rsidRPr="001A2577" w:rsidRDefault="001A2577" w:rsidP="001A2577">
            <w:pPr>
              <w:pStyle w:val="Tabletext"/>
            </w:pPr>
            <w:r w:rsidRPr="001A2577">
              <w:lastRenderedPageBreak/>
              <w:t>As per</w:t>
            </w:r>
          </w:p>
          <w:p w14:paraId="57171C08" w14:textId="77777777" w:rsidR="001A2577" w:rsidRPr="001A2577" w:rsidRDefault="001A2577" w:rsidP="001A2577">
            <w:pPr>
              <w:pStyle w:val="Tabletext"/>
            </w:pPr>
          </w:p>
          <w:p w14:paraId="2C9B3899" w14:textId="77777777" w:rsidR="001A2577" w:rsidRPr="001A2577" w:rsidRDefault="001F5938" w:rsidP="001A2577">
            <w:pPr>
              <w:pStyle w:val="Tabletext"/>
              <w:rPr>
                <w:rStyle w:val="Hyperlink"/>
              </w:rPr>
            </w:pPr>
            <w:hyperlink r:id="rId114" w:history="1">
              <w:r w:rsidR="001A2577" w:rsidRPr="001A2577">
                <w:rPr>
                  <w:rStyle w:val="Hyperlink"/>
                </w:rPr>
                <w:t>Joint British Diabetes Societies (JBDS) for Inpatient Care Group | ABCD (Diabetes Care) Ltd</w:t>
              </w:r>
            </w:hyperlink>
            <w:r w:rsidR="001A2577" w:rsidRPr="001A2577">
              <w:rPr>
                <w:rStyle w:val="Hyperlink"/>
              </w:rPr>
              <w:t xml:space="preserve"> </w:t>
            </w:r>
          </w:p>
          <w:p w14:paraId="59D70951" w14:textId="77777777" w:rsidR="001A2577" w:rsidRPr="001A2577" w:rsidRDefault="001A2577" w:rsidP="001A2577">
            <w:pPr>
              <w:pStyle w:val="Tabletext"/>
            </w:pPr>
          </w:p>
          <w:p w14:paraId="298D4A0F" w14:textId="77777777" w:rsidR="001A2577" w:rsidRPr="001A2577" w:rsidRDefault="001A2577" w:rsidP="001A2577">
            <w:pPr>
              <w:pStyle w:val="Tabletext"/>
            </w:pPr>
          </w:p>
          <w:p w14:paraId="761F4899" w14:textId="77777777" w:rsidR="001A2577" w:rsidRPr="001A2577" w:rsidRDefault="001A2577" w:rsidP="001A2577">
            <w:pPr>
              <w:pStyle w:val="Tabletext"/>
            </w:pPr>
          </w:p>
        </w:tc>
        <w:tc>
          <w:tcPr>
            <w:tcW w:w="2709" w:type="pct"/>
          </w:tcPr>
          <w:p w14:paraId="29311124" w14:textId="2C5EEEED" w:rsidR="001A2577" w:rsidRPr="001A2577" w:rsidRDefault="001A2577" w:rsidP="001A2577">
            <w:pPr>
              <w:pStyle w:val="Tabletext"/>
            </w:pPr>
            <w:r w:rsidRPr="001A2577">
              <w:rPr>
                <w:rStyle w:val="Hyperlink"/>
              </w:rPr>
              <w:lastRenderedPageBreak/>
              <w:t>NaDIA (</w:t>
            </w:r>
            <w:hyperlink r:id="rId115" w:history="1">
              <w:r w:rsidRPr="001A2577">
                <w:rPr>
                  <w:rStyle w:val="Hyperlink"/>
                </w:rPr>
                <w:t>National Diabetes Inpatient Audit (NaDIA) - 2019 - NHS Digital</w:t>
              </w:r>
            </w:hyperlink>
            <w:r w:rsidRPr="001A2577">
              <w:rPr>
                <w:rStyle w:val="Hyperlink"/>
              </w:rPr>
              <w:t xml:space="preserve">) </w:t>
            </w:r>
            <w:r w:rsidRPr="001A2577">
              <w:t xml:space="preserve">and </w:t>
            </w:r>
            <w:r w:rsidRPr="001A2577">
              <w:rPr>
                <w:rStyle w:val="Hyperlink"/>
              </w:rPr>
              <w:t>NDISA (</w:t>
            </w:r>
            <w:hyperlink r:id="rId116" w:history="1">
              <w:r w:rsidRPr="001A2577">
                <w:rPr>
                  <w:rStyle w:val="Hyperlink"/>
                </w:rPr>
                <w:t>National Diabetes Inpatient Safety Audit (NDISA) information for hospitals - NHS Digital</w:t>
              </w:r>
            </w:hyperlink>
            <w:r w:rsidRPr="001A2577">
              <w:rPr>
                <w:rStyle w:val="Hyperlink"/>
              </w:rPr>
              <w:t>)</w:t>
            </w:r>
          </w:p>
        </w:tc>
      </w:tr>
      <w:tr w:rsidR="0091765A" w:rsidRPr="00C92280" w14:paraId="4B5CE820" w14:textId="77777777" w:rsidTr="00E656F9">
        <w:trPr>
          <w:trHeight w:val="282"/>
        </w:trPr>
        <w:tc>
          <w:tcPr>
            <w:tcW w:w="429" w:type="pct"/>
          </w:tcPr>
          <w:p w14:paraId="2005B09A" w14:textId="321727A4" w:rsidR="001A2577" w:rsidRPr="00645A9C" w:rsidRDefault="00A21885" w:rsidP="001A2577">
            <w:pPr>
              <w:pStyle w:val="Tabletext"/>
            </w:pPr>
            <w:r w:rsidRPr="00645A9C">
              <w:t>50</w:t>
            </w:r>
          </w:p>
        </w:tc>
        <w:tc>
          <w:tcPr>
            <w:tcW w:w="84" w:type="pct"/>
          </w:tcPr>
          <w:p w14:paraId="1554B5B3" w14:textId="294A2BD2" w:rsidR="001A2577" w:rsidRDefault="001A2577" w:rsidP="001A2577">
            <w:pPr>
              <w:pStyle w:val="Tabletext"/>
            </w:pPr>
            <w:r>
              <w:t>Diabetes UK</w:t>
            </w:r>
          </w:p>
        </w:tc>
        <w:tc>
          <w:tcPr>
            <w:tcW w:w="532" w:type="pct"/>
          </w:tcPr>
          <w:p w14:paraId="6DCB5EE1" w14:textId="1D7FF015" w:rsidR="001A2577" w:rsidRPr="006C45B3" w:rsidRDefault="001A2577" w:rsidP="001A2577">
            <w:pPr>
              <w:pStyle w:val="Tabletext"/>
              <w:rPr>
                <w:b/>
                <w:bCs/>
              </w:rPr>
            </w:pPr>
            <w:r w:rsidRPr="001A2577">
              <w:rPr>
                <w:b/>
                <w:bCs/>
              </w:rPr>
              <w:t>Complications (inpatient care):</w:t>
            </w:r>
            <w:r>
              <w:t xml:space="preserve"> </w:t>
            </w:r>
            <w:r w:rsidRPr="00FC74D8">
              <w:t xml:space="preserve">Adults with </w:t>
            </w:r>
            <w:r>
              <w:t xml:space="preserve">type 2 </w:t>
            </w:r>
            <w:r w:rsidRPr="00FC74D8">
              <w:t xml:space="preserve">diabetes in hospital </w:t>
            </w:r>
            <w:r>
              <w:t xml:space="preserve">should </w:t>
            </w:r>
            <w:r w:rsidRPr="00FC74D8">
              <w:t>receive advice from a multidisciplinary team with expertise in diabetes</w:t>
            </w:r>
          </w:p>
        </w:tc>
        <w:tc>
          <w:tcPr>
            <w:tcW w:w="1246" w:type="pct"/>
          </w:tcPr>
          <w:p w14:paraId="502A1278" w14:textId="1AE624FC" w:rsidR="001A2577" w:rsidRDefault="001A2577" w:rsidP="001A2577">
            <w:pPr>
              <w:pStyle w:val="Tabletext"/>
            </w:pPr>
            <w:r>
              <w:t xml:space="preserve">The National Diabetes Inpatient </w:t>
            </w:r>
            <w:r w:rsidR="009024AC">
              <w:t>Audit (</w:t>
            </w:r>
            <w:r>
              <w:t>NaDIA) continues to make the long-standing recommendation that every unit should have a dedicated multidisciplinary team of specialist diabetes practitioners, in line with the NHS Long Term Plan.</w:t>
            </w:r>
          </w:p>
          <w:p w14:paraId="2E03C930" w14:textId="79137250" w:rsidR="001A2577" w:rsidRPr="00DE0B5F" w:rsidRDefault="001A2577" w:rsidP="001A2577">
            <w:pPr>
              <w:pStyle w:val="Tabletext"/>
            </w:pPr>
            <w:r>
              <w:t>These teams are essential to reduce the high rates of medication errors and DKA seen in people with diabetes when they are patients in hospital, and maintain the progress made in reducing the rates of severe hypoglycaemic episodes and improving delivery of personalised care reported in the most recent 2019 audit.</w:t>
            </w:r>
          </w:p>
        </w:tc>
        <w:tc>
          <w:tcPr>
            <w:tcW w:w="2709" w:type="pct"/>
          </w:tcPr>
          <w:p w14:paraId="7A155667" w14:textId="77777777" w:rsidR="001A2577" w:rsidRDefault="001A2577" w:rsidP="001A2577">
            <w:pPr>
              <w:pStyle w:val="Tabletext"/>
            </w:pPr>
            <w:r>
              <w:t xml:space="preserve">NaDIA reports on the quality of care received by people with diabetes in hospital including staffing levels and team information: </w:t>
            </w:r>
          </w:p>
          <w:p w14:paraId="1FA0AAA0" w14:textId="77777777" w:rsidR="001A2577" w:rsidRDefault="001F5938" w:rsidP="001A2577">
            <w:pPr>
              <w:pStyle w:val="Tabletext"/>
            </w:pPr>
            <w:hyperlink r:id="rId117" w:history="1">
              <w:r w:rsidR="001A2577" w:rsidRPr="007E6DFF">
                <w:rPr>
                  <w:rStyle w:val="Hyperlink"/>
                  <w:rFonts w:cs="Arial"/>
                </w:rPr>
                <w:t>https://digital.nhs.uk/data-and-information/publications/statistical/national-diabetes-inpatient-audit</w:t>
              </w:r>
            </w:hyperlink>
          </w:p>
          <w:p w14:paraId="6249FC32" w14:textId="77777777" w:rsidR="001A2577" w:rsidRPr="00DE0B5F" w:rsidRDefault="001A2577" w:rsidP="001A2577">
            <w:pPr>
              <w:pStyle w:val="Tabletext"/>
            </w:pPr>
          </w:p>
        </w:tc>
      </w:tr>
      <w:tr w:rsidR="0091765A" w:rsidRPr="00C92280" w14:paraId="5A3EC613" w14:textId="77777777" w:rsidTr="00E656F9">
        <w:trPr>
          <w:trHeight w:val="282"/>
        </w:trPr>
        <w:tc>
          <w:tcPr>
            <w:tcW w:w="429" w:type="pct"/>
          </w:tcPr>
          <w:p w14:paraId="5EB1BCF6" w14:textId="096F02F9" w:rsidR="009C07BA" w:rsidRPr="00645A9C" w:rsidRDefault="00A21885" w:rsidP="009C07BA">
            <w:pPr>
              <w:pStyle w:val="Tabletext"/>
            </w:pPr>
            <w:r w:rsidRPr="00645A9C">
              <w:t>51</w:t>
            </w:r>
          </w:p>
        </w:tc>
        <w:tc>
          <w:tcPr>
            <w:tcW w:w="84" w:type="pct"/>
          </w:tcPr>
          <w:p w14:paraId="63AB036E" w14:textId="1AC652C8" w:rsidR="009C07BA" w:rsidRPr="009C07BA" w:rsidRDefault="009C07BA" w:rsidP="009C07BA">
            <w:pPr>
              <w:pStyle w:val="Tabletext"/>
            </w:pPr>
            <w:r w:rsidRPr="009C07BA">
              <w:t>SCM8</w:t>
            </w:r>
          </w:p>
        </w:tc>
        <w:tc>
          <w:tcPr>
            <w:tcW w:w="532" w:type="pct"/>
          </w:tcPr>
          <w:p w14:paraId="32AF798A" w14:textId="1056E737" w:rsidR="009C07BA" w:rsidRPr="009C07BA" w:rsidRDefault="009C07BA" w:rsidP="009C07BA">
            <w:pPr>
              <w:pStyle w:val="Tabletext"/>
            </w:pPr>
            <w:r w:rsidRPr="009C07BA">
              <w:rPr>
                <w:b/>
                <w:bCs/>
              </w:rPr>
              <w:t xml:space="preserve">Complications (inpatient </w:t>
            </w:r>
            <w:r w:rsidRPr="009C07BA">
              <w:rPr>
                <w:b/>
                <w:bCs/>
              </w:rPr>
              <w:lastRenderedPageBreak/>
              <w:t>care):</w:t>
            </w:r>
            <w:r>
              <w:t xml:space="preserve"> </w:t>
            </w:r>
            <w:r w:rsidRPr="009C07BA">
              <w:t xml:space="preserve">Lack of inpatient diabetes specialist advice in some in-patient facilities – applies equally to type 1 diabetes </w:t>
            </w:r>
          </w:p>
        </w:tc>
        <w:tc>
          <w:tcPr>
            <w:tcW w:w="1246" w:type="pct"/>
          </w:tcPr>
          <w:p w14:paraId="2CAFAAFD" w14:textId="77777777" w:rsidR="009C07BA" w:rsidRPr="009C07BA" w:rsidRDefault="009C07BA" w:rsidP="009C07BA">
            <w:pPr>
              <w:pStyle w:val="Tabletext"/>
            </w:pPr>
            <w:r w:rsidRPr="009C07BA">
              <w:lastRenderedPageBreak/>
              <w:t xml:space="preserve">Care of diabetes for inpatients in institutions which have traditionally </w:t>
            </w:r>
            <w:r w:rsidRPr="009C07BA">
              <w:lastRenderedPageBreak/>
              <w:t xml:space="preserve">not be covered by the diabetes audit, but who are very likely to care for people with diabetes – notably, psychiatric hospitals heart and lung hospital (e.g. Papworth) and care homes.  </w:t>
            </w:r>
          </w:p>
          <w:p w14:paraId="6A3F76C3" w14:textId="77777777" w:rsidR="009C07BA" w:rsidRPr="009C07BA" w:rsidRDefault="009C07BA" w:rsidP="009C07BA">
            <w:pPr>
              <w:pStyle w:val="Tabletext"/>
            </w:pPr>
          </w:p>
          <w:p w14:paraId="10D6702A" w14:textId="1FBC024A" w:rsidR="009C07BA" w:rsidRPr="009C07BA" w:rsidRDefault="009C07BA" w:rsidP="009C07BA">
            <w:pPr>
              <w:pStyle w:val="Tabletext"/>
            </w:pPr>
            <w:r w:rsidRPr="009C07BA">
              <w:t xml:space="preserve">Applies also to type 1 diabetes </w:t>
            </w:r>
          </w:p>
        </w:tc>
        <w:tc>
          <w:tcPr>
            <w:tcW w:w="2709" w:type="pct"/>
          </w:tcPr>
          <w:p w14:paraId="0D99A43F" w14:textId="77777777" w:rsidR="009C07BA" w:rsidRDefault="009C07BA" w:rsidP="009C07BA">
            <w:pPr>
              <w:pStyle w:val="Tabletext"/>
            </w:pPr>
          </w:p>
        </w:tc>
      </w:tr>
      <w:tr w:rsidR="0091765A" w:rsidRPr="00C92280" w14:paraId="67C170DA" w14:textId="77777777" w:rsidTr="00E656F9">
        <w:trPr>
          <w:trHeight w:val="282"/>
        </w:trPr>
        <w:tc>
          <w:tcPr>
            <w:tcW w:w="429" w:type="pct"/>
          </w:tcPr>
          <w:p w14:paraId="51E4F598" w14:textId="415103F0" w:rsidR="009C07BA" w:rsidRPr="00645A9C" w:rsidRDefault="00A21885" w:rsidP="009C07BA">
            <w:pPr>
              <w:pStyle w:val="Tabletext"/>
            </w:pPr>
            <w:r w:rsidRPr="00645A9C">
              <w:t>52</w:t>
            </w:r>
          </w:p>
        </w:tc>
        <w:tc>
          <w:tcPr>
            <w:tcW w:w="84" w:type="pct"/>
          </w:tcPr>
          <w:p w14:paraId="57AE9CF6" w14:textId="51FBC706" w:rsidR="009C07BA" w:rsidRDefault="009C07BA" w:rsidP="009C07BA">
            <w:pPr>
              <w:pStyle w:val="Tabletext"/>
            </w:pPr>
            <w:r>
              <w:t>ABCD</w:t>
            </w:r>
          </w:p>
        </w:tc>
        <w:tc>
          <w:tcPr>
            <w:tcW w:w="532" w:type="pct"/>
          </w:tcPr>
          <w:p w14:paraId="60C873EA" w14:textId="430F1B21" w:rsidR="009C07BA" w:rsidRPr="001A2577" w:rsidRDefault="009C07BA" w:rsidP="009C07BA">
            <w:pPr>
              <w:pStyle w:val="Tabletext"/>
              <w:rPr>
                <w:b/>
                <w:bCs/>
              </w:rPr>
            </w:pPr>
            <w:r w:rsidRPr="009C07BA">
              <w:rPr>
                <w:b/>
                <w:bCs/>
              </w:rPr>
              <w:t>Patient experience (access to care):</w:t>
            </w:r>
            <w:r>
              <w:t xml:space="preserve"> </w:t>
            </w:r>
            <w:r w:rsidRPr="00052E9C">
              <w:t>Adults living with type 2 diabetes have their care tailored to their individual circumstances, needs and wishes</w:t>
            </w:r>
          </w:p>
        </w:tc>
        <w:tc>
          <w:tcPr>
            <w:tcW w:w="1246" w:type="pct"/>
          </w:tcPr>
          <w:p w14:paraId="359094AF" w14:textId="77777777" w:rsidR="009C07BA" w:rsidRDefault="009C07BA" w:rsidP="009C07BA">
            <w:pPr>
              <w:pStyle w:val="Tabletext"/>
            </w:pPr>
            <w:r>
              <w:t>NICE 28</w:t>
            </w:r>
          </w:p>
          <w:p w14:paraId="0513BD17" w14:textId="06A4D34C" w:rsidR="009C07BA" w:rsidRDefault="001F5938" w:rsidP="009C07BA">
            <w:pPr>
              <w:pStyle w:val="Tabletext"/>
            </w:pPr>
            <w:hyperlink r:id="rId118" w:history="1">
              <w:r w:rsidR="009C07BA">
                <w:rPr>
                  <w:rStyle w:val="Hyperlink"/>
                </w:rPr>
                <w:t>Overview | Type 2 diabetes in adults: management | Guidance | NICE</w:t>
              </w:r>
            </w:hyperlink>
          </w:p>
        </w:tc>
        <w:tc>
          <w:tcPr>
            <w:tcW w:w="2709" w:type="pct"/>
          </w:tcPr>
          <w:p w14:paraId="6149D01A" w14:textId="77777777" w:rsidR="009C07BA" w:rsidRDefault="009C07BA" w:rsidP="009C07BA">
            <w:pPr>
              <w:pStyle w:val="Tabletext"/>
            </w:pPr>
          </w:p>
        </w:tc>
      </w:tr>
      <w:tr w:rsidR="0091765A" w:rsidRPr="00C92280" w14:paraId="76CF51BC" w14:textId="77777777" w:rsidTr="00E656F9">
        <w:trPr>
          <w:trHeight w:val="282"/>
        </w:trPr>
        <w:tc>
          <w:tcPr>
            <w:tcW w:w="429" w:type="pct"/>
          </w:tcPr>
          <w:p w14:paraId="5DD317BF" w14:textId="114E89F4" w:rsidR="009C07BA" w:rsidRPr="00645A9C" w:rsidRDefault="00A21885" w:rsidP="009C07BA">
            <w:pPr>
              <w:pStyle w:val="Tabletext"/>
            </w:pPr>
            <w:r w:rsidRPr="00645A9C">
              <w:t>53</w:t>
            </w:r>
          </w:p>
        </w:tc>
        <w:tc>
          <w:tcPr>
            <w:tcW w:w="84" w:type="pct"/>
          </w:tcPr>
          <w:p w14:paraId="0642D4FB" w14:textId="16C70E52" w:rsidR="009C07BA" w:rsidRPr="009C07BA" w:rsidRDefault="009C07BA" w:rsidP="009C07BA">
            <w:pPr>
              <w:pStyle w:val="Tabletext"/>
            </w:pPr>
            <w:r w:rsidRPr="009C07BA">
              <w:t>SCM5</w:t>
            </w:r>
          </w:p>
        </w:tc>
        <w:tc>
          <w:tcPr>
            <w:tcW w:w="532" w:type="pct"/>
          </w:tcPr>
          <w:p w14:paraId="6D7D277E" w14:textId="77777777" w:rsidR="009C07BA" w:rsidRPr="009C07BA" w:rsidRDefault="009C07BA" w:rsidP="009C07BA">
            <w:pPr>
              <w:pStyle w:val="Tabletext"/>
            </w:pPr>
            <w:r w:rsidRPr="009C07BA">
              <w:rPr>
                <w:b/>
                <w:bCs/>
              </w:rPr>
              <w:t xml:space="preserve">Patient experience (access to </w:t>
            </w:r>
            <w:r w:rsidRPr="009C07BA">
              <w:rPr>
                <w:b/>
                <w:bCs/>
              </w:rPr>
              <w:lastRenderedPageBreak/>
              <w:t>care):</w:t>
            </w:r>
            <w:r w:rsidRPr="009C07BA">
              <w:t xml:space="preserve"> Equal access for all to reduce health inequalities– regardless of postcode/region/race etc </w:t>
            </w:r>
          </w:p>
          <w:p w14:paraId="4CF14573" w14:textId="75610674" w:rsidR="009C07BA" w:rsidRPr="009C07BA" w:rsidRDefault="009C07BA" w:rsidP="009C07BA">
            <w:pPr>
              <w:pStyle w:val="Tabletext"/>
            </w:pPr>
            <w:r w:rsidRPr="009C07BA">
              <w:t xml:space="preserve">Self referral, phone and F2F/attend anywhere appointments at varying times of day </w:t>
            </w:r>
          </w:p>
        </w:tc>
        <w:tc>
          <w:tcPr>
            <w:tcW w:w="1246" w:type="pct"/>
          </w:tcPr>
          <w:p w14:paraId="5F022351" w14:textId="77777777" w:rsidR="009C07BA" w:rsidRPr="009C07BA" w:rsidRDefault="009C07BA" w:rsidP="009C07BA">
            <w:pPr>
              <w:pStyle w:val="Tabletext"/>
            </w:pPr>
          </w:p>
        </w:tc>
        <w:tc>
          <w:tcPr>
            <w:tcW w:w="2709" w:type="pct"/>
          </w:tcPr>
          <w:p w14:paraId="26418FBF" w14:textId="77777777" w:rsidR="009C07BA" w:rsidRPr="009C07BA" w:rsidRDefault="009C07BA" w:rsidP="009C07BA">
            <w:pPr>
              <w:pStyle w:val="Tabletext"/>
            </w:pPr>
            <w:r w:rsidRPr="009C07BA">
              <w:t xml:space="preserve">https://www.england.nhs.uk/about/equality/equality-hub/resources/ </w:t>
            </w:r>
          </w:p>
          <w:p w14:paraId="7011D2C2" w14:textId="3C3452C0" w:rsidR="009C07BA" w:rsidRPr="009C07BA" w:rsidRDefault="001F5938" w:rsidP="009C07BA">
            <w:pPr>
              <w:pStyle w:val="Tabletext"/>
              <w:rPr>
                <w:rStyle w:val="Hyperlink"/>
              </w:rPr>
            </w:pPr>
            <w:hyperlink r:id="rId119" w:history="1">
              <w:r w:rsidR="009C07BA" w:rsidRPr="009C07BA">
                <w:rPr>
                  <w:rStyle w:val="Hyperlink"/>
                </w:rPr>
                <w:t>https://www.nice.org.uk/guidance/qs6/chapter/Quality-statements</w:t>
              </w:r>
            </w:hyperlink>
          </w:p>
        </w:tc>
      </w:tr>
      <w:tr w:rsidR="0091765A" w:rsidRPr="00C92280" w14:paraId="44040D7A" w14:textId="77777777" w:rsidTr="00E656F9">
        <w:trPr>
          <w:trHeight w:val="282"/>
        </w:trPr>
        <w:tc>
          <w:tcPr>
            <w:tcW w:w="429" w:type="pct"/>
          </w:tcPr>
          <w:p w14:paraId="2CF7F91D" w14:textId="1367E663" w:rsidR="009C07BA" w:rsidRPr="00645A9C" w:rsidRDefault="00A21885" w:rsidP="009C07BA">
            <w:pPr>
              <w:pStyle w:val="Tabletext"/>
            </w:pPr>
            <w:r w:rsidRPr="00645A9C">
              <w:t>54</w:t>
            </w:r>
          </w:p>
        </w:tc>
        <w:tc>
          <w:tcPr>
            <w:tcW w:w="84" w:type="pct"/>
          </w:tcPr>
          <w:p w14:paraId="401C9DB5" w14:textId="4D2DF79C" w:rsidR="009C07BA" w:rsidRPr="009C07BA" w:rsidRDefault="009C07BA" w:rsidP="009C07BA">
            <w:pPr>
              <w:pStyle w:val="Tabletext"/>
              <w:rPr>
                <w:rStyle w:val="Strong"/>
                <w:b w:val="0"/>
                <w:bCs w:val="0"/>
              </w:rPr>
            </w:pPr>
            <w:r w:rsidRPr="009C07BA">
              <w:rPr>
                <w:rStyle w:val="Strong"/>
                <w:b w:val="0"/>
                <w:bCs w:val="0"/>
              </w:rPr>
              <w:t>SCM8</w:t>
            </w:r>
          </w:p>
        </w:tc>
        <w:tc>
          <w:tcPr>
            <w:tcW w:w="532" w:type="pct"/>
          </w:tcPr>
          <w:p w14:paraId="24DB103B" w14:textId="5D9FEB72" w:rsidR="009C07BA" w:rsidRPr="009C07BA" w:rsidRDefault="009C07BA" w:rsidP="009C07BA">
            <w:pPr>
              <w:pStyle w:val="Tabletext"/>
              <w:rPr>
                <w:rStyle w:val="Strong"/>
                <w:b w:val="0"/>
                <w:bCs w:val="0"/>
              </w:rPr>
            </w:pPr>
            <w:r w:rsidRPr="009C07BA">
              <w:rPr>
                <w:b/>
                <w:bCs/>
              </w:rPr>
              <w:t>Patient experience (access to care):</w:t>
            </w:r>
            <w:r>
              <w:rPr>
                <w:rStyle w:val="Strong"/>
                <w:b w:val="0"/>
                <w:bCs w:val="0"/>
              </w:rPr>
              <w:t xml:space="preserve"> </w:t>
            </w:r>
            <w:r w:rsidRPr="009C07BA">
              <w:rPr>
                <w:rStyle w:val="Strong"/>
                <w:b w:val="0"/>
                <w:bCs w:val="0"/>
              </w:rPr>
              <w:t xml:space="preserve">Remote consultation – both type 1 and type 2 diabetes </w:t>
            </w:r>
          </w:p>
        </w:tc>
        <w:tc>
          <w:tcPr>
            <w:tcW w:w="1246" w:type="pct"/>
          </w:tcPr>
          <w:p w14:paraId="030A7B5B" w14:textId="0A258EB3" w:rsidR="009C07BA" w:rsidRPr="009C07BA" w:rsidRDefault="009C07BA" w:rsidP="009C07BA">
            <w:pPr>
              <w:pStyle w:val="Tabletext"/>
              <w:rPr>
                <w:rStyle w:val="Strong"/>
                <w:b w:val="0"/>
                <w:bCs w:val="0"/>
              </w:rPr>
            </w:pPr>
            <w:r w:rsidRPr="009C07BA">
              <w:rPr>
                <w:rStyle w:val="Strong"/>
                <w:b w:val="0"/>
                <w:bCs w:val="0"/>
              </w:rPr>
              <w:t xml:space="preserve">Clarity on frequency and appropriateness of remote consultation, made necessary by COVID, but </w:t>
            </w:r>
            <w:r w:rsidR="009024AC" w:rsidRPr="009C07BA">
              <w:rPr>
                <w:rStyle w:val="Strong"/>
                <w:b w:val="0"/>
                <w:bCs w:val="0"/>
              </w:rPr>
              <w:t>likely</w:t>
            </w:r>
            <w:r w:rsidRPr="009C07BA">
              <w:rPr>
                <w:rStyle w:val="Strong"/>
                <w:b w:val="0"/>
                <w:bCs w:val="0"/>
              </w:rPr>
              <w:t xml:space="preserve"> appropriate on an ongoing basis for some individuals.  Recognition that physical exams cannot be done…</w:t>
            </w:r>
          </w:p>
        </w:tc>
        <w:tc>
          <w:tcPr>
            <w:tcW w:w="2709" w:type="pct"/>
          </w:tcPr>
          <w:p w14:paraId="016737CA" w14:textId="77777777" w:rsidR="009C07BA" w:rsidRPr="009C07BA" w:rsidRDefault="001F5938" w:rsidP="009C07BA">
            <w:pPr>
              <w:pStyle w:val="Tabletext"/>
              <w:rPr>
                <w:rStyle w:val="Hyperlink"/>
              </w:rPr>
            </w:pPr>
            <w:hyperlink r:id="rId120" w:history="1">
              <w:r w:rsidR="009C07BA" w:rsidRPr="009C07BA">
                <w:rPr>
                  <w:rStyle w:val="Hyperlink"/>
                </w:rPr>
                <w:t>https://www.diabetes.org.uk/professionals/resources/shared-practice/remote-consultations</w:t>
              </w:r>
            </w:hyperlink>
          </w:p>
          <w:p w14:paraId="6FD3F6B4" w14:textId="77777777" w:rsidR="009C07BA" w:rsidRPr="009C07BA" w:rsidRDefault="009C07BA" w:rsidP="009C07BA">
            <w:pPr>
              <w:pStyle w:val="Tabletext"/>
              <w:rPr>
                <w:rStyle w:val="Hyperlink"/>
              </w:rPr>
            </w:pPr>
          </w:p>
          <w:p w14:paraId="31AC4BAF" w14:textId="77777777" w:rsidR="009C07BA" w:rsidRPr="009C07BA" w:rsidRDefault="001F5938" w:rsidP="009C07BA">
            <w:pPr>
              <w:pStyle w:val="Tabletext"/>
              <w:rPr>
                <w:rStyle w:val="Hyperlink"/>
              </w:rPr>
            </w:pPr>
            <w:hyperlink r:id="rId121" w:history="1">
              <w:r w:rsidR="009C07BA" w:rsidRPr="009C07BA">
                <w:rPr>
                  <w:rStyle w:val="Hyperlink"/>
                </w:rPr>
                <w:t>https://www.who.int/news/item/14-04-2022-the-global-diabetes-compact-a-promising-first-year</w:t>
              </w:r>
            </w:hyperlink>
          </w:p>
          <w:p w14:paraId="442B1651" w14:textId="77777777" w:rsidR="009C07BA" w:rsidRPr="009C07BA" w:rsidRDefault="009C07BA" w:rsidP="009C07BA">
            <w:pPr>
              <w:pStyle w:val="Tabletext"/>
              <w:rPr>
                <w:rStyle w:val="Strong"/>
                <w:b w:val="0"/>
                <w:bCs w:val="0"/>
              </w:rPr>
            </w:pPr>
          </w:p>
        </w:tc>
      </w:tr>
      <w:tr w:rsidR="0091765A" w:rsidRPr="00C92280" w14:paraId="11DB31B0" w14:textId="77777777" w:rsidTr="00E656F9">
        <w:trPr>
          <w:trHeight w:val="282"/>
        </w:trPr>
        <w:tc>
          <w:tcPr>
            <w:tcW w:w="429" w:type="pct"/>
          </w:tcPr>
          <w:p w14:paraId="6E0953A4" w14:textId="15911ED4" w:rsidR="009C07BA" w:rsidRPr="00645A9C" w:rsidRDefault="00A21885" w:rsidP="009C07BA">
            <w:pPr>
              <w:pStyle w:val="Tabletext"/>
            </w:pPr>
            <w:r w:rsidRPr="00645A9C">
              <w:t>55</w:t>
            </w:r>
          </w:p>
        </w:tc>
        <w:tc>
          <w:tcPr>
            <w:tcW w:w="84" w:type="pct"/>
          </w:tcPr>
          <w:p w14:paraId="76DAA38D" w14:textId="39E033FE" w:rsidR="009C07BA" w:rsidRPr="009C07BA" w:rsidRDefault="009C07BA" w:rsidP="009C07BA">
            <w:pPr>
              <w:pStyle w:val="Tabletext"/>
              <w:rPr>
                <w:rStyle w:val="Strong"/>
                <w:b w:val="0"/>
                <w:bCs w:val="0"/>
              </w:rPr>
            </w:pPr>
            <w:r w:rsidRPr="009C07BA">
              <w:rPr>
                <w:rStyle w:val="Strong"/>
                <w:b w:val="0"/>
                <w:bCs w:val="0"/>
              </w:rPr>
              <w:t>SCM8</w:t>
            </w:r>
          </w:p>
        </w:tc>
        <w:tc>
          <w:tcPr>
            <w:tcW w:w="532" w:type="pct"/>
          </w:tcPr>
          <w:p w14:paraId="3CC1447F" w14:textId="50B80BAE" w:rsidR="009C07BA" w:rsidRPr="009C07BA" w:rsidRDefault="009C07BA" w:rsidP="009C07BA">
            <w:pPr>
              <w:pStyle w:val="Tabletext"/>
              <w:rPr>
                <w:rStyle w:val="Strong"/>
                <w:b w:val="0"/>
                <w:bCs w:val="0"/>
              </w:rPr>
            </w:pPr>
            <w:r w:rsidRPr="009C07BA">
              <w:rPr>
                <w:b/>
                <w:bCs/>
              </w:rPr>
              <w:t>Patient experience (access to care):</w:t>
            </w:r>
            <w:r>
              <w:rPr>
                <w:rStyle w:val="Strong"/>
                <w:b w:val="0"/>
                <w:bCs w:val="0"/>
              </w:rPr>
              <w:t xml:space="preserve"> </w:t>
            </w:r>
            <w:r w:rsidRPr="009C07BA">
              <w:rPr>
                <w:rStyle w:val="Strong"/>
                <w:b w:val="0"/>
                <w:bCs w:val="0"/>
              </w:rPr>
              <w:lastRenderedPageBreak/>
              <w:t>Diabetes and mental health</w:t>
            </w:r>
          </w:p>
        </w:tc>
        <w:tc>
          <w:tcPr>
            <w:tcW w:w="1246" w:type="pct"/>
          </w:tcPr>
          <w:p w14:paraId="62487558" w14:textId="77777777" w:rsidR="009C07BA" w:rsidRPr="009C07BA" w:rsidRDefault="009C07BA" w:rsidP="009C07BA">
            <w:pPr>
              <w:pStyle w:val="Tabletext"/>
              <w:rPr>
                <w:rStyle w:val="Strong"/>
                <w:b w:val="0"/>
                <w:bCs w:val="0"/>
              </w:rPr>
            </w:pPr>
            <w:r w:rsidRPr="009C07BA">
              <w:rPr>
                <w:rStyle w:val="Strong"/>
                <w:b w:val="0"/>
                <w:bCs w:val="0"/>
              </w:rPr>
              <w:lastRenderedPageBreak/>
              <w:t xml:space="preserve">Diabetes and mental health </w:t>
            </w:r>
          </w:p>
          <w:p w14:paraId="10CAAD6E" w14:textId="77777777" w:rsidR="009C07BA" w:rsidRPr="009C07BA" w:rsidRDefault="009C07BA" w:rsidP="009C07BA">
            <w:pPr>
              <w:pStyle w:val="Tabletext"/>
              <w:rPr>
                <w:rStyle w:val="Strong"/>
                <w:b w:val="0"/>
                <w:bCs w:val="0"/>
              </w:rPr>
            </w:pPr>
          </w:p>
          <w:p w14:paraId="5D6D81BE" w14:textId="4A6BFD1F" w:rsidR="009C07BA" w:rsidRPr="009C07BA" w:rsidRDefault="009C07BA" w:rsidP="009C07BA">
            <w:pPr>
              <w:pStyle w:val="Tabletext"/>
              <w:rPr>
                <w:rStyle w:val="Strong"/>
                <w:b w:val="0"/>
                <w:bCs w:val="0"/>
              </w:rPr>
            </w:pPr>
            <w:r w:rsidRPr="009C07BA">
              <w:rPr>
                <w:rStyle w:val="Strong"/>
                <w:b w:val="0"/>
                <w:bCs w:val="0"/>
              </w:rPr>
              <w:t xml:space="preserve">This applies to managing diabetes in people with pre-existing mental health issues, but also offering </w:t>
            </w:r>
            <w:r w:rsidRPr="009C07BA">
              <w:rPr>
                <w:rStyle w:val="Strong"/>
                <w:b w:val="0"/>
                <w:bCs w:val="0"/>
              </w:rPr>
              <w:lastRenderedPageBreak/>
              <w:t xml:space="preserve">limited support (possible via AI or other means) for people who diabetes leads them to have mental health concerns.  </w:t>
            </w:r>
          </w:p>
        </w:tc>
        <w:tc>
          <w:tcPr>
            <w:tcW w:w="2709" w:type="pct"/>
          </w:tcPr>
          <w:p w14:paraId="2BDA75E4" w14:textId="77777777" w:rsidR="009C07BA" w:rsidRPr="009C07BA" w:rsidRDefault="001F5938" w:rsidP="009C07BA">
            <w:pPr>
              <w:pStyle w:val="Tabletext"/>
              <w:rPr>
                <w:rStyle w:val="Hyperlink"/>
              </w:rPr>
            </w:pPr>
            <w:hyperlink r:id="rId122" w:history="1">
              <w:r w:rsidR="009C07BA" w:rsidRPr="009C07BA">
                <w:rPr>
                  <w:rStyle w:val="Hyperlink"/>
                </w:rPr>
                <w:t>https://www.diabetes.org.uk/resources-s3/2018-08/Diabetes%20and%20Mental%20Health%20%28PDF%2C%205.7MB%29.pdf</w:t>
              </w:r>
            </w:hyperlink>
          </w:p>
          <w:p w14:paraId="4D174C69" w14:textId="77777777" w:rsidR="009C07BA" w:rsidRPr="009C07BA" w:rsidRDefault="009C07BA" w:rsidP="009C07BA">
            <w:pPr>
              <w:pStyle w:val="Tabletext"/>
              <w:rPr>
                <w:rStyle w:val="Strong"/>
                <w:b w:val="0"/>
                <w:bCs w:val="0"/>
              </w:rPr>
            </w:pPr>
          </w:p>
        </w:tc>
      </w:tr>
      <w:tr w:rsidR="0091765A" w:rsidRPr="00C92280" w14:paraId="5B80BB81" w14:textId="77777777" w:rsidTr="00E656F9">
        <w:trPr>
          <w:trHeight w:val="282"/>
        </w:trPr>
        <w:tc>
          <w:tcPr>
            <w:tcW w:w="429" w:type="pct"/>
          </w:tcPr>
          <w:p w14:paraId="5E70A93C" w14:textId="0B6F73F2" w:rsidR="009C07BA" w:rsidRPr="00645A9C" w:rsidRDefault="00A21885" w:rsidP="009C07BA">
            <w:pPr>
              <w:pStyle w:val="Tabletext"/>
            </w:pPr>
            <w:r w:rsidRPr="00645A9C">
              <w:t>56</w:t>
            </w:r>
          </w:p>
        </w:tc>
        <w:tc>
          <w:tcPr>
            <w:tcW w:w="84" w:type="pct"/>
          </w:tcPr>
          <w:p w14:paraId="23195763" w14:textId="4BC89500" w:rsidR="009C07BA" w:rsidRPr="009C07BA" w:rsidRDefault="009C07BA" w:rsidP="009C07BA">
            <w:pPr>
              <w:pStyle w:val="Tabletext"/>
            </w:pPr>
            <w:r w:rsidRPr="009C07BA">
              <w:t xml:space="preserve">SCM2 </w:t>
            </w:r>
          </w:p>
        </w:tc>
        <w:tc>
          <w:tcPr>
            <w:tcW w:w="532" w:type="pct"/>
          </w:tcPr>
          <w:p w14:paraId="1E3A3CB8" w14:textId="16D12FB2" w:rsidR="009C07BA" w:rsidRPr="009C07BA" w:rsidRDefault="009C07BA" w:rsidP="009C07BA">
            <w:pPr>
              <w:pStyle w:val="Tabletext"/>
            </w:pPr>
            <w:r w:rsidRPr="009C07BA">
              <w:rPr>
                <w:b/>
                <w:bCs/>
              </w:rPr>
              <w:t>Patient experience (communication):</w:t>
            </w:r>
            <w:r w:rsidRPr="009C07BA">
              <w:t xml:space="preserve"> Important to allow time for discussions of prognosis for emerging sequalae such as neuropathy and nephropathy</w:t>
            </w:r>
          </w:p>
        </w:tc>
        <w:tc>
          <w:tcPr>
            <w:tcW w:w="1246" w:type="pct"/>
          </w:tcPr>
          <w:p w14:paraId="3B382AD2" w14:textId="3E9EDA93" w:rsidR="009C07BA" w:rsidRPr="009C07BA" w:rsidRDefault="009C07BA" w:rsidP="009C07BA">
            <w:pPr>
              <w:pStyle w:val="Tabletext"/>
            </w:pPr>
            <w:r w:rsidRPr="009C07BA">
              <w:t>Important to allow time for discussions of prognosis for emerging sequalae such as neuropathy and nephropathy</w:t>
            </w:r>
          </w:p>
        </w:tc>
        <w:tc>
          <w:tcPr>
            <w:tcW w:w="2709" w:type="pct"/>
          </w:tcPr>
          <w:p w14:paraId="3A859233" w14:textId="77777777" w:rsidR="009C07BA" w:rsidRPr="009C07BA" w:rsidRDefault="009C07BA" w:rsidP="009C07BA">
            <w:pPr>
              <w:pStyle w:val="Tabletext"/>
            </w:pPr>
            <w:r w:rsidRPr="009C07BA">
              <w:t>1.8.5</w:t>
            </w:r>
          </w:p>
          <w:p w14:paraId="74CF9B2B" w14:textId="31467363" w:rsidR="009C07BA" w:rsidRPr="009C07BA" w:rsidRDefault="009C07BA" w:rsidP="009C07BA">
            <w:pPr>
              <w:pStyle w:val="Tabletext"/>
            </w:pPr>
            <w:r w:rsidRPr="009C07BA">
              <w:t>1.8.12</w:t>
            </w:r>
          </w:p>
        </w:tc>
      </w:tr>
      <w:tr w:rsidR="0091765A" w:rsidRPr="00C92280" w14:paraId="52A2101F" w14:textId="77777777" w:rsidTr="00E656F9">
        <w:trPr>
          <w:trHeight w:val="282"/>
        </w:trPr>
        <w:tc>
          <w:tcPr>
            <w:tcW w:w="429" w:type="pct"/>
          </w:tcPr>
          <w:p w14:paraId="6D87A24A" w14:textId="4F065EDD" w:rsidR="009C07BA" w:rsidRPr="00645A9C" w:rsidRDefault="00A21885" w:rsidP="009C07BA">
            <w:pPr>
              <w:pStyle w:val="Tabletext"/>
            </w:pPr>
            <w:r w:rsidRPr="00645A9C">
              <w:t>57</w:t>
            </w:r>
          </w:p>
        </w:tc>
        <w:tc>
          <w:tcPr>
            <w:tcW w:w="84" w:type="pct"/>
          </w:tcPr>
          <w:p w14:paraId="0769D4EA" w14:textId="34CC92CE" w:rsidR="009C07BA" w:rsidRPr="009C07BA" w:rsidRDefault="009C07BA" w:rsidP="009C07BA">
            <w:pPr>
              <w:pStyle w:val="Tabletext"/>
            </w:pPr>
            <w:r w:rsidRPr="009C07BA">
              <w:t>SCM2</w:t>
            </w:r>
          </w:p>
        </w:tc>
        <w:tc>
          <w:tcPr>
            <w:tcW w:w="532" w:type="pct"/>
          </w:tcPr>
          <w:p w14:paraId="0219DB5F" w14:textId="274FF97C" w:rsidR="009C07BA" w:rsidRPr="009C07BA" w:rsidRDefault="009C07BA" w:rsidP="009C07BA">
            <w:pPr>
              <w:pStyle w:val="Tabletext"/>
            </w:pPr>
            <w:r w:rsidRPr="009C07BA">
              <w:rPr>
                <w:b/>
                <w:bCs/>
              </w:rPr>
              <w:t>Patient experience: (communication):</w:t>
            </w:r>
            <w:r w:rsidRPr="009C07BA">
              <w:t xml:space="preserve"> Reassure patient that practitioner will use the complicated treatment flow charts to </w:t>
            </w:r>
            <w:r w:rsidRPr="009C07BA">
              <w:lastRenderedPageBreak/>
              <w:t>advise treatment options and reassure patients that treatment pathways are well established and not ad hoc</w:t>
            </w:r>
          </w:p>
        </w:tc>
        <w:tc>
          <w:tcPr>
            <w:tcW w:w="1246" w:type="pct"/>
          </w:tcPr>
          <w:p w14:paraId="35016E21" w14:textId="6C29C504" w:rsidR="009C07BA" w:rsidRPr="009C07BA" w:rsidRDefault="009C07BA" w:rsidP="009C07BA">
            <w:pPr>
              <w:pStyle w:val="Tabletext"/>
            </w:pPr>
            <w:r w:rsidRPr="009C07BA">
              <w:lastRenderedPageBreak/>
              <w:t>Reassure patient that practitioner will use the complicated treatment flow charts to advise treatment options and reassure patients that treatment pathways are well established and not ad hoc</w:t>
            </w:r>
          </w:p>
        </w:tc>
        <w:tc>
          <w:tcPr>
            <w:tcW w:w="2709" w:type="pct"/>
          </w:tcPr>
          <w:p w14:paraId="12EABEB0" w14:textId="2D8FAEAE" w:rsidR="009C07BA" w:rsidRPr="009C07BA" w:rsidRDefault="009C07BA" w:rsidP="009C07BA">
            <w:pPr>
              <w:pStyle w:val="Tabletext"/>
            </w:pPr>
            <w:r w:rsidRPr="009C07BA">
              <w:t>1.7.1</w:t>
            </w:r>
          </w:p>
        </w:tc>
      </w:tr>
      <w:tr w:rsidR="0091765A" w:rsidRPr="00C92280" w14:paraId="2C5165C5" w14:textId="77777777" w:rsidTr="00E656F9">
        <w:trPr>
          <w:trHeight w:val="282"/>
        </w:trPr>
        <w:tc>
          <w:tcPr>
            <w:tcW w:w="429" w:type="pct"/>
          </w:tcPr>
          <w:p w14:paraId="0AE46BD0" w14:textId="2F0BC286" w:rsidR="009C07BA" w:rsidRPr="00645A9C" w:rsidRDefault="00A21885" w:rsidP="009C07BA">
            <w:pPr>
              <w:pStyle w:val="Tabletext"/>
            </w:pPr>
            <w:r w:rsidRPr="00645A9C">
              <w:t>58</w:t>
            </w:r>
          </w:p>
        </w:tc>
        <w:tc>
          <w:tcPr>
            <w:tcW w:w="84" w:type="pct"/>
          </w:tcPr>
          <w:p w14:paraId="7808C381" w14:textId="33D16F16" w:rsidR="009C07BA" w:rsidRPr="009C07BA" w:rsidRDefault="009C07BA" w:rsidP="009C07BA">
            <w:pPr>
              <w:pStyle w:val="Tabletext"/>
            </w:pPr>
            <w:r w:rsidRPr="009C07BA">
              <w:t>SCM2</w:t>
            </w:r>
          </w:p>
        </w:tc>
        <w:tc>
          <w:tcPr>
            <w:tcW w:w="532" w:type="pct"/>
          </w:tcPr>
          <w:p w14:paraId="03412DDE" w14:textId="049F5C83" w:rsidR="009C07BA" w:rsidRPr="009C07BA" w:rsidRDefault="009C07BA" w:rsidP="009C07BA">
            <w:pPr>
              <w:pStyle w:val="Tabletext"/>
            </w:pPr>
            <w:r w:rsidRPr="009C07BA">
              <w:rPr>
                <w:b/>
                <w:bCs/>
              </w:rPr>
              <w:t>Patient experience (communication):</w:t>
            </w:r>
            <w:r w:rsidRPr="009C07BA">
              <w:t xml:space="preserve"> Additional developmental areas of emergent practice: Review periods. Allow time to reassure that any increase in period between assessments are in line with stable </w:t>
            </w:r>
            <w:r w:rsidRPr="009C07BA">
              <w:lastRenderedPageBreak/>
              <w:t>disease presentation</w:t>
            </w:r>
          </w:p>
        </w:tc>
        <w:tc>
          <w:tcPr>
            <w:tcW w:w="1246" w:type="pct"/>
          </w:tcPr>
          <w:p w14:paraId="70ACC5EF" w14:textId="617FCB25" w:rsidR="009C07BA" w:rsidRPr="009C07BA" w:rsidRDefault="009C07BA" w:rsidP="009C07BA">
            <w:pPr>
              <w:pStyle w:val="Tabletext"/>
            </w:pPr>
            <w:r w:rsidRPr="009C07BA">
              <w:lastRenderedPageBreak/>
              <w:t>Review periods. Allow time to reassure that any increase in period between assessments are in line with stable disease presentation</w:t>
            </w:r>
            <w:r>
              <w:t>.</w:t>
            </w:r>
          </w:p>
          <w:p w14:paraId="768956D1" w14:textId="2F325271" w:rsidR="009C07BA" w:rsidRPr="009C07BA" w:rsidRDefault="009C07BA" w:rsidP="009C07BA">
            <w:pPr>
              <w:pStyle w:val="Tabletext"/>
            </w:pPr>
            <w:r w:rsidRPr="009C07BA">
              <w:tab/>
            </w:r>
          </w:p>
        </w:tc>
        <w:tc>
          <w:tcPr>
            <w:tcW w:w="2709" w:type="pct"/>
          </w:tcPr>
          <w:p w14:paraId="0DD48079" w14:textId="77777777" w:rsidR="009C07BA" w:rsidRPr="009C07BA" w:rsidRDefault="009C07BA" w:rsidP="009C07BA">
            <w:pPr>
              <w:pStyle w:val="Tabletext"/>
            </w:pPr>
          </w:p>
        </w:tc>
      </w:tr>
      <w:tr w:rsidR="0091765A" w:rsidRPr="00C92280" w14:paraId="38041838" w14:textId="77777777" w:rsidTr="00E656F9">
        <w:trPr>
          <w:trHeight w:val="282"/>
        </w:trPr>
        <w:tc>
          <w:tcPr>
            <w:tcW w:w="429" w:type="pct"/>
          </w:tcPr>
          <w:p w14:paraId="181205B1" w14:textId="321AB371" w:rsidR="009C07BA" w:rsidRPr="00645A9C" w:rsidRDefault="00A21885" w:rsidP="009C07BA">
            <w:pPr>
              <w:pStyle w:val="Tabletext"/>
            </w:pPr>
            <w:r w:rsidRPr="00645A9C">
              <w:t>59</w:t>
            </w:r>
          </w:p>
        </w:tc>
        <w:tc>
          <w:tcPr>
            <w:tcW w:w="84" w:type="pct"/>
          </w:tcPr>
          <w:p w14:paraId="067111E6" w14:textId="13B079D9" w:rsidR="009C07BA" w:rsidRPr="009C07BA" w:rsidRDefault="009C07BA" w:rsidP="009C07BA">
            <w:pPr>
              <w:pStyle w:val="Tabletext"/>
            </w:pPr>
            <w:r w:rsidRPr="009C07BA">
              <w:t>SCM2</w:t>
            </w:r>
          </w:p>
        </w:tc>
        <w:tc>
          <w:tcPr>
            <w:tcW w:w="532" w:type="pct"/>
          </w:tcPr>
          <w:p w14:paraId="3AC859AE" w14:textId="5DE01083" w:rsidR="009C07BA" w:rsidRPr="009C07BA" w:rsidRDefault="009C07BA" w:rsidP="009C07BA">
            <w:pPr>
              <w:pStyle w:val="Tabletext"/>
            </w:pPr>
            <w:r w:rsidRPr="009C07BA">
              <w:rPr>
                <w:b/>
                <w:bCs/>
              </w:rPr>
              <w:t>Patient experience (communication):</w:t>
            </w:r>
            <w:r w:rsidRPr="009C07BA">
              <w:t xml:space="preserve"> Ensure adequate time </w:t>
            </w:r>
            <w:r w:rsidR="009024AC" w:rsidRPr="009C07BA">
              <w:t>for</w:t>
            </w:r>
            <w:r w:rsidRPr="009C07BA">
              <w:t xml:space="preserve"> psychological reassurance when HbA1c increases and corresponding treatment intensification. Explain why / if continuous monitoring is not required</w:t>
            </w:r>
          </w:p>
        </w:tc>
        <w:tc>
          <w:tcPr>
            <w:tcW w:w="1246" w:type="pct"/>
          </w:tcPr>
          <w:p w14:paraId="332539BC" w14:textId="77E66739" w:rsidR="009C07BA" w:rsidRPr="009C07BA" w:rsidRDefault="009C07BA" w:rsidP="009C07BA">
            <w:pPr>
              <w:pStyle w:val="Tabletext"/>
            </w:pPr>
            <w:r w:rsidRPr="009C07BA">
              <w:t xml:space="preserve">Ensure adequate time </w:t>
            </w:r>
            <w:r w:rsidR="009024AC" w:rsidRPr="009C07BA">
              <w:t>for</w:t>
            </w:r>
            <w:r w:rsidRPr="009C07BA">
              <w:t xml:space="preserve"> psychological reassurance when HbA1c increases and corresponding treatment intensification. Explain why / if continuous monitoring is not required</w:t>
            </w:r>
          </w:p>
        </w:tc>
        <w:tc>
          <w:tcPr>
            <w:tcW w:w="2709" w:type="pct"/>
          </w:tcPr>
          <w:p w14:paraId="4020E054" w14:textId="77777777" w:rsidR="009C07BA" w:rsidRPr="009C07BA" w:rsidRDefault="009C07BA" w:rsidP="009C07BA">
            <w:pPr>
              <w:pStyle w:val="Tabletext"/>
            </w:pPr>
            <w:r w:rsidRPr="009C07BA">
              <w:t>1.6.7</w:t>
            </w:r>
          </w:p>
          <w:p w14:paraId="3624ACC0" w14:textId="484AD141" w:rsidR="009C07BA" w:rsidRPr="009C07BA" w:rsidRDefault="009C07BA" w:rsidP="009C07BA">
            <w:pPr>
              <w:pStyle w:val="Tabletext"/>
            </w:pPr>
            <w:r w:rsidRPr="009C07BA">
              <w:t>1.6.8</w:t>
            </w:r>
          </w:p>
        </w:tc>
      </w:tr>
      <w:tr w:rsidR="0091765A" w:rsidRPr="00C92280" w14:paraId="78F32F1D" w14:textId="77777777" w:rsidTr="00E656F9">
        <w:trPr>
          <w:trHeight w:val="282"/>
        </w:trPr>
        <w:tc>
          <w:tcPr>
            <w:tcW w:w="429" w:type="pct"/>
          </w:tcPr>
          <w:p w14:paraId="6FB80CEE" w14:textId="7B4CA9CE" w:rsidR="009C07BA" w:rsidRPr="00645A9C" w:rsidRDefault="00A21885" w:rsidP="009C07BA">
            <w:pPr>
              <w:pStyle w:val="Tabletext"/>
            </w:pPr>
            <w:r w:rsidRPr="00645A9C">
              <w:t>60</w:t>
            </w:r>
          </w:p>
        </w:tc>
        <w:tc>
          <w:tcPr>
            <w:tcW w:w="84" w:type="pct"/>
          </w:tcPr>
          <w:p w14:paraId="02D4F476" w14:textId="586C7A35" w:rsidR="009C07BA" w:rsidRPr="009C07BA" w:rsidRDefault="009C07BA" w:rsidP="009C07BA">
            <w:pPr>
              <w:pStyle w:val="Tabletext"/>
            </w:pPr>
            <w:r w:rsidRPr="009C07BA">
              <w:t>SCM2</w:t>
            </w:r>
          </w:p>
        </w:tc>
        <w:tc>
          <w:tcPr>
            <w:tcW w:w="532" w:type="pct"/>
          </w:tcPr>
          <w:p w14:paraId="3EB2F8DB" w14:textId="5499313F" w:rsidR="009C07BA" w:rsidRPr="009C07BA" w:rsidRDefault="009C07BA" w:rsidP="009C07BA">
            <w:pPr>
              <w:pStyle w:val="Tabletext"/>
            </w:pPr>
            <w:r w:rsidRPr="009C07BA">
              <w:rPr>
                <w:b/>
                <w:bCs/>
              </w:rPr>
              <w:t>Patient experience (communication):</w:t>
            </w:r>
            <w:r w:rsidRPr="009C07BA">
              <w:t xml:space="preserve"> Ensure adequate time to discus HbA1c </w:t>
            </w:r>
            <w:r w:rsidRPr="009C07BA">
              <w:lastRenderedPageBreak/>
              <w:t>results and to explain targets and associated treatment</w:t>
            </w:r>
          </w:p>
        </w:tc>
        <w:tc>
          <w:tcPr>
            <w:tcW w:w="1246" w:type="pct"/>
          </w:tcPr>
          <w:p w14:paraId="7301C6EB" w14:textId="733A5B8D" w:rsidR="009C07BA" w:rsidRPr="009C07BA" w:rsidRDefault="009C07BA" w:rsidP="009C07BA">
            <w:pPr>
              <w:pStyle w:val="Tabletext"/>
            </w:pPr>
            <w:r w:rsidRPr="009C07BA">
              <w:lastRenderedPageBreak/>
              <w:t>Ensure adequate time to discu</w:t>
            </w:r>
            <w:r>
              <w:t>s</w:t>
            </w:r>
            <w:r w:rsidRPr="009C07BA">
              <w:t>s HbA1c results and to explain targets and associated treatment</w:t>
            </w:r>
          </w:p>
        </w:tc>
        <w:tc>
          <w:tcPr>
            <w:tcW w:w="2709" w:type="pct"/>
          </w:tcPr>
          <w:p w14:paraId="263922A7" w14:textId="596C614E" w:rsidR="009C07BA" w:rsidRPr="009C07BA" w:rsidRDefault="009C07BA" w:rsidP="009C07BA">
            <w:pPr>
              <w:pStyle w:val="Tabletext"/>
            </w:pPr>
            <w:r w:rsidRPr="009C07BA">
              <w:t>1.6.5</w:t>
            </w:r>
          </w:p>
        </w:tc>
      </w:tr>
      <w:tr w:rsidR="0091765A" w:rsidRPr="00C92280" w14:paraId="751EB685" w14:textId="77777777" w:rsidTr="00E656F9">
        <w:trPr>
          <w:trHeight w:val="282"/>
        </w:trPr>
        <w:tc>
          <w:tcPr>
            <w:tcW w:w="429" w:type="pct"/>
          </w:tcPr>
          <w:p w14:paraId="04D15357" w14:textId="7D8F340C" w:rsidR="009C07BA" w:rsidRPr="00645A9C" w:rsidRDefault="00A21885" w:rsidP="009C07BA">
            <w:pPr>
              <w:pStyle w:val="Tabletext"/>
            </w:pPr>
            <w:r w:rsidRPr="00645A9C">
              <w:t>61</w:t>
            </w:r>
          </w:p>
        </w:tc>
        <w:tc>
          <w:tcPr>
            <w:tcW w:w="84" w:type="pct"/>
          </w:tcPr>
          <w:p w14:paraId="6D76F16A" w14:textId="45A899DA" w:rsidR="009C07BA" w:rsidRPr="009C07BA" w:rsidRDefault="009C07BA" w:rsidP="009C07BA">
            <w:pPr>
              <w:pStyle w:val="Tabletext"/>
            </w:pPr>
            <w:r w:rsidRPr="009C07BA">
              <w:t>Oxford Centre for Diabetes, Endocrinology and Metabolism</w:t>
            </w:r>
          </w:p>
        </w:tc>
        <w:tc>
          <w:tcPr>
            <w:tcW w:w="532" w:type="pct"/>
          </w:tcPr>
          <w:p w14:paraId="07187449" w14:textId="70231EFA" w:rsidR="009C07BA" w:rsidRPr="009C07BA" w:rsidRDefault="009C07BA" w:rsidP="009C07BA">
            <w:pPr>
              <w:pStyle w:val="Tabletext"/>
            </w:pPr>
            <w:r w:rsidRPr="009C07BA">
              <w:rPr>
                <w:b/>
                <w:bCs/>
              </w:rPr>
              <w:t>Patient experience (coordination of care):</w:t>
            </w:r>
            <w:r w:rsidRPr="009C07BA">
              <w:t xml:space="preserve"> Integration of primary and secondary care</w:t>
            </w:r>
          </w:p>
        </w:tc>
        <w:tc>
          <w:tcPr>
            <w:tcW w:w="1246" w:type="pct"/>
          </w:tcPr>
          <w:p w14:paraId="0E685FE0" w14:textId="77777777" w:rsidR="009C07BA" w:rsidRPr="009C07BA" w:rsidRDefault="009C07BA" w:rsidP="009C07BA">
            <w:pPr>
              <w:pStyle w:val="Tabletext"/>
            </w:pPr>
            <w:r w:rsidRPr="009C07BA">
              <w:t xml:space="preserve">Currently, primary, community and secondary diabetes care are fragmented.  This is due to challenges in the communication between the services, poor sharing of patient level data between primary and secondary care and poor integration of financial and outcome targets across the different providers.  Although ICS may provide some overarching governance, it is important to define what good quality integrated care is. </w:t>
            </w:r>
          </w:p>
          <w:p w14:paraId="5031C2E6" w14:textId="5532BC03" w:rsidR="009C07BA" w:rsidRPr="009C07BA" w:rsidRDefault="009C07BA" w:rsidP="009C07BA">
            <w:pPr>
              <w:pStyle w:val="Tabletext"/>
            </w:pPr>
            <w:r w:rsidRPr="009C07BA">
              <w:t>Quality standard around the best way of integrating care across the community and integration of data and data sharing between primary and secondary care is required.</w:t>
            </w:r>
          </w:p>
        </w:tc>
        <w:tc>
          <w:tcPr>
            <w:tcW w:w="2709" w:type="pct"/>
          </w:tcPr>
          <w:p w14:paraId="16639C4E" w14:textId="77777777" w:rsidR="009C07BA" w:rsidRPr="009C07BA" w:rsidRDefault="009C07BA" w:rsidP="009C07BA">
            <w:pPr>
              <w:pStyle w:val="Tabletext"/>
            </w:pPr>
            <w:r w:rsidRPr="009C07BA">
              <w:t>NICE guidance on diabetes in pregnancy (NG3) published 2015, updated 2020</w:t>
            </w:r>
          </w:p>
          <w:p w14:paraId="200EDC1B" w14:textId="06700E51" w:rsidR="009C07BA" w:rsidRPr="009C07BA" w:rsidRDefault="009C07BA" w:rsidP="009C07BA">
            <w:pPr>
              <w:pStyle w:val="Tabletext"/>
            </w:pPr>
            <w:r w:rsidRPr="009C07BA">
              <w:t>No quality standards per se.</w:t>
            </w:r>
          </w:p>
        </w:tc>
      </w:tr>
      <w:tr w:rsidR="0091765A" w:rsidRPr="00C92280" w14:paraId="14BAD7BE" w14:textId="77777777" w:rsidTr="00E656F9">
        <w:trPr>
          <w:trHeight w:val="282"/>
        </w:trPr>
        <w:tc>
          <w:tcPr>
            <w:tcW w:w="429" w:type="pct"/>
          </w:tcPr>
          <w:p w14:paraId="3CBF6A5E" w14:textId="3B53C4DC" w:rsidR="009C07BA" w:rsidRPr="00645A9C" w:rsidRDefault="00A21885" w:rsidP="009C07BA">
            <w:pPr>
              <w:pStyle w:val="Tabletext"/>
            </w:pPr>
            <w:r w:rsidRPr="00645A9C">
              <w:t>62</w:t>
            </w:r>
          </w:p>
        </w:tc>
        <w:tc>
          <w:tcPr>
            <w:tcW w:w="84" w:type="pct"/>
          </w:tcPr>
          <w:p w14:paraId="16606D6B" w14:textId="37336F95" w:rsidR="009C07BA" w:rsidRPr="009C07BA" w:rsidRDefault="009C07BA" w:rsidP="009C07BA">
            <w:pPr>
              <w:pStyle w:val="Tabletext"/>
            </w:pPr>
            <w:r w:rsidRPr="009C07BA">
              <w:t>SCM5</w:t>
            </w:r>
          </w:p>
        </w:tc>
        <w:tc>
          <w:tcPr>
            <w:tcW w:w="532" w:type="pct"/>
          </w:tcPr>
          <w:p w14:paraId="0C527079" w14:textId="508C60CF" w:rsidR="009C07BA" w:rsidRPr="009C07BA" w:rsidRDefault="009C07BA" w:rsidP="009C07BA">
            <w:pPr>
              <w:pStyle w:val="Tabletext"/>
            </w:pPr>
            <w:r w:rsidRPr="009C07BA">
              <w:rPr>
                <w:b/>
                <w:bCs/>
              </w:rPr>
              <w:t>Patient experience (coordination of care):</w:t>
            </w:r>
            <w:r w:rsidRPr="009C07BA">
              <w:t xml:space="preserve"> Joint working </w:t>
            </w:r>
            <w:r w:rsidRPr="009C07BA">
              <w:lastRenderedPageBreak/>
              <w:t xml:space="preserve">between primary and secondary care – referral pathways for admission avoidance and keeping people well at home </w:t>
            </w:r>
          </w:p>
        </w:tc>
        <w:tc>
          <w:tcPr>
            <w:tcW w:w="1246" w:type="pct"/>
          </w:tcPr>
          <w:p w14:paraId="51B19A30" w14:textId="7F354888" w:rsidR="009C07BA" w:rsidRPr="009C07BA" w:rsidRDefault="009C07BA" w:rsidP="009C07BA">
            <w:pPr>
              <w:pStyle w:val="Tabletext"/>
            </w:pPr>
            <w:r w:rsidRPr="009C07BA">
              <w:lastRenderedPageBreak/>
              <w:t xml:space="preserve">Joint working between primary and secondary care – referral pathways for admission avoidance and keeping people well at home </w:t>
            </w:r>
          </w:p>
        </w:tc>
        <w:tc>
          <w:tcPr>
            <w:tcW w:w="2709" w:type="pct"/>
          </w:tcPr>
          <w:p w14:paraId="2575012D" w14:textId="77777777" w:rsidR="009C07BA" w:rsidRPr="009C07BA" w:rsidRDefault="009C07BA" w:rsidP="009C07BA">
            <w:pPr>
              <w:pStyle w:val="Tabletext"/>
            </w:pPr>
          </w:p>
        </w:tc>
      </w:tr>
      <w:tr w:rsidR="0091765A" w:rsidRPr="00C92280" w14:paraId="3A9BBD9A" w14:textId="77777777" w:rsidTr="00E656F9">
        <w:trPr>
          <w:trHeight w:val="282"/>
        </w:trPr>
        <w:tc>
          <w:tcPr>
            <w:tcW w:w="429" w:type="pct"/>
          </w:tcPr>
          <w:p w14:paraId="4860FD3B" w14:textId="6C8806F6" w:rsidR="009C07BA" w:rsidRPr="00645A9C" w:rsidRDefault="00A21885" w:rsidP="009C07BA">
            <w:pPr>
              <w:pStyle w:val="Tabletext"/>
            </w:pPr>
            <w:r w:rsidRPr="00645A9C">
              <w:t>63</w:t>
            </w:r>
          </w:p>
        </w:tc>
        <w:tc>
          <w:tcPr>
            <w:tcW w:w="84" w:type="pct"/>
          </w:tcPr>
          <w:p w14:paraId="4BDFA390" w14:textId="33AE45AE" w:rsidR="009C07BA" w:rsidRPr="009C07BA" w:rsidRDefault="009C07BA" w:rsidP="009C07BA">
            <w:pPr>
              <w:pStyle w:val="Tabletext"/>
            </w:pPr>
            <w:r w:rsidRPr="009C07BA">
              <w:t>SCM6</w:t>
            </w:r>
          </w:p>
        </w:tc>
        <w:tc>
          <w:tcPr>
            <w:tcW w:w="532" w:type="pct"/>
          </w:tcPr>
          <w:p w14:paraId="5D92B110" w14:textId="48DC45AD" w:rsidR="009C07BA" w:rsidRPr="009C07BA" w:rsidRDefault="009C07BA" w:rsidP="009C07BA">
            <w:pPr>
              <w:pStyle w:val="Tabletext"/>
            </w:pPr>
            <w:r w:rsidRPr="009C07BA">
              <w:rPr>
                <w:b/>
                <w:bCs/>
              </w:rPr>
              <w:t>Patient experience (coordination of care):</w:t>
            </w:r>
            <w:r w:rsidRPr="009C07BA">
              <w:t xml:space="preserve"> Improving whole system commun</w:t>
            </w:r>
            <w:r>
              <w:t>i</w:t>
            </w:r>
            <w:r w:rsidRPr="009C07BA">
              <w:t xml:space="preserve">cation and coordination across services with patient as an equal partner for safe, management of adults living with </w:t>
            </w:r>
            <w:r w:rsidRPr="009C07BA">
              <w:lastRenderedPageBreak/>
              <w:t>type 2 diabetes</w:t>
            </w:r>
          </w:p>
        </w:tc>
        <w:tc>
          <w:tcPr>
            <w:tcW w:w="1246" w:type="pct"/>
          </w:tcPr>
          <w:p w14:paraId="7765478C" w14:textId="29719E60" w:rsidR="009C07BA" w:rsidRPr="009C07BA" w:rsidRDefault="009C07BA" w:rsidP="009C07BA">
            <w:pPr>
              <w:pStyle w:val="Tabletext"/>
            </w:pPr>
            <w:r w:rsidRPr="009C07BA">
              <w:lastRenderedPageBreak/>
              <w:t>Whole system commun</w:t>
            </w:r>
            <w:r>
              <w:t>i</w:t>
            </w:r>
            <w:r w:rsidRPr="009C07BA">
              <w:t xml:space="preserve">cation and coordination across services with patient as equal partners, is a key area in preventing type 2 diabetes complications in line with the agreed management plan and local pathways. </w:t>
            </w:r>
          </w:p>
          <w:p w14:paraId="5F9FA647" w14:textId="0AB3A946" w:rsidR="009C07BA" w:rsidRPr="009C07BA" w:rsidRDefault="009C07BA" w:rsidP="009C07BA">
            <w:pPr>
              <w:pStyle w:val="Tabletext"/>
            </w:pPr>
            <w:r w:rsidRPr="009C07BA">
              <w:t>Standards for communication are required to support imp</w:t>
            </w:r>
            <w:r>
              <w:t>ro</w:t>
            </w:r>
            <w:r w:rsidRPr="009C07BA">
              <w:t>vements in the continuity of care. Standards for communication between all stakeholders in care is essential to improving role congruence; minimising waste, harm and variation.</w:t>
            </w:r>
          </w:p>
        </w:tc>
        <w:tc>
          <w:tcPr>
            <w:tcW w:w="2709" w:type="pct"/>
          </w:tcPr>
          <w:p w14:paraId="7C713E63" w14:textId="06D58858" w:rsidR="009C07BA" w:rsidRPr="009C07BA" w:rsidRDefault="009C07BA" w:rsidP="009C07BA">
            <w:pPr>
              <w:pStyle w:val="Tabletext"/>
            </w:pPr>
            <w:r w:rsidRPr="009C07BA">
              <w:t>•</w:t>
            </w:r>
            <w:r w:rsidRPr="009C07BA">
              <w:tab/>
              <w:t>All Wales Communication Standards between General Medical Practitioners and Secondary care 2018 Welsh Gover</w:t>
            </w:r>
            <w:r>
              <w:t>n</w:t>
            </w:r>
            <w:r w:rsidRPr="009C07BA">
              <w:t>ment</w:t>
            </w:r>
          </w:p>
          <w:p w14:paraId="1F73544D" w14:textId="77777777" w:rsidR="009C07BA" w:rsidRPr="009C07BA" w:rsidRDefault="009C07BA" w:rsidP="009C07BA">
            <w:pPr>
              <w:pStyle w:val="Tabletext"/>
            </w:pPr>
            <w:r w:rsidRPr="009C07BA">
              <w:t>•</w:t>
            </w:r>
            <w:r w:rsidRPr="009C07BA">
              <w:tab/>
              <w:t xml:space="preserve">Getting it right first time GIRFT Nov 2020 </w:t>
            </w:r>
          </w:p>
          <w:p w14:paraId="2675DD06" w14:textId="77777777" w:rsidR="009C07BA" w:rsidRPr="009C07BA" w:rsidRDefault="009C07BA" w:rsidP="009C07BA">
            <w:pPr>
              <w:pStyle w:val="Tabletext"/>
            </w:pPr>
            <w:r w:rsidRPr="009C07BA">
              <w:t>•</w:t>
            </w:r>
            <w:r w:rsidRPr="009C07BA">
              <w:tab/>
              <w:t xml:space="preserve">Person Centred Value Based Health Care Programme </w:t>
            </w:r>
          </w:p>
          <w:p w14:paraId="12ACFADC" w14:textId="77777777" w:rsidR="009C07BA" w:rsidRPr="009C07BA" w:rsidRDefault="009C07BA" w:rsidP="009C07BA">
            <w:pPr>
              <w:pStyle w:val="Tabletext"/>
            </w:pPr>
            <w:r w:rsidRPr="009C07BA">
              <w:t>•</w:t>
            </w:r>
            <w:r w:rsidRPr="009C07BA">
              <w:tab/>
              <w:t>Nice Guideline NG19</w:t>
            </w:r>
          </w:p>
          <w:p w14:paraId="0ABAC81D" w14:textId="11208EEF" w:rsidR="009C07BA" w:rsidRPr="009C07BA" w:rsidRDefault="009C07BA" w:rsidP="009C07BA">
            <w:pPr>
              <w:pStyle w:val="Tabletext"/>
            </w:pPr>
            <w:r w:rsidRPr="009C07BA">
              <w:tab/>
            </w:r>
          </w:p>
        </w:tc>
      </w:tr>
      <w:tr w:rsidR="0091765A" w:rsidRPr="00C92280" w14:paraId="15F68966" w14:textId="77777777" w:rsidTr="00E656F9">
        <w:trPr>
          <w:trHeight w:val="282"/>
        </w:trPr>
        <w:tc>
          <w:tcPr>
            <w:tcW w:w="429" w:type="pct"/>
          </w:tcPr>
          <w:p w14:paraId="5B39204F" w14:textId="00C16C5C" w:rsidR="009C07BA" w:rsidRPr="00645A9C" w:rsidRDefault="00A21885" w:rsidP="009C07BA">
            <w:pPr>
              <w:pStyle w:val="Tabletext"/>
            </w:pPr>
            <w:r w:rsidRPr="00645A9C">
              <w:t>64</w:t>
            </w:r>
          </w:p>
        </w:tc>
        <w:tc>
          <w:tcPr>
            <w:tcW w:w="84" w:type="pct"/>
          </w:tcPr>
          <w:p w14:paraId="399954CF" w14:textId="216483AA" w:rsidR="009C07BA" w:rsidRPr="009C07BA" w:rsidRDefault="009C07BA" w:rsidP="009C07BA">
            <w:pPr>
              <w:pStyle w:val="Tabletext"/>
            </w:pPr>
            <w:r w:rsidRPr="009C07BA">
              <w:t>Oxford Centre for Diabetes, Endocrinology and Metabolism</w:t>
            </w:r>
          </w:p>
        </w:tc>
        <w:tc>
          <w:tcPr>
            <w:tcW w:w="532" w:type="pct"/>
          </w:tcPr>
          <w:p w14:paraId="4A57686F" w14:textId="281BE5CE" w:rsidR="009C07BA" w:rsidRPr="009C07BA" w:rsidRDefault="009C07BA" w:rsidP="009C07BA">
            <w:pPr>
              <w:pStyle w:val="Tabletext"/>
            </w:pPr>
            <w:r w:rsidRPr="009C07BA">
              <w:rPr>
                <w:b/>
                <w:bCs/>
              </w:rPr>
              <w:t>Additional area:</w:t>
            </w:r>
            <w:r w:rsidRPr="009C07BA">
              <w:t xml:space="preserve"> Annual screening for type 2 diabetes in all women who have had gestational diabetes.</w:t>
            </w:r>
          </w:p>
        </w:tc>
        <w:tc>
          <w:tcPr>
            <w:tcW w:w="1246" w:type="pct"/>
          </w:tcPr>
          <w:p w14:paraId="164E3EFF" w14:textId="514BC988" w:rsidR="009C07BA" w:rsidRPr="009C07BA" w:rsidRDefault="009C07BA" w:rsidP="009C07BA">
            <w:pPr>
              <w:pStyle w:val="Tabletext"/>
            </w:pPr>
            <w:r w:rsidRPr="009C07BA">
              <w:t>Women who had GDM are at a significantly elevated risk of developing type 2 diabetes. Annual screening for type 2 diabetes in all women who have had gestational diabetes does not seem to be done well in practice.</w:t>
            </w:r>
          </w:p>
        </w:tc>
        <w:tc>
          <w:tcPr>
            <w:tcW w:w="2709" w:type="pct"/>
          </w:tcPr>
          <w:p w14:paraId="637F3B00" w14:textId="77777777" w:rsidR="009C07BA" w:rsidRPr="009C07BA" w:rsidRDefault="009C07BA" w:rsidP="009C07BA">
            <w:pPr>
              <w:pStyle w:val="Tabletext"/>
            </w:pPr>
            <w:r w:rsidRPr="009C07BA">
              <w:t xml:space="preserve">NICE guidance on diabetes in pregnancy (NG3) published 2015, updated 2020 highlights that women who had GDM should have annual HbA1c to screen for type 2 diabetes. </w:t>
            </w:r>
          </w:p>
          <w:p w14:paraId="23074B9D" w14:textId="77777777" w:rsidR="009C07BA" w:rsidRPr="009C07BA" w:rsidRDefault="009C07BA" w:rsidP="009C07BA">
            <w:pPr>
              <w:pStyle w:val="Tabletext"/>
            </w:pPr>
            <w:r w:rsidRPr="009C07BA">
              <w:t xml:space="preserve">National diabetes in pregnancy audit data focus on women with pre-gestational diabetes rather than GDM. The exact adherence to the above mentioned NICE guideline remains unknown. </w:t>
            </w:r>
          </w:p>
          <w:p w14:paraId="69EC8CFD" w14:textId="77777777" w:rsidR="009C07BA" w:rsidRPr="009C07BA" w:rsidRDefault="009C07BA" w:rsidP="009C07BA">
            <w:pPr>
              <w:pStyle w:val="Tabletext"/>
            </w:pPr>
            <w:r w:rsidRPr="009C07BA">
              <w:t xml:space="preserve">Quality standard [QS109], Diabetes in pregnancy (2016), </w:t>
            </w:r>
          </w:p>
          <w:p w14:paraId="32E9C6A3" w14:textId="77777777" w:rsidR="009C07BA" w:rsidRPr="009C07BA" w:rsidRDefault="009C07BA" w:rsidP="009C07BA">
            <w:pPr>
              <w:pStyle w:val="Tabletext"/>
            </w:pPr>
            <w:r w:rsidRPr="009C07BA">
              <w:t xml:space="preserve">Standard 7: </w:t>
            </w:r>
          </w:p>
          <w:p w14:paraId="4D76374D" w14:textId="77777777" w:rsidR="009C07BA" w:rsidRPr="009C07BA" w:rsidRDefault="009C07BA" w:rsidP="009C07BA">
            <w:pPr>
              <w:pStyle w:val="Tabletext"/>
            </w:pPr>
            <w:r w:rsidRPr="009C07BA">
              <w:t>Women who have had gestational diabetes have an annual HbA1c test.</w:t>
            </w:r>
          </w:p>
          <w:p w14:paraId="52D379DA" w14:textId="77777777" w:rsidR="009C07BA" w:rsidRPr="009C07BA" w:rsidRDefault="009C07BA" w:rsidP="009C07BA">
            <w:pPr>
              <w:pStyle w:val="Tabletext"/>
            </w:pPr>
          </w:p>
        </w:tc>
      </w:tr>
      <w:tr w:rsidR="0091765A" w:rsidRPr="00C92280" w14:paraId="4332237F" w14:textId="77777777" w:rsidTr="00E656F9">
        <w:trPr>
          <w:trHeight w:val="282"/>
        </w:trPr>
        <w:tc>
          <w:tcPr>
            <w:tcW w:w="429" w:type="pct"/>
          </w:tcPr>
          <w:p w14:paraId="6B316F1D" w14:textId="58D917DC" w:rsidR="009C07BA" w:rsidRPr="00645A9C" w:rsidRDefault="00A21885" w:rsidP="009C07BA">
            <w:pPr>
              <w:pStyle w:val="Tabletext"/>
            </w:pPr>
            <w:r w:rsidRPr="00645A9C">
              <w:t>65</w:t>
            </w:r>
          </w:p>
        </w:tc>
        <w:tc>
          <w:tcPr>
            <w:tcW w:w="84" w:type="pct"/>
          </w:tcPr>
          <w:p w14:paraId="6280A2AB" w14:textId="379282B6" w:rsidR="009C07BA" w:rsidRPr="009C07BA" w:rsidRDefault="009C07BA" w:rsidP="009C07BA">
            <w:pPr>
              <w:pStyle w:val="Tabletext"/>
            </w:pPr>
            <w:r w:rsidRPr="009C07BA">
              <w:t>SCM8</w:t>
            </w:r>
          </w:p>
        </w:tc>
        <w:tc>
          <w:tcPr>
            <w:tcW w:w="532" w:type="pct"/>
          </w:tcPr>
          <w:p w14:paraId="66DF30F9" w14:textId="517051EB" w:rsidR="009C07BA" w:rsidRPr="009C07BA" w:rsidRDefault="009C07BA" w:rsidP="009C07BA">
            <w:pPr>
              <w:pStyle w:val="Tabletext"/>
            </w:pPr>
            <w:r w:rsidRPr="009C07BA">
              <w:rPr>
                <w:b/>
                <w:bCs/>
              </w:rPr>
              <w:t>Additional area:</w:t>
            </w:r>
            <w:r>
              <w:t xml:space="preserve"> </w:t>
            </w:r>
            <w:r w:rsidRPr="009C07BA">
              <w:t xml:space="preserve">Explicit acknowledgement that this quality standard focuses on type 1 and type 2 diabetes (and foot complications per se) but does not reference other types of </w:t>
            </w:r>
            <w:r w:rsidRPr="009C07BA">
              <w:lastRenderedPageBreak/>
              <w:t>diabetes e.g. cystic fibrosis related diabetes, ‘MODY’, glucose-corticorticoid (‘steroid’)-induced diabetes and new onset diabetes and transplant, to name a few.</w:t>
            </w:r>
          </w:p>
          <w:p w14:paraId="7BED7320" w14:textId="77777777" w:rsidR="009C07BA" w:rsidRPr="009C07BA" w:rsidRDefault="009C07BA" w:rsidP="009C07BA">
            <w:pPr>
              <w:pStyle w:val="Tabletext"/>
            </w:pPr>
          </w:p>
        </w:tc>
        <w:tc>
          <w:tcPr>
            <w:tcW w:w="1246" w:type="pct"/>
          </w:tcPr>
          <w:p w14:paraId="1B669D4C" w14:textId="77777777" w:rsidR="009C07BA" w:rsidRPr="009C07BA" w:rsidRDefault="009C07BA" w:rsidP="009C07BA">
            <w:pPr>
              <w:pStyle w:val="Tabletext"/>
            </w:pPr>
            <w:r w:rsidRPr="009C07BA">
              <w:lastRenderedPageBreak/>
              <w:t xml:space="preserve">While guidance exists for some of these, it’s not clear whether the guidance was developed in line with NICE standards and yet NICE has suspended this programme. </w:t>
            </w:r>
          </w:p>
          <w:p w14:paraId="5F66A03D" w14:textId="77777777" w:rsidR="009C07BA" w:rsidRPr="009C07BA" w:rsidRDefault="009C07BA" w:rsidP="009C07BA">
            <w:pPr>
              <w:pStyle w:val="Tabletext"/>
            </w:pPr>
          </w:p>
        </w:tc>
        <w:tc>
          <w:tcPr>
            <w:tcW w:w="2709" w:type="pct"/>
          </w:tcPr>
          <w:p w14:paraId="4AAD221C" w14:textId="77777777" w:rsidR="009C07BA" w:rsidRPr="009C07BA" w:rsidRDefault="001F5938" w:rsidP="009C07BA">
            <w:pPr>
              <w:pStyle w:val="Tabletext"/>
              <w:rPr>
                <w:rStyle w:val="Hyperlink"/>
              </w:rPr>
            </w:pPr>
            <w:hyperlink r:id="rId123" w:history="1">
              <w:r w:rsidR="009C07BA" w:rsidRPr="009C07BA">
                <w:rPr>
                  <w:rStyle w:val="Hyperlink"/>
                </w:rPr>
                <w:t>https://www.diabetes.org.uk/resources-s3/2017-09/JBDS%20management%20of%20hyperglycaemia%20and%20steriod%20therapy_0.pdf</w:t>
              </w:r>
            </w:hyperlink>
          </w:p>
          <w:p w14:paraId="6F025A2B" w14:textId="77777777" w:rsidR="009C07BA" w:rsidRPr="009C07BA" w:rsidRDefault="009C07BA" w:rsidP="009C07BA">
            <w:pPr>
              <w:pStyle w:val="Tabletext"/>
            </w:pPr>
          </w:p>
          <w:p w14:paraId="484A2732" w14:textId="77777777" w:rsidR="009C07BA" w:rsidRPr="009C07BA" w:rsidRDefault="009C07BA" w:rsidP="009C07BA">
            <w:pPr>
              <w:pStyle w:val="Tabletext"/>
            </w:pPr>
            <w:r w:rsidRPr="009C07BA">
              <w:t>https://www.cysticfibrosis.org.uk/sites/default/files/2020-12/Diabetes%20mellitus%20management%20Jun%2004.pdf</w:t>
            </w:r>
          </w:p>
          <w:p w14:paraId="5FCE8181" w14:textId="77777777" w:rsidR="009C07BA" w:rsidRPr="009C07BA" w:rsidRDefault="009C07BA" w:rsidP="009C07BA">
            <w:pPr>
              <w:pStyle w:val="Tabletext"/>
            </w:pPr>
          </w:p>
          <w:p w14:paraId="104B11A0" w14:textId="77777777" w:rsidR="009C07BA" w:rsidRPr="009C07BA" w:rsidRDefault="001F5938" w:rsidP="009C07BA">
            <w:pPr>
              <w:pStyle w:val="Tabletext"/>
              <w:rPr>
                <w:rStyle w:val="Hyperlink"/>
              </w:rPr>
            </w:pPr>
            <w:hyperlink r:id="rId124" w:history="1">
              <w:r w:rsidR="009C07BA" w:rsidRPr="009C07BA">
                <w:rPr>
                  <w:rStyle w:val="Hyperlink"/>
                </w:rPr>
                <w:t>https://www.nice.org.uk/about/what-we-do/accreditation</w:t>
              </w:r>
            </w:hyperlink>
          </w:p>
          <w:p w14:paraId="2AEFDFD9" w14:textId="77777777" w:rsidR="009C07BA" w:rsidRPr="009C07BA" w:rsidRDefault="009C07BA" w:rsidP="009C07BA">
            <w:pPr>
              <w:pStyle w:val="Tabletext"/>
            </w:pPr>
          </w:p>
          <w:p w14:paraId="7F1E29AF" w14:textId="77777777" w:rsidR="009C07BA" w:rsidRPr="009C07BA" w:rsidRDefault="009C07BA" w:rsidP="009C07BA">
            <w:pPr>
              <w:pStyle w:val="Tabletext"/>
            </w:pPr>
          </w:p>
        </w:tc>
      </w:tr>
      <w:tr w:rsidR="0091765A" w:rsidRPr="00C92280" w14:paraId="561DBBA7" w14:textId="77777777" w:rsidTr="00E656F9">
        <w:trPr>
          <w:trHeight w:val="282"/>
        </w:trPr>
        <w:tc>
          <w:tcPr>
            <w:tcW w:w="429" w:type="pct"/>
          </w:tcPr>
          <w:p w14:paraId="679D29A0" w14:textId="79C2F0B7" w:rsidR="009C07BA" w:rsidRPr="00645A9C" w:rsidRDefault="00A21885" w:rsidP="009C07BA">
            <w:pPr>
              <w:pStyle w:val="Tabletext"/>
            </w:pPr>
            <w:r w:rsidRPr="00645A9C">
              <w:t>66</w:t>
            </w:r>
          </w:p>
        </w:tc>
        <w:tc>
          <w:tcPr>
            <w:tcW w:w="84" w:type="pct"/>
          </w:tcPr>
          <w:p w14:paraId="1352D9EF" w14:textId="005A0647" w:rsidR="009C07BA" w:rsidRPr="009C07BA" w:rsidRDefault="009C07BA" w:rsidP="009C07BA">
            <w:pPr>
              <w:pStyle w:val="Tabletext"/>
            </w:pPr>
            <w:r w:rsidRPr="009C07BA">
              <w:t>SCM8</w:t>
            </w:r>
          </w:p>
        </w:tc>
        <w:tc>
          <w:tcPr>
            <w:tcW w:w="532" w:type="pct"/>
          </w:tcPr>
          <w:p w14:paraId="33CB3C30" w14:textId="010A88A6" w:rsidR="009C07BA" w:rsidRPr="009C07BA" w:rsidRDefault="009C07BA" w:rsidP="009C07BA">
            <w:pPr>
              <w:pStyle w:val="Tabletext"/>
            </w:pPr>
            <w:r w:rsidRPr="009C07BA">
              <w:rPr>
                <w:b/>
                <w:bCs/>
              </w:rPr>
              <w:t>Additional area:</w:t>
            </w:r>
            <w:r>
              <w:t xml:space="preserve"> </w:t>
            </w:r>
            <w:r w:rsidRPr="009C07BA">
              <w:t>If Hb A1c monitoring is invalid</w:t>
            </w:r>
          </w:p>
          <w:p w14:paraId="6C7F747F" w14:textId="77777777" w:rsidR="009C07BA" w:rsidRPr="009C07BA" w:rsidRDefault="009C07BA" w:rsidP="009C07BA">
            <w:pPr>
              <w:pStyle w:val="Tabletext"/>
            </w:pPr>
          </w:p>
        </w:tc>
        <w:tc>
          <w:tcPr>
            <w:tcW w:w="1246" w:type="pct"/>
          </w:tcPr>
          <w:p w14:paraId="16D0D5B5" w14:textId="77777777" w:rsidR="009C07BA" w:rsidRPr="009C07BA" w:rsidRDefault="009C07BA" w:rsidP="009C07BA">
            <w:pPr>
              <w:pStyle w:val="Tabletext"/>
            </w:pPr>
            <w:r w:rsidRPr="009C07BA">
              <w:t xml:space="preserve">In practice, people are offered self blood glucose monitoring.  If this is what is meant by ‘quality-controlled plasma glucose profiles’, then this is not clear. </w:t>
            </w:r>
          </w:p>
          <w:p w14:paraId="70A521B2" w14:textId="64A3332E" w:rsidR="009C07BA" w:rsidRPr="009C07BA" w:rsidRDefault="009C07BA" w:rsidP="009C07BA">
            <w:pPr>
              <w:pStyle w:val="Tabletext"/>
            </w:pPr>
            <w:r w:rsidRPr="009C07BA">
              <w:t xml:space="preserve">Also, the guidance does not go so far as to discourage (recommend not) testing in people whose HbA1cs are not reliable.  If one is not going to believe result, then not a good use of NHS resources to check, and, people with less clinical experience may not know the HbA1c is not reliable, leading </w:t>
            </w:r>
            <w:r w:rsidRPr="009C07BA">
              <w:lastRenderedPageBreak/>
              <w:t xml:space="preserve">to clinical decision which may harm patients.  </w:t>
            </w:r>
          </w:p>
        </w:tc>
        <w:tc>
          <w:tcPr>
            <w:tcW w:w="2709" w:type="pct"/>
          </w:tcPr>
          <w:p w14:paraId="63EF4EEA" w14:textId="5D12FCA7" w:rsidR="009C07BA" w:rsidRPr="009C07BA" w:rsidRDefault="009024AC" w:rsidP="009C07BA">
            <w:pPr>
              <w:pStyle w:val="Tabletext"/>
            </w:pPr>
            <w:r w:rsidRPr="009C07BA">
              <w:lastRenderedPageBreak/>
              <w:t>1.6.3 If</w:t>
            </w:r>
            <w:r w:rsidR="009C07BA" w:rsidRPr="009C07BA">
              <w:t xml:space="preserve"> HbA1c monitoring is invalid because of disturbed erythrocyte turnover or abnormal haemoglobin type, estimate trends in blood glucose control using one of the following: </w:t>
            </w:r>
          </w:p>
          <w:p w14:paraId="6EB353BA" w14:textId="77777777" w:rsidR="009C07BA" w:rsidRPr="009C07BA" w:rsidRDefault="009C07BA" w:rsidP="009C07BA">
            <w:pPr>
              <w:pStyle w:val="Tabletext"/>
            </w:pPr>
            <w:r w:rsidRPr="009C07BA">
              <w:t xml:space="preserve">quality-controlled plasma glucose profiles </w:t>
            </w:r>
          </w:p>
          <w:p w14:paraId="709FF5E9" w14:textId="77777777" w:rsidR="009C07BA" w:rsidRPr="009C07BA" w:rsidRDefault="009C07BA" w:rsidP="009C07BA">
            <w:pPr>
              <w:pStyle w:val="Tabletext"/>
            </w:pPr>
            <w:r w:rsidRPr="009C07BA">
              <w:t xml:space="preserve">total glycated haemoglobin estimation (if abnormal haemoglobins) </w:t>
            </w:r>
          </w:p>
          <w:p w14:paraId="43A9E8DA" w14:textId="77777777" w:rsidR="009C07BA" w:rsidRPr="009C07BA" w:rsidRDefault="009C07BA" w:rsidP="009C07BA">
            <w:pPr>
              <w:pStyle w:val="Tabletext"/>
            </w:pPr>
            <w:r w:rsidRPr="009C07BA">
              <w:t xml:space="preserve">fructosamine estimation. [2015] </w:t>
            </w:r>
          </w:p>
          <w:p w14:paraId="0A0AA9B8" w14:textId="77777777" w:rsidR="009C07BA" w:rsidRPr="009C07BA" w:rsidRDefault="009C07BA" w:rsidP="009C07BA">
            <w:pPr>
              <w:pStyle w:val="Tabletext"/>
            </w:pPr>
          </w:p>
        </w:tc>
      </w:tr>
    </w:tbl>
    <w:p w14:paraId="4216CC72" w14:textId="77777777" w:rsidR="00F27622" w:rsidRDefault="00F27622" w:rsidP="00DC2522">
      <w:pPr>
        <w:pStyle w:val="Paragraph"/>
      </w:pPr>
    </w:p>
    <w:p w14:paraId="7FADF705" w14:textId="77777777" w:rsidR="00F27622" w:rsidRDefault="00F27622" w:rsidP="00A813F7">
      <w:pPr>
        <w:pStyle w:val="Paragraph"/>
      </w:pPr>
      <w:r>
        <w:br w:type="page"/>
      </w:r>
    </w:p>
    <w:p w14:paraId="4FEA7134" w14:textId="05826DD7" w:rsidR="00534339" w:rsidRDefault="00534339" w:rsidP="00E03454">
      <w:pPr>
        <w:pStyle w:val="Heading1"/>
      </w:pPr>
      <w:bookmarkStart w:id="127" w:name="_Toc114568227"/>
      <w:r w:rsidRPr="00FC11EC">
        <w:lastRenderedPageBreak/>
        <w:t xml:space="preserve">Appendix </w:t>
      </w:r>
      <w:r w:rsidR="00705A40">
        <w:t>2</w:t>
      </w:r>
      <w:r>
        <w:t xml:space="preserve">: </w:t>
      </w:r>
      <w:r w:rsidRPr="00FC11EC">
        <w:t xml:space="preserve">Suggestions from </w:t>
      </w:r>
      <w:r>
        <w:t>respondents with links to the tobacco industry</w:t>
      </w:r>
      <w:bookmarkEnd w:id="127"/>
    </w:p>
    <w:p w14:paraId="2B7DD27D" w14:textId="77777777" w:rsidR="004960F2" w:rsidRDefault="006C45B3" w:rsidP="00534339">
      <w:pPr>
        <w:pStyle w:val="Paragraph"/>
        <w:rPr>
          <w:rFonts w:cs="Arial"/>
        </w:rPr>
      </w:pPr>
      <w:r w:rsidRPr="004960F2">
        <w:rPr>
          <w:rFonts w:cs="Arial"/>
        </w:rPr>
        <w:t>Bayer</w:t>
      </w:r>
      <w:r w:rsidR="002D6FAA" w:rsidRPr="004960F2">
        <w:rPr>
          <w:rFonts w:cs="Arial"/>
        </w:rPr>
        <w:t xml:space="preserve"> declared that</w:t>
      </w:r>
      <w:r w:rsidR="004960F2" w:rsidRPr="004960F2">
        <w:rPr>
          <w:rFonts w:cs="Arial"/>
        </w:rPr>
        <w:t>:</w:t>
      </w:r>
    </w:p>
    <w:p w14:paraId="10C6290E" w14:textId="14A27421" w:rsidR="004960F2" w:rsidRPr="004960F2" w:rsidRDefault="004960F2" w:rsidP="004960F2">
      <w:pPr>
        <w:pStyle w:val="Bulletparagraph"/>
      </w:pPr>
      <w:r w:rsidRPr="004960F2">
        <w:t xml:space="preserve">Bayer does not have direct or indirect links with, or funding from, manufacturers, distributors or sellers of smoking products but Bayer provides pesticides for crops, which would therefore include tobacco crops.  </w:t>
      </w:r>
    </w:p>
    <w:p w14:paraId="1D21C173" w14:textId="3D0039DF" w:rsidR="004960F2" w:rsidRPr="004960F2" w:rsidRDefault="004960F2" w:rsidP="004960F2">
      <w:pPr>
        <w:pStyle w:val="Bulletparagraph"/>
      </w:pPr>
      <w:r w:rsidRPr="004960F2">
        <w:t xml:space="preserve">Bayer is a member of the Cooperation Centre for Scientific Research Relative to Tobacco (CORESTA) (http://www.coresta.org/) within the scope of recommendations of pesticides used for protection of tobacco plants. </w:t>
      </w:r>
    </w:p>
    <w:p w14:paraId="06EF804A" w14:textId="1C92E546" w:rsidR="002D6FAA" w:rsidRDefault="004960F2" w:rsidP="004960F2">
      <w:pPr>
        <w:pStyle w:val="Bulletparagraph"/>
      </w:pPr>
      <w:r w:rsidRPr="004960F2">
        <w:t>It is also a member of country and EU business federations such as the Confederation of British Industry (CBI) and ‘Business Europe’, which include tobacco companies.</w:t>
      </w:r>
    </w:p>
    <w:p w14:paraId="151B9836" w14:textId="77777777" w:rsidR="004960F2" w:rsidRDefault="004960F2" w:rsidP="004960F2">
      <w:pPr>
        <w:pStyle w:val="Bulletparagraphlast"/>
        <w:rPr>
          <w:lang w:val="en-US"/>
        </w:rPr>
      </w:pPr>
      <w:r>
        <w:rPr>
          <w:lang w:val="en-US"/>
        </w:rPr>
        <w:t>In 2006, Bayer and its subsidiary Icon Genetics piloted a new process for producing biotech drugs in tobacco plants. Icon Genetics was acquired by Nomad Bioscience GmbH from Bayer in 2012.</w:t>
      </w:r>
    </w:p>
    <w:p w14:paraId="4A7271A4" w14:textId="77777777" w:rsidR="004960F2" w:rsidRPr="0088696C" w:rsidRDefault="004960F2" w:rsidP="004960F2">
      <w:pPr>
        <w:pStyle w:val="Bulletparagraphlast"/>
        <w:numPr>
          <w:ilvl w:val="0"/>
          <w:numId w:val="0"/>
        </w:numPr>
        <w:ind w:left="357"/>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28" w:type="dxa"/>
          <w:bottom w:w="28" w:type="dxa"/>
          <w:right w:w="28" w:type="dxa"/>
        </w:tblCellMar>
        <w:tblLook w:val="0000" w:firstRow="0" w:lastRow="0" w:firstColumn="0" w:lastColumn="0" w:noHBand="0" w:noVBand="0"/>
        <w:tblCaption w:val="Suggestions from stakeholder engagement exercise – respondents with links to the tobacco industry"/>
        <w:tblDescription w:val="Information from respondents with links to the tobacco industry on suggestions for key areas for quality improvement, including why each area is important for quality improvement and any supporting information."/>
      </w:tblPr>
      <w:tblGrid>
        <w:gridCol w:w="473"/>
        <w:gridCol w:w="3263"/>
        <w:gridCol w:w="3196"/>
        <w:gridCol w:w="3497"/>
        <w:gridCol w:w="4239"/>
      </w:tblGrid>
      <w:tr w:rsidR="00C36C3D" w:rsidRPr="00621435" w14:paraId="33511C05" w14:textId="77777777" w:rsidTr="006F2CB9">
        <w:trPr>
          <w:tblHeader/>
        </w:trPr>
        <w:tc>
          <w:tcPr>
            <w:tcW w:w="161" w:type="pct"/>
            <w:shd w:val="clear" w:color="auto" w:fill="auto"/>
          </w:tcPr>
          <w:p w14:paraId="2D194B2F" w14:textId="77777777" w:rsidR="00C36C3D" w:rsidRPr="0001392D" w:rsidRDefault="00C36C3D" w:rsidP="00534339">
            <w:pPr>
              <w:pStyle w:val="Tabletitle"/>
              <w:rPr>
                <w:b w:val="0"/>
              </w:rPr>
            </w:pPr>
            <w:r w:rsidRPr="006E608E">
              <w:t>ID</w:t>
            </w:r>
          </w:p>
        </w:tc>
        <w:tc>
          <w:tcPr>
            <w:tcW w:w="1112" w:type="pct"/>
            <w:shd w:val="clear" w:color="auto" w:fill="auto"/>
          </w:tcPr>
          <w:p w14:paraId="3E661BAC" w14:textId="77777777" w:rsidR="00C36C3D" w:rsidRPr="0001392D" w:rsidRDefault="00C36C3D" w:rsidP="00534339">
            <w:pPr>
              <w:pStyle w:val="Tabletitle"/>
            </w:pPr>
            <w:r w:rsidRPr="0001392D">
              <w:t>Stakeholder</w:t>
            </w:r>
            <w:r>
              <w:t>. Registration status and disclosed link.</w:t>
            </w:r>
          </w:p>
        </w:tc>
        <w:tc>
          <w:tcPr>
            <w:tcW w:w="1089" w:type="pct"/>
            <w:shd w:val="clear" w:color="auto" w:fill="auto"/>
          </w:tcPr>
          <w:p w14:paraId="6E4067E7" w14:textId="77777777" w:rsidR="00C36C3D" w:rsidRPr="0001392D" w:rsidRDefault="00C36C3D" w:rsidP="00534339">
            <w:pPr>
              <w:pStyle w:val="Tabletitle"/>
            </w:pPr>
            <w:r w:rsidRPr="0001392D">
              <w:t>Suggested key area for quality improvement</w:t>
            </w:r>
          </w:p>
        </w:tc>
        <w:tc>
          <w:tcPr>
            <w:tcW w:w="1192" w:type="pct"/>
            <w:shd w:val="clear" w:color="auto" w:fill="auto"/>
          </w:tcPr>
          <w:p w14:paraId="37DF01A1" w14:textId="77777777" w:rsidR="00C36C3D" w:rsidRPr="0001392D" w:rsidRDefault="00C36C3D" w:rsidP="00534339">
            <w:pPr>
              <w:pStyle w:val="Tabletitle"/>
            </w:pPr>
            <w:r w:rsidRPr="0001392D">
              <w:t>Why is this a key area for quality improvement?</w:t>
            </w:r>
          </w:p>
        </w:tc>
        <w:tc>
          <w:tcPr>
            <w:tcW w:w="1445" w:type="pct"/>
            <w:shd w:val="clear" w:color="auto" w:fill="auto"/>
          </w:tcPr>
          <w:p w14:paraId="014E48F2" w14:textId="77777777" w:rsidR="00C36C3D" w:rsidRPr="0001392D" w:rsidRDefault="00C36C3D" w:rsidP="00534339">
            <w:pPr>
              <w:pStyle w:val="Tabletitle"/>
            </w:pPr>
            <w:r w:rsidRPr="0001392D">
              <w:t>Supporting information</w:t>
            </w:r>
          </w:p>
        </w:tc>
      </w:tr>
      <w:tr w:rsidR="006C45B3" w:rsidRPr="00BA3B3D" w14:paraId="2FCC0566" w14:textId="77777777" w:rsidTr="006F2CB9">
        <w:tc>
          <w:tcPr>
            <w:tcW w:w="161" w:type="pct"/>
            <w:shd w:val="clear" w:color="auto" w:fill="auto"/>
          </w:tcPr>
          <w:p w14:paraId="49ACB6D2" w14:textId="45EFB8F3" w:rsidR="006C45B3" w:rsidRPr="00534339" w:rsidRDefault="00A21885" w:rsidP="006C45B3">
            <w:pPr>
              <w:pStyle w:val="Tabletext"/>
              <w:rPr>
                <w:color w:val="000000"/>
                <w:highlight w:val="lightGray"/>
              </w:rPr>
            </w:pPr>
            <w:r>
              <w:t>0</w:t>
            </w:r>
            <w:r w:rsidR="004960F2">
              <w:t>1</w:t>
            </w:r>
          </w:p>
        </w:tc>
        <w:tc>
          <w:tcPr>
            <w:tcW w:w="1112" w:type="pct"/>
            <w:shd w:val="clear" w:color="auto" w:fill="auto"/>
          </w:tcPr>
          <w:p w14:paraId="01EE74D1" w14:textId="618C1C58" w:rsidR="006C45B3" w:rsidRPr="006C45B3" w:rsidRDefault="006C45B3" w:rsidP="006C45B3">
            <w:pPr>
              <w:pStyle w:val="Tabletext"/>
              <w:rPr>
                <w:highlight w:val="lightGray"/>
              </w:rPr>
            </w:pPr>
            <w:r w:rsidRPr="006C45B3">
              <w:t>Bayer</w:t>
            </w:r>
            <w:r w:rsidR="00CD59EC">
              <w:t>. Registered stakeholder. See above for declaration.</w:t>
            </w:r>
          </w:p>
        </w:tc>
        <w:tc>
          <w:tcPr>
            <w:tcW w:w="1089" w:type="pct"/>
            <w:shd w:val="clear" w:color="auto" w:fill="auto"/>
          </w:tcPr>
          <w:p w14:paraId="3C8EC6DF" w14:textId="1E2BE568" w:rsidR="006C45B3" w:rsidRPr="006C45B3" w:rsidRDefault="006C45B3" w:rsidP="006C45B3">
            <w:pPr>
              <w:pStyle w:val="Tabletext"/>
              <w:rPr>
                <w:b/>
                <w:bCs/>
              </w:rPr>
            </w:pPr>
            <w:r w:rsidRPr="006C45B3">
              <w:rPr>
                <w:b/>
                <w:bCs/>
              </w:rPr>
              <w:t>Complications (core checks):</w:t>
            </w:r>
          </w:p>
          <w:p w14:paraId="34041B8A" w14:textId="4C701D45" w:rsidR="006C45B3" w:rsidRPr="006C45B3" w:rsidRDefault="006C45B3" w:rsidP="006C45B3">
            <w:pPr>
              <w:pStyle w:val="Tabletext"/>
              <w:rPr>
                <w:highlight w:val="lightGray"/>
              </w:rPr>
            </w:pPr>
            <w:r w:rsidRPr="006C45B3">
              <w:t>For patients with type 2 diabetes and CKD, or at risk of CKD, indicators of abnormalities of kidney structure or function should be measured and monitored</w:t>
            </w:r>
          </w:p>
        </w:tc>
        <w:tc>
          <w:tcPr>
            <w:tcW w:w="1192" w:type="pct"/>
            <w:shd w:val="clear" w:color="auto" w:fill="auto"/>
          </w:tcPr>
          <w:p w14:paraId="2D804997" w14:textId="77777777" w:rsidR="006C45B3" w:rsidRPr="006C45B3" w:rsidRDefault="006C45B3" w:rsidP="006C45B3">
            <w:pPr>
              <w:pStyle w:val="Tabletext"/>
            </w:pPr>
            <w:r w:rsidRPr="006C45B3">
              <w:t>Chronic Kidney Disease (CKD) represents a significant burden on health care systems (1). Indeed, in England, the cost of CKD was estimated at between £1.44 - £1.45 billion (2009-2010), around 1.3% of all NHS spending in that year (2).</w:t>
            </w:r>
          </w:p>
          <w:p w14:paraId="2D93F14F" w14:textId="77777777" w:rsidR="006C45B3" w:rsidRPr="006C45B3" w:rsidRDefault="006C45B3" w:rsidP="006C45B3">
            <w:pPr>
              <w:pStyle w:val="Tabletext"/>
            </w:pPr>
            <w:r w:rsidRPr="006C45B3">
              <w:t>Type 2 Diabetes (T2D) is the leading cause of CKD worldwide (3,4), with approximately 40% of T2D patients developing CKD (5,6).</w:t>
            </w:r>
          </w:p>
          <w:p w14:paraId="1F9D3A2B" w14:textId="77777777" w:rsidR="006C45B3" w:rsidRPr="006C45B3" w:rsidRDefault="006C45B3" w:rsidP="006C45B3">
            <w:pPr>
              <w:pStyle w:val="Tabletext"/>
            </w:pPr>
            <w:r w:rsidRPr="006C45B3">
              <w:lastRenderedPageBreak/>
              <w:t>CKD in patients with T2D is a progressive disease associated with increased risk of kidney and cardiovascular (CV) complications and mortality (7-10)</w:t>
            </w:r>
            <w:r w:rsidRPr="006C45B3">
              <w:fldChar w:fldCharType="begin">
                <w:fldData xml:space="preserve">PEVuZE5vdGU+PENpdGU+PEF1dGhvcj5BZmthcmlhbjwvQXV0aG9yPjxZZWFyPjIwMTM8L1llYXI+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</w:fldData>
              </w:fldChar>
            </w:r>
            <w:r w:rsidRPr="006C45B3">
              <w:instrText xml:space="preserve"> ADDIN EN.CITE </w:instrText>
            </w:r>
            <w:r w:rsidRPr="006C45B3">
              <w:fldChar w:fldCharType="begin">
                <w:fldData xml:space="preserve">PEVuZE5vdGU+PENpdGU+PEF1dGhvcj5BZmthcmlhbjwvQXV0aG9yPjxZZWFyPjIwMTM8L1llYXI+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</w:fldData>
              </w:fldChar>
            </w:r>
            <w:r w:rsidRPr="006C45B3">
              <w:instrText xml:space="preserve"> ADDIN EN.CITE.DATA </w:instrText>
            </w:r>
            <w:r w:rsidRPr="006C45B3">
              <w:fldChar w:fldCharType="end"/>
            </w:r>
            <w:r w:rsidR="001F5938">
              <w:fldChar w:fldCharType="separate"/>
            </w:r>
            <w:r w:rsidRPr="006C45B3">
              <w:fldChar w:fldCharType="end"/>
            </w:r>
            <w:r w:rsidRPr="006C45B3">
              <w:t>. The presence of both CKD and T2D exacerbates CV risk, with a 3 to 6-fold increase in the risk of CV mortality and CV events, respectively, in T2D patients with CKD compared to those with T2D alone (8).</w:t>
            </w:r>
          </w:p>
          <w:p w14:paraId="6DCD4E9F" w14:textId="77777777" w:rsidR="006C45B3" w:rsidRPr="006C45B3" w:rsidRDefault="006C45B3" w:rsidP="006C45B3">
            <w:pPr>
              <w:pStyle w:val="Tabletext"/>
            </w:pPr>
            <w:r w:rsidRPr="006C45B3">
              <w:t>CKD is defined as abnormalities of kidney function or structure present for more than 3 months, with implications for health. This includes all people with markers of kidney damage (such as proteinuria) and those with a glomerular filtration rate (GFR) of less than 60ml/min/1.73m2 on at least 2 occasions separated by a period of at least 90 days (with or without markers of kidney damage) (11).</w:t>
            </w:r>
          </w:p>
          <w:p w14:paraId="784E2324" w14:textId="77777777" w:rsidR="006C45B3" w:rsidRPr="006C45B3" w:rsidRDefault="006C45B3" w:rsidP="006C45B3">
            <w:pPr>
              <w:pStyle w:val="Tabletext"/>
            </w:pPr>
            <w:r w:rsidRPr="006C45B3">
              <w:t xml:space="preserve">The NICE guideline on CKD (11), recommends that testing for CKD using eGFR creatinine and ACR should be offered to adults with diabetes. It is important to classify CKD using GFR and ACR categories as increased ACR is associated with increased risk of </w:t>
            </w:r>
            <w:r w:rsidRPr="006C45B3">
              <w:lastRenderedPageBreak/>
              <w:t>adverse outcomes, decreased GFR is associated with increased risk of adverse outcomes and increased ACR and decreased GFR in combination multiply the risk of adverse outcomes (11). Section 1.3 of the NICE guideline provides recommendations for frequency of monitoring (11).</w:t>
            </w:r>
          </w:p>
          <w:p w14:paraId="68A7262B" w14:textId="77777777" w:rsidR="006C45B3" w:rsidRPr="006C45B3" w:rsidRDefault="006C45B3" w:rsidP="006C45B3">
            <w:pPr>
              <w:pStyle w:val="Tabletext"/>
            </w:pPr>
            <w:r w:rsidRPr="006C45B3">
              <w:t xml:space="preserve">Understanding the level of risk will aid in guiding the advice, treatments and referral that may be required. </w:t>
            </w:r>
          </w:p>
          <w:p w14:paraId="6F7036D4" w14:textId="77777777" w:rsidR="006C45B3" w:rsidRPr="006C45B3" w:rsidRDefault="006C45B3" w:rsidP="006C45B3">
            <w:pPr>
              <w:pStyle w:val="Tabletext"/>
            </w:pPr>
            <w:r w:rsidRPr="006C45B3">
              <w:t xml:space="preserve">Whilst eGFR is more commonly tested and recorded, there has historically been a relatively low uptake of ACR testing.  The National Diabetes Audit 2019-20. Report 1: Care Processes and Treatment Targets. England and Wales (12), reports on the uptake of NICE recommended care processes and found that in 2019/20, for those with type 2 diabetes in England, 92.3% of patients had an annual check of serum creatinine (which allows for an estimate of (eGFRcreatinine)), but only 68.6% had an annual check of urine albumin/creatine ratio (UACR). The values for Wales were similar for serum </w:t>
            </w:r>
            <w:r w:rsidRPr="006C45B3">
              <w:lastRenderedPageBreak/>
              <w:t>creatinine, but the testing of UACR was even lower at 55%.  In addition, the marked variation in UACR measurement between CCGs was highlighted as a key finding of the report.</w:t>
            </w:r>
          </w:p>
          <w:p w14:paraId="3EF462D8" w14:textId="77777777" w:rsidR="006C45B3" w:rsidRPr="006C45B3" w:rsidRDefault="006C45B3" w:rsidP="006C45B3">
            <w:pPr>
              <w:pStyle w:val="Tabletext"/>
            </w:pPr>
            <w:r w:rsidRPr="006C45B3">
              <w:t>As such, consistent testing and monitoring of CKD in patients with T2D with eGFR and UACR is an important area for quality improvement.</w:t>
            </w:r>
          </w:p>
          <w:p w14:paraId="4080CDD0" w14:textId="77777777" w:rsidR="006C45B3" w:rsidRPr="006C45B3" w:rsidRDefault="006C45B3" w:rsidP="006C45B3">
            <w:pPr>
              <w:pStyle w:val="Tabletext"/>
            </w:pPr>
          </w:p>
          <w:p w14:paraId="28647A22" w14:textId="77777777" w:rsidR="006C45B3" w:rsidRPr="006C45B3" w:rsidRDefault="006C45B3" w:rsidP="006C45B3">
            <w:pPr>
              <w:pStyle w:val="Tabletext"/>
            </w:pPr>
            <w:r w:rsidRPr="006C45B3">
              <w:t>Bikbov B, Purcell CA, Levey AS, Smith M, Abdoli A, Abebe M, et al. Global, regional, and national burden of chronic kidney disease, 1990-2017: a systematic analysis for the Global Burden of Disease Study 2017. The Lancet. 2020;395(10225):709-33.</w:t>
            </w:r>
          </w:p>
          <w:p w14:paraId="31AE2E76" w14:textId="77777777" w:rsidR="006C45B3" w:rsidRPr="006C45B3" w:rsidRDefault="006C45B3" w:rsidP="006C45B3">
            <w:pPr>
              <w:pStyle w:val="Tabletext"/>
            </w:pPr>
            <w:r w:rsidRPr="006C45B3">
              <w:t>Kerr M, Bray B, Medcalf J, O'Donoghue DJ, Matthews B. Estimating the financial cost of chronic kidney disease to the NHS in England. Nephrol Dial Transplant. 2012;27 Suppl 3(Suppl 3):iii73-80.</w:t>
            </w:r>
          </w:p>
          <w:p w14:paraId="023942FB" w14:textId="77777777" w:rsidR="006C45B3" w:rsidRPr="006C45B3" w:rsidRDefault="006C45B3" w:rsidP="006C45B3">
            <w:pPr>
              <w:pStyle w:val="Tabletext"/>
            </w:pPr>
            <w:r w:rsidRPr="006C45B3">
              <w:t xml:space="preserve">Li H, Lu W, Wang A, Jiang H, Lyu J. Changing epidemiology of chronic kidney disease as a result of type 2 diabetes mellitus from </w:t>
            </w:r>
            <w:r w:rsidRPr="006C45B3">
              <w:lastRenderedPageBreak/>
              <w:t>1990 to 2017: Estimates from Global Burden of Disease 2017. J Diabetes Investig. 2021;12(3):346-56.</w:t>
            </w:r>
          </w:p>
          <w:p w14:paraId="69CB500D" w14:textId="77777777" w:rsidR="006C45B3" w:rsidRPr="006C45B3" w:rsidRDefault="006C45B3" w:rsidP="006C45B3">
            <w:pPr>
              <w:pStyle w:val="Tabletext"/>
            </w:pPr>
            <w:r w:rsidRPr="006C45B3">
              <w:t>Tuttle KR, Alicic RZ, Duru OK, Jones CR, Daratha KB, Nicholas SB, et al. Clinical Characteristics of and Risk Factors for Chronic Kidney Disease Among Adults and Children: An Analysis of the CURE-CKD Registry. JAMA Netw Open. 2019;2(12):e1918169.</w:t>
            </w:r>
          </w:p>
          <w:p w14:paraId="37CAFDC2" w14:textId="77777777" w:rsidR="006C45B3" w:rsidRPr="006C45B3" w:rsidRDefault="006C45B3" w:rsidP="006C45B3">
            <w:pPr>
              <w:pStyle w:val="Tabletext"/>
            </w:pPr>
            <w:r w:rsidRPr="006C45B3">
              <w:t>Wu B, Bell K, Stanford A, Kern DM, Tunceli O, Vupputuri S, et al. Understanding CKD among patients with T2DM: prevalence, temporal trends, and treatment patterns—NHANES 2007–2012. BMJ Open Diabetes Research &amp;amp;amp; Care. 2016;4(1):e000154.</w:t>
            </w:r>
          </w:p>
          <w:p w14:paraId="0175CFB3" w14:textId="77777777" w:rsidR="006C45B3" w:rsidRPr="006C45B3" w:rsidRDefault="006C45B3" w:rsidP="006C45B3">
            <w:pPr>
              <w:pStyle w:val="Tabletext"/>
            </w:pPr>
            <w:r w:rsidRPr="006C45B3">
              <w:t>Alicic RZ, Rooney MT, Tuttle KR. Diabetic Kidney Disease: Challenges, Progress, and Possibilities. Clin J Am Soc Nephrol. 2017;12(12):2032-45.</w:t>
            </w:r>
          </w:p>
          <w:p w14:paraId="1FADBFCD" w14:textId="77777777" w:rsidR="006C45B3" w:rsidRPr="006C45B3" w:rsidRDefault="006C45B3" w:rsidP="006C45B3">
            <w:pPr>
              <w:pStyle w:val="Tabletext"/>
            </w:pPr>
            <w:r w:rsidRPr="006C45B3">
              <w:t xml:space="preserve">Kidney Disease: Improving Global Outcomes (KDIGO) Diabetes Work Group, de Boer IH, Caramori ML, Chan JCN, Heerspink HJL, Hurst C, et al. KDIGO 2020 Clinical </w:t>
            </w:r>
            <w:r w:rsidRPr="006C45B3">
              <w:lastRenderedPageBreak/>
              <w:t>Practice Guideline for Diabetes Management in Chronic Kidney Disease. Kidney International. 2020;98(4):S1-S115.</w:t>
            </w:r>
          </w:p>
          <w:p w14:paraId="67A3D0AC" w14:textId="77777777" w:rsidR="006C45B3" w:rsidRPr="006C45B3" w:rsidRDefault="006C45B3" w:rsidP="006C45B3">
            <w:pPr>
              <w:pStyle w:val="Tabletext"/>
            </w:pPr>
            <w:r w:rsidRPr="006C45B3">
              <w:t>Afkarian M, Sachs MC, Kestenbaum B, Hirsch IB, Tuttle KR, Himmelfarb J, et al. Kidney disease and increased mortality risk in type 2 diabetes. J Am Soc Nephrol. 2013;24(2):302-8.</w:t>
            </w:r>
          </w:p>
          <w:p w14:paraId="12893A7B" w14:textId="77777777" w:rsidR="006C45B3" w:rsidRPr="006C45B3" w:rsidRDefault="006C45B3" w:rsidP="006C45B3">
            <w:pPr>
              <w:pStyle w:val="Tabletext"/>
            </w:pPr>
            <w:r w:rsidRPr="006C45B3">
              <w:t>Hudspeth B. The burden of cardiovascular disease in patients with diabetes. Am J Manag Care. 2018;24(13 Suppl):S268-S72.</w:t>
            </w:r>
          </w:p>
          <w:p w14:paraId="35953057" w14:textId="77777777" w:rsidR="006C45B3" w:rsidRPr="006C45B3" w:rsidRDefault="006C45B3" w:rsidP="006C45B3">
            <w:pPr>
              <w:pStyle w:val="Tabletext"/>
            </w:pPr>
            <w:r w:rsidRPr="006C45B3">
              <w:t>Leon BM, Maddox TM. Diabetes and cardiovascular disease: Epidemiology, biological mechanisms, treatment recommendations and future research. World J Diabetes. 2015;6(13):1246-58.</w:t>
            </w:r>
          </w:p>
          <w:p w14:paraId="376C412A" w14:textId="77777777" w:rsidR="006C45B3" w:rsidRPr="006C45B3" w:rsidRDefault="006C45B3" w:rsidP="006C45B3">
            <w:pPr>
              <w:pStyle w:val="Tabletext"/>
            </w:pPr>
            <w:r w:rsidRPr="006C45B3">
              <w:t>NICE. Chronic Kidney Disease: assessment and management. NICE guideline. August 2021.</w:t>
            </w:r>
          </w:p>
          <w:p w14:paraId="1CA15E05" w14:textId="4F0CADA4" w:rsidR="006C45B3" w:rsidRPr="006C45B3" w:rsidRDefault="006C45B3" w:rsidP="006C45B3">
            <w:pPr>
              <w:pStyle w:val="Tabletext"/>
              <w:rPr>
                <w:highlight w:val="lightGray"/>
              </w:rPr>
            </w:pPr>
            <w:r w:rsidRPr="006C45B3">
              <w:t>NHS Digital. National Diabetes Audit, 2019-20. Report 1: Care Processes and Treatment Targets. England and Wales. August 2021</w:t>
            </w:r>
          </w:p>
        </w:tc>
        <w:tc>
          <w:tcPr>
            <w:tcW w:w="1445" w:type="pct"/>
            <w:shd w:val="clear" w:color="auto" w:fill="auto"/>
          </w:tcPr>
          <w:p w14:paraId="06B57B5B" w14:textId="77777777" w:rsidR="006C45B3" w:rsidRPr="006C45B3" w:rsidRDefault="006C45B3" w:rsidP="006C45B3">
            <w:pPr>
              <w:pStyle w:val="Tabletext"/>
            </w:pPr>
            <w:r w:rsidRPr="006C45B3">
              <w:lastRenderedPageBreak/>
              <w:t>Please see The National Diabetes Audit 2019-20. Report 1: Care Processes and Treatment Targets. England and Wales, which reports on the uptake of NICE recommended care processes.</w:t>
            </w:r>
          </w:p>
          <w:p w14:paraId="7B4A06BB" w14:textId="77777777" w:rsidR="006C45B3" w:rsidRPr="006C45B3" w:rsidRDefault="006C45B3" w:rsidP="006C45B3">
            <w:pPr>
              <w:pStyle w:val="Tabletext"/>
            </w:pPr>
            <w:r w:rsidRPr="006C45B3">
              <w:t>NHS Digital. National Diabetes Audit, 2019-20. Report 1: Care Processes and Treatment Targets. England and Wales. August 2021</w:t>
            </w:r>
          </w:p>
          <w:p w14:paraId="61F1285F" w14:textId="77777777" w:rsidR="006C45B3" w:rsidRPr="006C45B3" w:rsidRDefault="001F5938" w:rsidP="006C45B3">
            <w:pPr>
              <w:pStyle w:val="Tabletext"/>
              <w:rPr>
                <w:rStyle w:val="Hyperlink"/>
              </w:rPr>
            </w:pPr>
            <w:hyperlink r:id="rId125" w:history="1">
              <w:r w:rsidR="006C45B3" w:rsidRPr="006C45B3">
                <w:rPr>
                  <w:rStyle w:val="Hyperlink"/>
                </w:rPr>
                <w:t>https://digital.nhs.uk/data-and-information/publications/statistical/national-diabetes-audit/report-1-care-processes-and-treatment-targets-2019---20</w:t>
              </w:r>
            </w:hyperlink>
          </w:p>
          <w:p w14:paraId="75A0AAF9" w14:textId="346E4E10" w:rsidR="006C45B3" w:rsidRPr="006C45B3" w:rsidRDefault="006C45B3" w:rsidP="006C45B3">
            <w:pPr>
              <w:pStyle w:val="Tabletext"/>
            </w:pPr>
          </w:p>
        </w:tc>
      </w:tr>
    </w:tbl>
    <w:p w14:paraId="42D22B6D" w14:textId="26747EEC" w:rsidR="00626943" w:rsidRDefault="00626943" w:rsidP="0091765A">
      <w:pPr>
        <w:pStyle w:val="Paragraph"/>
      </w:pPr>
    </w:p>
    <w:sectPr w:rsidR="00626943" w:rsidSect="005C6F10">
      <w:pgSz w:w="16838" w:h="11906" w:orient="landscape"/>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09D997" w14:textId="77777777" w:rsidR="0002470A" w:rsidRDefault="0002470A" w:rsidP="00446BEE">
      <w:r>
        <w:separator/>
      </w:r>
    </w:p>
    <w:p w14:paraId="08ED19AD" w14:textId="77777777" w:rsidR="0002470A" w:rsidRDefault="0002470A"/>
  </w:endnote>
  <w:endnote w:type="continuationSeparator" w:id="0">
    <w:p w14:paraId="677C4E76" w14:textId="77777777" w:rsidR="0002470A" w:rsidRDefault="0002470A" w:rsidP="00446BEE">
      <w:r>
        <w:continuationSeparator/>
      </w:r>
    </w:p>
    <w:p w14:paraId="26DAF7E2" w14:textId="77777777" w:rsidR="0002470A" w:rsidRDefault="000247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8F0540" w14:textId="77777777" w:rsidR="00884DA5" w:rsidRDefault="00884DA5" w:rsidP="0029335E">
    <w:pPr>
      <w:pStyle w:val="Footer"/>
      <w:jc w:val="right"/>
    </w:pPr>
    <w:r>
      <w:fldChar w:fldCharType="begin"/>
    </w:r>
    <w:r>
      <w:instrText xml:space="preserve"> PAGE   \* MERGEFORMAT </w:instrText>
    </w:r>
    <w:r>
      <w:fldChar w:fldCharType="separate"/>
    </w:r>
    <w:r>
      <w:rPr>
        <w:noProof/>
      </w:rPr>
      <w:t>4</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D99F73" w14:textId="77777777" w:rsidR="00884DA5" w:rsidRDefault="00884DA5">
    <w:pPr>
      <w:pStyle w:val="Footer"/>
      <w:jc w:val="right"/>
    </w:pPr>
    <w:r>
      <w:fldChar w:fldCharType="begin"/>
    </w:r>
    <w:r>
      <w:instrText xml:space="preserve"> PAGE   \* MERGEFORMAT </w:instrText>
    </w:r>
    <w:r>
      <w:fldChar w:fldCharType="separate"/>
    </w:r>
    <w:r>
      <w:rPr>
        <w:noProof/>
      </w:rPr>
      <w:t>1</w:t>
    </w:r>
    <w:r>
      <w:rPr>
        <w:noProof/>
      </w:rPr>
      <w:fldChar w:fldCharType="end"/>
    </w:r>
  </w:p>
  <w:p w14:paraId="6BC6DF35" w14:textId="77777777" w:rsidR="00884DA5" w:rsidRDefault="00884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7ED6A7" w14:textId="77777777" w:rsidR="0002470A" w:rsidRDefault="0002470A" w:rsidP="00446BEE">
      <w:r>
        <w:separator/>
      </w:r>
    </w:p>
    <w:p w14:paraId="2AFDA999" w14:textId="77777777" w:rsidR="0002470A" w:rsidRDefault="0002470A"/>
  </w:footnote>
  <w:footnote w:type="continuationSeparator" w:id="0">
    <w:p w14:paraId="62AF32C3" w14:textId="77777777" w:rsidR="0002470A" w:rsidRDefault="0002470A" w:rsidP="00446BEE">
      <w:r>
        <w:continuationSeparator/>
      </w:r>
    </w:p>
    <w:p w14:paraId="763B4225" w14:textId="77777777" w:rsidR="0002470A" w:rsidRDefault="0002470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E0E6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8C20F2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2406F8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3E763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2863A0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81014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E3A956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5A268E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25EE0B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3F452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85AB6"/>
    <w:multiLevelType w:val="hybridMultilevel"/>
    <w:tmpl w:val="61240262"/>
    <w:lvl w:ilvl="0" w:tplc="E5662ECC">
      <w:numFmt w:val="bullet"/>
      <w:lvlText w:val="•"/>
      <w:lvlJc w:val="left"/>
      <w:pPr>
        <w:ind w:left="1080" w:hanging="72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4D17990"/>
    <w:multiLevelType w:val="multilevel"/>
    <w:tmpl w:val="D88E5C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9663D26"/>
    <w:multiLevelType w:val="hybridMultilevel"/>
    <w:tmpl w:val="1A00B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5017405"/>
    <w:multiLevelType w:val="multilevel"/>
    <w:tmpl w:val="B0A899F0"/>
    <w:lvl w:ilvl="0">
      <w:start w:val="1"/>
      <w:numFmt w:val="bullet"/>
      <w:pStyle w:val="Bulletleft1"/>
      <w:lvlText w:val=""/>
      <w:lvlJc w:val="left"/>
      <w:pPr>
        <w:tabs>
          <w:tab w:val="num" w:pos="284"/>
        </w:tabs>
        <w:ind w:left="284" w:hanging="284"/>
      </w:pPr>
      <w:rPr>
        <w:rFonts w:ascii="Symbol" w:hAnsi="Symbol" w:hint="default"/>
        <w:color w:val="auto"/>
      </w:rPr>
    </w:lvl>
    <w:lvl w:ilvl="1">
      <w:start w:val="1"/>
      <w:numFmt w:val="bullet"/>
      <w:lvlText w:val=""/>
      <w:lvlJc w:val="left"/>
      <w:pPr>
        <w:tabs>
          <w:tab w:val="num" w:pos="567"/>
        </w:tabs>
        <w:ind w:left="567" w:hanging="283"/>
      </w:pPr>
      <w:rPr>
        <w:rFonts w:ascii="Symbol" w:hAnsi="Symbol" w:hint="default"/>
      </w:rPr>
    </w:lvl>
    <w:lvl w:ilvl="2">
      <w:start w:val="1"/>
      <w:numFmt w:val="bullet"/>
      <w:lvlText w:val=""/>
      <w:lvlJc w:val="left"/>
      <w:pPr>
        <w:tabs>
          <w:tab w:val="num" w:pos="851"/>
        </w:tabs>
        <w:ind w:left="851" w:hanging="284"/>
      </w:pPr>
      <w:rPr>
        <w:rFonts w:ascii="Symbol" w:hAnsi="Symbol" w:hint="default"/>
        <w:color w:val="auto"/>
      </w:rPr>
    </w:lvl>
    <w:lvl w:ilvl="3">
      <w:start w:val="1"/>
      <w:numFmt w:val="decimal"/>
      <w:lvlText w:val="(%4)"/>
      <w:lvlJc w:val="left"/>
      <w:pPr>
        <w:tabs>
          <w:tab w:val="num" w:pos="1724"/>
        </w:tabs>
        <w:ind w:left="1724" w:hanging="360"/>
      </w:pPr>
      <w:rPr>
        <w:rFonts w:hint="default"/>
      </w:rPr>
    </w:lvl>
    <w:lvl w:ilvl="4">
      <w:start w:val="1"/>
      <w:numFmt w:val="lowerLetter"/>
      <w:lvlText w:val="(%5)"/>
      <w:lvlJc w:val="left"/>
      <w:pPr>
        <w:tabs>
          <w:tab w:val="num" w:pos="2084"/>
        </w:tabs>
        <w:ind w:left="2084" w:hanging="360"/>
      </w:pPr>
      <w:rPr>
        <w:rFonts w:hint="default"/>
      </w:rPr>
    </w:lvl>
    <w:lvl w:ilvl="5">
      <w:start w:val="1"/>
      <w:numFmt w:val="lowerRoman"/>
      <w:lvlText w:val="(%6)"/>
      <w:lvlJc w:val="left"/>
      <w:pPr>
        <w:tabs>
          <w:tab w:val="num" w:pos="2444"/>
        </w:tabs>
        <w:ind w:left="2444" w:hanging="360"/>
      </w:pPr>
      <w:rPr>
        <w:rFonts w:hint="default"/>
      </w:rPr>
    </w:lvl>
    <w:lvl w:ilvl="6">
      <w:start w:val="1"/>
      <w:numFmt w:val="decimal"/>
      <w:lvlText w:val="%7."/>
      <w:lvlJc w:val="left"/>
      <w:pPr>
        <w:tabs>
          <w:tab w:val="num" w:pos="2804"/>
        </w:tabs>
        <w:ind w:left="2804" w:hanging="360"/>
      </w:pPr>
      <w:rPr>
        <w:rFonts w:hint="default"/>
      </w:rPr>
    </w:lvl>
    <w:lvl w:ilvl="7">
      <w:start w:val="1"/>
      <w:numFmt w:val="lowerLetter"/>
      <w:lvlText w:val="%8."/>
      <w:lvlJc w:val="left"/>
      <w:pPr>
        <w:tabs>
          <w:tab w:val="num" w:pos="3164"/>
        </w:tabs>
        <w:ind w:left="3164" w:hanging="360"/>
      </w:pPr>
      <w:rPr>
        <w:rFonts w:hint="default"/>
      </w:rPr>
    </w:lvl>
    <w:lvl w:ilvl="8">
      <w:start w:val="1"/>
      <w:numFmt w:val="lowerRoman"/>
      <w:lvlText w:val="%9."/>
      <w:lvlJc w:val="left"/>
      <w:pPr>
        <w:tabs>
          <w:tab w:val="num" w:pos="3524"/>
        </w:tabs>
        <w:ind w:left="3524" w:hanging="360"/>
      </w:pPr>
      <w:rPr>
        <w:rFonts w:hint="default"/>
      </w:rPr>
    </w:lvl>
  </w:abstractNum>
  <w:abstractNum w:abstractNumId="14" w15:restartNumberingAfterBreak="0">
    <w:nsid w:val="1A206D6A"/>
    <w:multiLevelType w:val="hybridMultilevel"/>
    <w:tmpl w:val="99A84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D190EC7"/>
    <w:multiLevelType w:val="hybridMultilevel"/>
    <w:tmpl w:val="52505C5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7" w15:restartNumberingAfterBreak="0">
    <w:nsid w:val="1DFE43E0"/>
    <w:multiLevelType w:val="hybridMultilevel"/>
    <w:tmpl w:val="7B74A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805237"/>
    <w:multiLevelType w:val="hybridMultilevel"/>
    <w:tmpl w:val="9C0A9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8172EAE"/>
    <w:multiLevelType w:val="multilevel"/>
    <w:tmpl w:val="1304F97A"/>
    <w:lvl w:ilvl="0">
      <w:start w:val="1"/>
      <w:numFmt w:val="decimal"/>
      <w:lvlText w:val="%1."/>
      <w:lvlJc w:val="left"/>
      <w:pPr>
        <w:tabs>
          <w:tab w:val="num" w:pos="720"/>
        </w:tabs>
        <w:ind w:left="720" w:hanging="360"/>
      </w:pPr>
    </w:lvl>
    <w:lvl w:ilvl="1">
      <w:numFmt w:val="bullet"/>
      <w:lvlText w:val=""/>
      <w:lvlJc w:val="left"/>
      <w:pPr>
        <w:tabs>
          <w:tab w:val="num" w:pos="1440"/>
        </w:tabs>
        <w:ind w:left="1440" w:hanging="360"/>
      </w:pPr>
      <w:rPr>
        <w:rFonts w:ascii="Symbol" w:hAnsi="Symbol"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29CC3584"/>
    <w:multiLevelType w:val="multilevel"/>
    <w:tmpl w:val="98404216"/>
    <w:lvl w:ilvl="0">
      <w:start w:val="1"/>
      <w:numFmt w:val="decimal"/>
      <w:pStyle w:val="Numberedheading1"/>
      <w:lvlText w:val="%1"/>
      <w:lvlJc w:val="left"/>
      <w:pPr>
        <w:tabs>
          <w:tab w:val="num" w:pos="1134"/>
        </w:tabs>
        <w:ind w:left="1134" w:hanging="1134"/>
      </w:pPr>
      <w:rPr>
        <w:rFonts w:hint="default"/>
      </w:rPr>
    </w:lvl>
    <w:lvl w:ilvl="1">
      <w:start w:val="1"/>
      <w:numFmt w:val="decimal"/>
      <w:pStyle w:val="Numberedheading2"/>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134"/>
        </w:tabs>
        <w:ind w:left="1134" w:hanging="1134"/>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48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8280"/>
        </w:tabs>
        <w:ind w:left="4320" w:hanging="1440"/>
      </w:pPr>
      <w:rPr>
        <w:rFonts w:hint="default"/>
      </w:rPr>
    </w:lvl>
  </w:abstractNum>
  <w:abstractNum w:abstractNumId="21" w15:restartNumberingAfterBreak="0">
    <w:nsid w:val="2E2A2EAC"/>
    <w:multiLevelType w:val="hybridMultilevel"/>
    <w:tmpl w:val="2C7CDE46"/>
    <w:lvl w:ilvl="0" w:tplc="BA029136">
      <w:start w:val="1"/>
      <w:numFmt w:val="decimal"/>
      <w:lvlText w:val="(%1)"/>
      <w:lvlJc w:val="left"/>
      <w:pPr>
        <w:ind w:left="720" w:hanging="360"/>
      </w:pPr>
      <w:rPr>
        <w:rFonts w:ascii="Arial" w:hAnsi="Arial" w:cs="Times New Roman" w:hint="default"/>
        <w:sz w:val="18"/>
        <w:szCs w:val="18"/>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38F00D3F"/>
    <w:multiLevelType w:val="hybridMultilevel"/>
    <w:tmpl w:val="3E581B06"/>
    <w:lvl w:ilvl="0" w:tplc="BBB0CF08">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23" w15:restartNumberingAfterBreak="0">
    <w:nsid w:val="38FE18E2"/>
    <w:multiLevelType w:val="hybridMultilevel"/>
    <w:tmpl w:val="9C4462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CB80E89"/>
    <w:multiLevelType w:val="hybridMultilevel"/>
    <w:tmpl w:val="E812A76C"/>
    <w:lvl w:ilvl="0" w:tplc="47981BBA">
      <w:start w:val="1"/>
      <w:numFmt w:val="bullet"/>
      <w:pStyle w:val="Bulletparagraph"/>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3E4B1000"/>
    <w:multiLevelType w:val="multilevel"/>
    <w:tmpl w:val="F72267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F0D2250"/>
    <w:multiLevelType w:val="hybridMultilevel"/>
    <w:tmpl w:val="54EC6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2464A88"/>
    <w:multiLevelType w:val="hybridMultilevel"/>
    <w:tmpl w:val="26B67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71C32B4"/>
    <w:multiLevelType w:val="hybridMultilevel"/>
    <w:tmpl w:val="DB4EB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A9E58DF"/>
    <w:multiLevelType w:val="multilevel"/>
    <w:tmpl w:val="3F96AFB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855517"/>
    <w:multiLevelType w:val="hybridMultilevel"/>
    <w:tmpl w:val="82D6B4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E5D00F2"/>
    <w:multiLevelType w:val="hybridMultilevel"/>
    <w:tmpl w:val="4E94F644"/>
    <w:lvl w:ilvl="0" w:tplc="62F250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324590D"/>
    <w:multiLevelType w:val="multilevel"/>
    <w:tmpl w:val="0AE07970"/>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35E76C2"/>
    <w:multiLevelType w:val="hybridMultilevel"/>
    <w:tmpl w:val="808E3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533504"/>
    <w:multiLevelType w:val="hybridMultilevel"/>
    <w:tmpl w:val="6786031A"/>
    <w:lvl w:ilvl="0" w:tplc="44D88410">
      <w:start w:val="1"/>
      <w:numFmt w:val="bullet"/>
      <w:pStyle w:val="Panelbullet1"/>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97528F"/>
    <w:multiLevelType w:val="hybridMultilevel"/>
    <w:tmpl w:val="6F0C89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52C1E2C"/>
    <w:multiLevelType w:val="hybridMultilevel"/>
    <w:tmpl w:val="8D986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6F2189"/>
    <w:multiLevelType w:val="hybridMultilevel"/>
    <w:tmpl w:val="182A4744"/>
    <w:lvl w:ilvl="0" w:tplc="937C89E4">
      <w:start w:val="1"/>
      <w:numFmt w:val="bullet"/>
      <w:pStyle w:val="Bulletstable"/>
      <w:lvlText w:val=""/>
      <w:lvlJc w:val="left"/>
      <w:pPr>
        <w:ind w:left="908" w:hanging="454"/>
      </w:pPr>
      <w:rPr>
        <w:rFonts w:ascii="Symbol" w:hAnsi="Symbol" w:hint="default"/>
      </w:rPr>
    </w:lvl>
    <w:lvl w:ilvl="1" w:tplc="08090003">
      <w:start w:val="1"/>
      <w:numFmt w:val="bullet"/>
      <w:lvlText w:val="o"/>
      <w:lvlJc w:val="left"/>
      <w:pPr>
        <w:ind w:left="1214" w:hanging="360"/>
      </w:pPr>
      <w:rPr>
        <w:rFonts w:ascii="Courier New" w:hAnsi="Courier New" w:cs="Courier New" w:hint="default"/>
      </w:rPr>
    </w:lvl>
    <w:lvl w:ilvl="2" w:tplc="E4BEE080">
      <w:numFmt w:val="bullet"/>
      <w:lvlText w:val="•"/>
      <w:lvlJc w:val="left"/>
      <w:pPr>
        <w:ind w:left="1934" w:hanging="360"/>
      </w:pPr>
      <w:rPr>
        <w:rFonts w:ascii="Arial" w:eastAsia="Times New Roman" w:hAnsi="Arial" w:cs="Arial" w:hint="default"/>
      </w:rPr>
    </w:lvl>
    <w:lvl w:ilvl="3" w:tplc="08090001" w:tentative="1">
      <w:start w:val="1"/>
      <w:numFmt w:val="bullet"/>
      <w:lvlText w:val=""/>
      <w:lvlJc w:val="left"/>
      <w:pPr>
        <w:ind w:left="2654" w:hanging="360"/>
      </w:pPr>
      <w:rPr>
        <w:rFonts w:ascii="Symbol" w:hAnsi="Symbol" w:hint="default"/>
      </w:rPr>
    </w:lvl>
    <w:lvl w:ilvl="4" w:tplc="08090003" w:tentative="1">
      <w:start w:val="1"/>
      <w:numFmt w:val="bullet"/>
      <w:lvlText w:val="o"/>
      <w:lvlJc w:val="left"/>
      <w:pPr>
        <w:ind w:left="3374" w:hanging="360"/>
      </w:pPr>
      <w:rPr>
        <w:rFonts w:ascii="Courier New" w:hAnsi="Courier New" w:cs="Courier New" w:hint="default"/>
      </w:rPr>
    </w:lvl>
    <w:lvl w:ilvl="5" w:tplc="08090005" w:tentative="1">
      <w:start w:val="1"/>
      <w:numFmt w:val="bullet"/>
      <w:lvlText w:val=""/>
      <w:lvlJc w:val="left"/>
      <w:pPr>
        <w:ind w:left="4094" w:hanging="360"/>
      </w:pPr>
      <w:rPr>
        <w:rFonts w:ascii="Wingdings" w:hAnsi="Wingdings" w:hint="default"/>
      </w:rPr>
    </w:lvl>
    <w:lvl w:ilvl="6" w:tplc="08090001" w:tentative="1">
      <w:start w:val="1"/>
      <w:numFmt w:val="bullet"/>
      <w:lvlText w:val=""/>
      <w:lvlJc w:val="left"/>
      <w:pPr>
        <w:ind w:left="4814" w:hanging="360"/>
      </w:pPr>
      <w:rPr>
        <w:rFonts w:ascii="Symbol" w:hAnsi="Symbol" w:hint="default"/>
      </w:rPr>
    </w:lvl>
    <w:lvl w:ilvl="7" w:tplc="08090003" w:tentative="1">
      <w:start w:val="1"/>
      <w:numFmt w:val="bullet"/>
      <w:lvlText w:val="o"/>
      <w:lvlJc w:val="left"/>
      <w:pPr>
        <w:ind w:left="5534" w:hanging="360"/>
      </w:pPr>
      <w:rPr>
        <w:rFonts w:ascii="Courier New" w:hAnsi="Courier New" w:cs="Courier New" w:hint="default"/>
      </w:rPr>
    </w:lvl>
    <w:lvl w:ilvl="8" w:tplc="08090005" w:tentative="1">
      <w:start w:val="1"/>
      <w:numFmt w:val="bullet"/>
      <w:lvlText w:val=""/>
      <w:lvlJc w:val="left"/>
      <w:pPr>
        <w:ind w:left="6254" w:hanging="360"/>
      </w:pPr>
      <w:rPr>
        <w:rFonts w:ascii="Wingdings" w:hAnsi="Wingdings" w:hint="default"/>
      </w:rPr>
    </w:lvl>
  </w:abstractNum>
  <w:abstractNum w:abstractNumId="38" w15:restartNumberingAfterBreak="0">
    <w:nsid w:val="69C570AE"/>
    <w:multiLevelType w:val="hybridMultilevel"/>
    <w:tmpl w:val="424255D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9" w15:restartNumberingAfterBreak="0">
    <w:nsid w:val="7B4A0FD2"/>
    <w:multiLevelType w:val="hybridMultilevel"/>
    <w:tmpl w:val="3BCEB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7"/>
  </w:num>
  <w:num w:numId="2">
    <w:abstractNumId w:val="20"/>
  </w:num>
  <w:num w:numId="3">
    <w:abstractNumId w:val="22"/>
  </w:num>
  <w:num w:numId="4">
    <w:abstractNumId w:val="24"/>
  </w:num>
  <w:num w:numId="5">
    <w:abstractNumId w:val="35"/>
  </w:num>
  <w:num w:numId="6">
    <w:abstractNumId w:val="12"/>
  </w:num>
  <w:num w:numId="7">
    <w:abstractNumId w:val="38"/>
  </w:num>
  <w:num w:numId="8">
    <w:abstractNumId w:val="33"/>
  </w:num>
  <w:num w:numId="9">
    <w:abstractNumId w:val="16"/>
  </w:num>
  <w:num w:numId="10">
    <w:abstractNumId w:val="25"/>
  </w:num>
  <w:num w:numId="11">
    <w:abstractNumId w:val="11"/>
  </w:num>
  <w:num w:numId="12">
    <w:abstractNumId w:val="17"/>
  </w:num>
  <w:num w:numId="13">
    <w:abstractNumId w:val="36"/>
  </w:num>
  <w:num w:numId="14">
    <w:abstractNumId w:val="23"/>
  </w:num>
  <w:num w:numId="15">
    <w:abstractNumId w:val="14"/>
  </w:num>
  <w:num w:numId="16">
    <w:abstractNumId w:val="10"/>
  </w:num>
  <w:num w:numId="17">
    <w:abstractNumId w:val="26"/>
  </w:num>
  <w:num w:numId="18">
    <w:abstractNumId w:val="30"/>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9"/>
  </w:num>
  <w:num w:numId="21">
    <w:abstractNumId w:val="31"/>
  </w:num>
  <w:num w:numId="22">
    <w:abstractNumId w:val="20"/>
  </w:num>
  <w:num w:numId="23">
    <w:abstractNumId w:val="20"/>
  </w:num>
  <w:num w:numId="24">
    <w:abstractNumId w:val="13"/>
  </w:num>
  <w:num w:numId="25">
    <w:abstractNumId w:val="15"/>
  </w:num>
  <w:num w:numId="26">
    <w:abstractNumId w:val="34"/>
  </w:num>
  <w:num w:numId="27">
    <w:abstractNumId w:val="9"/>
  </w:num>
  <w:num w:numId="28">
    <w:abstractNumId w:val="7"/>
  </w:num>
  <w:num w:numId="29">
    <w:abstractNumId w:val="6"/>
  </w:num>
  <w:num w:numId="30">
    <w:abstractNumId w:val="5"/>
  </w:num>
  <w:num w:numId="31">
    <w:abstractNumId w:val="4"/>
  </w:num>
  <w:num w:numId="32">
    <w:abstractNumId w:val="8"/>
  </w:num>
  <w:num w:numId="33">
    <w:abstractNumId w:val="3"/>
  </w:num>
  <w:num w:numId="34">
    <w:abstractNumId w:val="2"/>
  </w:num>
  <w:num w:numId="35">
    <w:abstractNumId w:val="1"/>
  </w:num>
  <w:num w:numId="36">
    <w:abstractNumId w:val="0"/>
  </w:num>
  <w:num w:numId="37">
    <w:abstractNumId w:val="27"/>
  </w:num>
  <w:num w:numId="38">
    <w:abstractNumId w:val="18"/>
  </w:num>
  <w:num w:numId="39">
    <w:abstractNumId w:val="28"/>
  </w:num>
  <w:num w:numId="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9"/>
  </w:num>
  <w:num w:numId="42">
    <w:abstractNumId w:val="32"/>
  </w:num>
  <w:num w:numId="43">
    <w:abstractNumId w:val="1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ocumentProtection w:formatting="1" w:enforcement="0"/>
  <w:defaultTabStop w:val="720"/>
  <w:drawingGridHorizontalSpacing w:val="120"/>
  <w:displayHorizontalDrawingGridEvery w:val="2"/>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Y:\Styles\NICE - CAS.os&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1&lt;/ReflistOrder&gt;&lt;CitationOrder&gt;1&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qs - adhd&lt;/item&gt;&lt;/Libraries&gt;&lt;/ENLibraries&gt;"/>
  </w:docVars>
  <w:rsids>
    <w:rsidRoot w:val="0002470A"/>
    <w:rsid w:val="00004174"/>
    <w:rsid w:val="0000482A"/>
    <w:rsid w:val="00006509"/>
    <w:rsid w:val="0001067F"/>
    <w:rsid w:val="000109F1"/>
    <w:rsid w:val="00011EBF"/>
    <w:rsid w:val="00012958"/>
    <w:rsid w:val="0001392D"/>
    <w:rsid w:val="00014ECB"/>
    <w:rsid w:val="000158CB"/>
    <w:rsid w:val="000163B5"/>
    <w:rsid w:val="000207F0"/>
    <w:rsid w:val="00021BF3"/>
    <w:rsid w:val="000227E2"/>
    <w:rsid w:val="0002377E"/>
    <w:rsid w:val="000241C3"/>
    <w:rsid w:val="0002445C"/>
    <w:rsid w:val="0002470A"/>
    <w:rsid w:val="00024D0A"/>
    <w:rsid w:val="000260F3"/>
    <w:rsid w:val="00026B56"/>
    <w:rsid w:val="000304D4"/>
    <w:rsid w:val="00031277"/>
    <w:rsid w:val="0003252C"/>
    <w:rsid w:val="00034DC6"/>
    <w:rsid w:val="0004009D"/>
    <w:rsid w:val="00040A87"/>
    <w:rsid w:val="00040B71"/>
    <w:rsid w:val="00040E52"/>
    <w:rsid w:val="00043F74"/>
    <w:rsid w:val="000447EC"/>
    <w:rsid w:val="00046804"/>
    <w:rsid w:val="000478F6"/>
    <w:rsid w:val="0005195E"/>
    <w:rsid w:val="00053CB8"/>
    <w:rsid w:val="000549EA"/>
    <w:rsid w:val="00054B6A"/>
    <w:rsid w:val="00055399"/>
    <w:rsid w:val="00056D75"/>
    <w:rsid w:val="000604CD"/>
    <w:rsid w:val="00060C31"/>
    <w:rsid w:val="0006134B"/>
    <w:rsid w:val="000638D2"/>
    <w:rsid w:val="00064819"/>
    <w:rsid w:val="00064E7D"/>
    <w:rsid w:val="00065914"/>
    <w:rsid w:val="00067649"/>
    <w:rsid w:val="00070065"/>
    <w:rsid w:val="00070F91"/>
    <w:rsid w:val="0007314E"/>
    <w:rsid w:val="0007460A"/>
    <w:rsid w:val="000750FD"/>
    <w:rsid w:val="00075A7E"/>
    <w:rsid w:val="000762FB"/>
    <w:rsid w:val="0007740A"/>
    <w:rsid w:val="000806D1"/>
    <w:rsid w:val="00080ED4"/>
    <w:rsid w:val="00081205"/>
    <w:rsid w:val="00081716"/>
    <w:rsid w:val="00081B14"/>
    <w:rsid w:val="00086C0D"/>
    <w:rsid w:val="00091BE3"/>
    <w:rsid w:val="00095B40"/>
    <w:rsid w:val="0009709D"/>
    <w:rsid w:val="00097E49"/>
    <w:rsid w:val="000A007F"/>
    <w:rsid w:val="000A03CC"/>
    <w:rsid w:val="000A085C"/>
    <w:rsid w:val="000A0C2C"/>
    <w:rsid w:val="000A1D82"/>
    <w:rsid w:val="000A1F76"/>
    <w:rsid w:val="000A2859"/>
    <w:rsid w:val="000A2F07"/>
    <w:rsid w:val="000A4BDB"/>
    <w:rsid w:val="000A6728"/>
    <w:rsid w:val="000B588C"/>
    <w:rsid w:val="000B5939"/>
    <w:rsid w:val="000B76F8"/>
    <w:rsid w:val="000C01C6"/>
    <w:rsid w:val="000C135B"/>
    <w:rsid w:val="000C389A"/>
    <w:rsid w:val="000C3BD7"/>
    <w:rsid w:val="000C5484"/>
    <w:rsid w:val="000C6195"/>
    <w:rsid w:val="000D09A9"/>
    <w:rsid w:val="000D3561"/>
    <w:rsid w:val="000D48CF"/>
    <w:rsid w:val="000D6F9B"/>
    <w:rsid w:val="000D7F66"/>
    <w:rsid w:val="000E0B99"/>
    <w:rsid w:val="000E11B2"/>
    <w:rsid w:val="000E1203"/>
    <w:rsid w:val="000E34F7"/>
    <w:rsid w:val="000E401D"/>
    <w:rsid w:val="000E44DF"/>
    <w:rsid w:val="000E52DC"/>
    <w:rsid w:val="000E6AF0"/>
    <w:rsid w:val="000E7129"/>
    <w:rsid w:val="000F03DD"/>
    <w:rsid w:val="000F2089"/>
    <w:rsid w:val="000F2919"/>
    <w:rsid w:val="000F2B40"/>
    <w:rsid w:val="000F2E75"/>
    <w:rsid w:val="000F32F7"/>
    <w:rsid w:val="000F6C37"/>
    <w:rsid w:val="000F77C9"/>
    <w:rsid w:val="000F7811"/>
    <w:rsid w:val="0010168A"/>
    <w:rsid w:val="0010218E"/>
    <w:rsid w:val="00102F93"/>
    <w:rsid w:val="00104004"/>
    <w:rsid w:val="001044F8"/>
    <w:rsid w:val="0010593A"/>
    <w:rsid w:val="001078C7"/>
    <w:rsid w:val="00111379"/>
    <w:rsid w:val="001134E7"/>
    <w:rsid w:val="00113D4E"/>
    <w:rsid w:val="00114F2A"/>
    <w:rsid w:val="00120936"/>
    <w:rsid w:val="0012302C"/>
    <w:rsid w:val="00123A4A"/>
    <w:rsid w:val="0012414A"/>
    <w:rsid w:val="00124A83"/>
    <w:rsid w:val="0012636D"/>
    <w:rsid w:val="001269DD"/>
    <w:rsid w:val="00127583"/>
    <w:rsid w:val="001304F2"/>
    <w:rsid w:val="00130DF7"/>
    <w:rsid w:val="0013205D"/>
    <w:rsid w:val="00132C51"/>
    <w:rsid w:val="001333F9"/>
    <w:rsid w:val="0013437C"/>
    <w:rsid w:val="00134FDA"/>
    <w:rsid w:val="0013658C"/>
    <w:rsid w:val="00137DE8"/>
    <w:rsid w:val="00137F31"/>
    <w:rsid w:val="001406AD"/>
    <w:rsid w:val="00140C3A"/>
    <w:rsid w:val="00141CA0"/>
    <w:rsid w:val="00141D9C"/>
    <w:rsid w:val="001431DF"/>
    <w:rsid w:val="00145BDB"/>
    <w:rsid w:val="001524B1"/>
    <w:rsid w:val="00153DAC"/>
    <w:rsid w:val="00154BEC"/>
    <w:rsid w:val="00155CA1"/>
    <w:rsid w:val="0016506B"/>
    <w:rsid w:val="00165C83"/>
    <w:rsid w:val="00171399"/>
    <w:rsid w:val="0017169E"/>
    <w:rsid w:val="00171A41"/>
    <w:rsid w:val="00173911"/>
    <w:rsid w:val="00173C82"/>
    <w:rsid w:val="001753FE"/>
    <w:rsid w:val="00180E49"/>
    <w:rsid w:val="001826C9"/>
    <w:rsid w:val="00184281"/>
    <w:rsid w:val="00184409"/>
    <w:rsid w:val="00185BB8"/>
    <w:rsid w:val="00185C85"/>
    <w:rsid w:val="001901BB"/>
    <w:rsid w:val="001902D3"/>
    <w:rsid w:val="00190C0B"/>
    <w:rsid w:val="001926FE"/>
    <w:rsid w:val="00194435"/>
    <w:rsid w:val="001A0354"/>
    <w:rsid w:val="001A2072"/>
    <w:rsid w:val="001A230A"/>
    <w:rsid w:val="001A23E4"/>
    <w:rsid w:val="001A2577"/>
    <w:rsid w:val="001A29B5"/>
    <w:rsid w:val="001A481C"/>
    <w:rsid w:val="001A528A"/>
    <w:rsid w:val="001A542E"/>
    <w:rsid w:val="001A5435"/>
    <w:rsid w:val="001A5F04"/>
    <w:rsid w:val="001A6F0E"/>
    <w:rsid w:val="001A7E1A"/>
    <w:rsid w:val="001B0B96"/>
    <w:rsid w:val="001B10FA"/>
    <w:rsid w:val="001B1E56"/>
    <w:rsid w:val="001B4362"/>
    <w:rsid w:val="001B4A07"/>
    <w:rsid w:val="001B65B3"/>
    <w:rsid w:val="001B6602"/>
    <w:rsid w:val="001B69FF"/>
    <w:rsid w:val="001C0520"/>
    <w:rsid w:val="001C217D"/>
    <w:rsid w:val="001C77C2"/>
    <w:rsid w:val="001C7AC5"/>
    <w:rsid w:val="001D2208"/>
    <w:rsid w:val="001D256F"/>
    <w:rsid w:val="001D3BAE"/>
    <w:rsid w:val="001D510F"/>
    <w:rsid w:val="001D7170"/>
    <w:rsid w:val="001E025D"/>
    <w:rsid w:val="001E3574"/>
    <w:rsid w:val="001E5E88"/>
    <w:rsid w:val="001E7267"/>
    <w:rsid w:val="001E7B39"/>
    <w:rsid w:val="001F060B"/>
    <w:rsid w:val="001F2FA2"/>
    <w:rsid w:val="001F3DAC"/>
    <w:rsid w:val="001F4FA4"/>
    <w:rsid w:val="001F50A4"/>
    <w:rsid w:val="001F5655"/>
    <w:rsid w:val="001F5938"/>
    <w:rsid w:val="001F677F"/>
    <w:rsid w:val="00202A49"/>
    <w:rsid w:val="00202B9D"/>
    <w:rsid w:val="00203B2D"/>
    <w:rsid w:val="00203D17"/>
    <w:rsid w:val="00204AD5"/>
    <w:rsid w:val="0020691A"/>
    <w:rsid w:val="00211174"/>
    <w:rsid w:val="002123F1"/>
    <w:rsid w:val="00215A7F"/>
    <w:rsid w:val="00216965"/>
    <w:rsid w:val="00222D0F"/>
    <w:rsid w:val="002235F1"/>
    <w:rsid w:val="00223E15"/>
    <w:rsid w:val="00225730"/>
    <w:rsid w:val="00230249"/>
    <w:rsid w:val="002321B3"/>
    <w:rsid w:val="0023376A"/>
    <w:rsid w:val="00235927"/>
    <w:rsid w:val="00237E01"/>
    <w:rsid w:val="002408EA"/>
    <w:rsid w:val="002500EE"/>
    <w:rsid w:val="0025206D"/>
    <w:rsid w:val="00252C62"/>
    <w:rsid w:val="00253BCC"/>
    <w:rsid w:val="002543E0"/>
    <w:rsid w:val="00254C0B"/>
    <w:rsid w:val="00255F77"/>
    <w:rsid w:val="002578E4"/>
    <w:rsid w:val="00260CE4"/>
    <w:rsid w:val="00261843"/>
    <w:rsid w:val="0026302E"/>
    <w:rsid w:val="00263614"/>
    <w:rsid w:val="00263A98"/>
    <w:rsid w:val="002641FE"/>
    <w:rsid w:val="00265A34"/>
    <w:rsid w:val="00266AD4"/>
    <w:rsid w:val="00267D60"/>
    <w:rsid w:val="0027028D"/>
    <w:rsid w:val="00270605"/>
    <w:rsid w:val="00270E94"/>
    <w:rsid w:val="0027103E"/>
    <w:rsid w:val="002719AD"/>
    <w:rsid w:val="00276267"/>
    <w:rsid w:val="00276779"/>
    <w:rsid w:val="00276A95"/>
    <w:rsid w:val="00276F12"/>
    <w:rsid w:val="00277952"/>
    <w:rsid w:val="00277A2D"/>
    <w:rsid w:val="00282250"/>
    <w:rsid w:val="00282C5B"/>
    <w:rsid w:val="00285183"/>
    <w:rsid w:val="002866C0"/>
    <w:rsid w:val="00287CB8"/>
    <w:rsid w:val="00290B5B"/>
    <w:rsid w:val="002927FD"/>
    <w:rsid w:val="0029335E"/>
    <w:rsid w:val="00293B5A"/>
    <w:rsid w:val="00296096"/>
    <w:rsid w:val="00296372"/>
    <w:rsid w:val="002A0E3E"/>
    <w:rsid w:val="002A274E"/>
    <w:rsid w:val="002A2D00"/>
    <w:rsid w:val="002A4B50"/>
    <w:rsid w:val="002A511E"/>
    <w:rsid w:val="002A52EE"/>
    <w:rsid w:val="002A5BF4"/>
    <w:rsid w:val="002A665B"/>
    <w:rsid w:val="002A6CFB"/>
    <w:rsid w:val="002A75E6"/>
    <w:rsid w:val="002A77D6"/>
    <w:rsid w:val="002B019F"/>
    <w:rsid w:val="002B0CA5"/>
    <w:rsid w:val="002B28FB"/>
    <w:rsid w:val="002B59E9"/>
    <w:rsid w:val="002B5A6E"/>
    <w:rsid w:val="002B5F63"/>
    <w:rsid w:val="002B6109"/>
    <w:rsid w:val="002B61C4"/>
    <w:rsid w:val="002B6862"/>
    <w:rsid w:val="002B6A12"/>
    <w:rsid w:val="002C0CCC"/>
    <w:rsid w:val="002C13B0"/>
    <w:rsid w:val="002C1A7E"/>
    <w:rsid w:val="002C2447"/>
    <w:rsid w:val="002C296A"/>
    <w:rsid w:val="002C3AFC"/>
    <w:rsid w:val="002C783B"/>
    <w:rsid w:val="002C7BF6"/>
    <w:rsid w:val="002D0382"/>
    <w:rsid w:val="002D06B9"/>
    <w:rsid w:val="002D0A3B"/>
    <w:rsid w:val="002D1A12"/>
    <w:rsid w:val="002D22B1"/>
    <w:rsid w:val="002D2A81"/>
    <w:rsid w:val="002D3FBF"/>
    <w:rsid w:val="002D6FAA"/>
    <w:rsid w:val="002E0F65"/>
    <w:rsid w:val="002E1493"/>
    <w:rsid w:val="002E4721"/>
    <w:rsid w:val="002E7460"/>
    <w:rsid w:val="002E74A3"/>
    <w:rsid w:val="002F0519"/>
    <w:rsid w:val="002F1557"/>
    <w:rsid w:val="002F2EEF"/>
    <w:rsid w:val="002F3295"/>
    <w:rsid w:val="002F4E93"/>
    <w:rsid w:val="002F64BD"/>
    <w:rsid w:val="002F68C2"/>
    <w:rsid w:val="002F6C0D"/>
    <w:rsid w:val="002F6DF6"/>
    <w:rsid w:val="002F7E53"/>
    <w:rsid w:val="00302664"/>
    <w:rsid w:val="00302BE7"/>
    <w:rsid w:val="00304C30"/>
    <w:rsid w:val="0030560A"/>
    <w:rsid w:val="00305C6E"/>
    <w:rsid w:val="00306E17"/>
    <w:rsid w:val="00307736"/>
    <w:rsid w:val="00307AD6"/>
    <w:rsid w:val="003116A1"/>
    <w:rsid w:val="00311ED0"/>
    <w:rsid w:val="0031416A"/>
    <w:rsid w:val="003153EB"/>
    <w:rsid w:val="00315638"/>
    <w:rsid w:val="003167EB"/>
    <w:rsid w:val="00320158"/>
    <w:rsid w:val="00322631"/>
    <w:rsid w:val="0032263A"/>
    <w:rsid w:val="00322954"/>
    <w:rsid w:val="003240F0"/>
    <w:rsid w:val="00324607"/>
    <w:rsid w:val="00324CC5"/>
    <w:rsid w:val="00330692"/>
    <w:rsid w:val="00330A91"/>
    <w:rsid w:val="00333357"/>
    <w:rsid w:val="00334132"/>
    <w:rsid w:val="003341C8"/>
    <w:rsid w:val="003347DA"/>
    <w:rsid w:val="00334FF0"/>
    <w:rsid w:val="0034067D"/>
    <w:rsid w:val="003408D2"/>
    <w:rsid w:val="00342290"/>
    <w:rsid w:val="003441F7"/>
    <w:rsid w:val="00346DBA"/>
    <w:rsid w:val="00347249"/>
    <w:rsid w:val="00354C5D"/>
    <w:rsid w:val="0036152E"/>
    <w:rsid w:val="00362D0C"/>
    <w:rsid w:val="00363872"/>
    <w:rsid w:val="00363F9C"/>
    <w:rsid w:val="003648BE"/>
    <w:rsid w:val="00364E15"/>
    <w:rsid w:val="00366060"/>
    <w:rsid w:val="003671BF"/>
    <w:rsid w:val="00367A04"/>
    <w:rsid w:val="003708C8"/>
    <w:rsid w:val="00370B6D"/>
    <w:rsid w:val="003713FB"/>
    <w:rsid w:val="00371C16"/>
    <w:rsid w:val="0037224D"/>
    <w:rsid w:val="003722FA"/>
    <w:rsid w:val="0037339D"/>
    <w:rsid w:val="00375903"/>
    <w:rsid w:val="00377277"/>
    <w:rsid w:val="00381592"/>
    <w:rsid w:val="003816D1"/>
    <w:rsid w:val="00382AFE"/>
    <w:rsid w:val="00384CFD"/>
    <w:rsid w:val="0038506C"/>
    <w:rsid w:val="003869B0"/>
    <w:rsid w:val="003906D7"/>
    <w:rsid w:val="0039079F"/>
    <w:rsid w:val="00391E95"/>
    <w:rsid w:val="00391E9F"/>
    <w:rsid w:val="003926B7"/>
    <w:rsid w:val="00395ACE"/>
    <w:rsid w:val="003A093D"/>
    <w:rsid w:val="003A09D5"/>
    <w:rsid w:val="003A1825"/>
    <w:rsid w:val="003A27D7"/>
    <w:rsid w:val="003A57C1"/>
    <w:rsid w:val="003A6AA8"/>
    <w:rsid w:val="003A6FF6"/>
    <w:rsid w:val="003A7232"/>
    <w:rsid w:val="003A746A"/>
    <w:rsid w:val="003B109E"/>
    <w:rsid w:val="003B1747"/>
    <w:rsid w:val="003B1C33"/>
    <w:rsid w:val="003B2A89"/>
    <w:rsid w:val="003B49F8"/>
    <w:rsid w:val="003B5177"/>
    <w:rsid w:val="003B6DDC"/>
    <w:rsid w:val="003B7567"/>
    <w:rsid w:val="003C339A"/>
    <w:rsid w:val="003C36F7"/>
    <w:rsid w:val="003C50D4"/>
    <w:rsid w:val="003C527B"/>
    <w:rsid w:val="003C621B"/>
    <w:rsid w:val="003C6E82"/>
    <w:rsid w:val="003C6FAD"/>
    <w:rsid w:val="003C7AAF"/>
    <w:rsid w:val="003D068F"/>
    <w:rsid w:val="003D3532"/>
    <w:rsid w:val="003D6F5F"/>
    <w:rsid w:val="003E073D"/>
    <w:rsid w:val="003E12B1"/>
    <w:rsid w:val="003E1C13"/>
    <w:rsid w:val="003E1FE5"/>
    <w:rsid w:val="003E366A"/>
    <w:rsid w:val="003E4281"/>
    <w:rsid w:val="003E436E"/>
    <w:rsid w:val="003E4BA1"/>
    <w:rsid w:val="003E4C4B"/>
    <w:rsid w:val="003E575D"/>
    <w:rsid w:val="003E58F8"/>
    <w:rsid w:val="003F0174"/>
    <w:rsid w:val="003F0523"/>
    <w:rsid w:val="003F0552"/>
    <w:rsid w:val="003F130E"/>
    <w:rsid w:val="003F14F7"/>
    <w:rsid w:val="003F18BC"/>
    <w:rsid w:val="003F2EC0"/>
    <w:rsid w:val="003F41A3"/>
    <w:rsid w:val="003F4508"/>
    <w:rsid w:val="003F542C"/>
    <w:rsid w:val="003F70B8"/>
    <w:rsid w:val="003F7F4C"/>
    <w:rsid w:val="00400EA8"/>
    <w:rsid w:val="00402A3A"/>
    <w:rsid w:val="00404F49"/>
    <w:rsid w:val="004075B6"/>
    <w:rsid w:val="00411201"/>
    <w:rsid w:val="00412E5E"/>
    <w:rsid w:val="004138EC"/>
    <w:rsid w:val="00414915"/>
    <w:rsid w:val="0041619F"/>
    <w:rsid w:val="0041660E"/>
    <w:rsid w:val="0041736E"/>
    <w:rsid w:val="00420333"/>
    <w:rsid w:val="00420952"/>
    <w:rsid w:val="0042183E"/>
    <w:rsid w:val="004240BC"/>
    <w:rsid w:val="0042628F"/>
    <w:rsid w:val="00427135"/>
    <w:rsid w:val="00431DE3"/>
    <w:rsid w:val="0043294A"/>
    <w:rsid w:val="00432BBB"/>
    <w:rsid w:val="004330FF"/>
    <w:rsid w:val="004338C5"/>
    <w:rsid w:val="00435DD2"/>
    <w:rsid w:val="00435EA3"/>
    <w:rsid w:val="0044048C"/>
    <w:rsid w:val="004405D7"/>
    <w:rsid w:val="004408D8"/>
    <w:rsid w:val="00441A85"/>
    <w:rsid w:val="00444032"/>
    <w:rsid w:val="00444EA6"/>
    <w:rsid w:val="0044519F"/>
    <w:rsid w:val="004455CA"/>
    <w:rsid w:val="00445784"/>
    <w:rsid w:val="004462F7"/>
    <w:rsid w:val="00446498"/>
    <w:rsid w:val="00446BEE"/>
    <w:rsid w:val="0044740E"/>
    <w:rsid w:val="00450090"/>
    <w:rsid w:val="004510E0"/>
    <w:rsid w:val="0045126F"/>
    <w:rsid w:val="00454048"/>
    <w:rsid w:val="004541A0"/>
    <w:rsid w:val="00456881"/>
    <w:rsid w:val="00460410"/>
    <w:rsid w:val="00462FAD"/>
    <w:rsid w:val="00463B94"/>
    <w:rsid w:val="00463BD8"/>
    <w:rsid w:val="00464586"/>
    <w:rsid w:val="00465C36"/>
    <w:rsid w:val="00466B16"/>
    <w:rsid w:val="00467ABE"/>
    <w:rsid w:val="00471920"/>
    <w:rsid w:val="004730BA"/>
    <w:rsid w:val="00473BB1"/>
    <w:rsid w:val="00474F01"/>
    <w:rsid w:val="00476394"/>
    <w:rsid w:val="004773EE"/>
    <w:rsid w:val="004817EB"/>
    <w:rsid w:val="00481E56"/>
    <w:rsid w:val="004834ED"/>
    <w:rsid w:val="00483981"/>
    <w:rsid w:val="00485987"/>
    <w:rsid w:val="0049041F"/>
    <w:rsid w:val="00491211"/>
    <w:rsid w:val="00491FE4"/>
    <w:rsid w:val="0049289D"/>
    <w:rsid w:val="00494C8B"/>
    <w:rsid w:val="004960F2"/>
    <w:rsid w:val="00496BE3"/>
    <w:rsid w:val="00497DA0"/>
    <w:rsid w:val="004A2285"/>
    <w:rsid w:val="004A2A32"/>
    <w:rsid w:val="004A325A"/>
    <w:rsid w:val="004A44A3"/>
    <w:rsid w:val="004A5F0D"/>
    <w:rsid w:val="004A6456"/>
    <w:rsid w:val="004A6C47"/>
    <w:rsid w:val="004A6C8B"/>
    <w:rsid w:val="004A6FCF"/>
    <w:rsid w:val="004A75DC"/>
    <w:rsid w:val="004A7BD3"/>
    <w:rsid w:val="004B00AC"/>
    <w:rsid w:val="004B4112"/>
    <w:rsid w:val="004B5922"/>
    <w:rsid w:val="004B62C1"/>
    <w:rsid w:val="004C14F4"/>
    <w:rsid w:val="004C1561"/>
    <w:rsid w:val="004C1AB9"/>
    <w:rsid w:val="004C27D0"/>
    <w:rsid w:val="004C3051"/>
    <w:rsid w:val="004C38A3"/>
    <w:rsid w:val="004C3F55"/>
    <w:rsid w:val="004C4168"/>
    <w:rsid w:val="004C6770"/>
    <w:rsid w:val="004C7591"/>
    <w:rsid w:val="004D1CC9"/>
    <w:rsid w:val="004D3756"/>
    <w:rsid w:val="004D410E"/>
    <w:rsid w:val="004D472D"/>
    <w:rsid w:val="004D4FC4"/>
    <w:rsid w:val="004D5562"/>
    <w:rsid w:val="004D7EF1"/>
    <w:rsid w:val="004E072F"/>
    <w:rsid w:val="004E1FD4"/>
    <w:rsid w:val="004E3A88"/>
    <w:rsid w:val="004E6D91"/>
    <w:rsid w:val="004E731F"/>
    <w:rsid w:val="004F457A"/>
    <w:rsid w:val="00500434"/>
    <w:rsid w:val="005025A1"/>
    <w:rsid w:val="00502C4B"/>
    <w:rsid w:val="005048FB"/>
    <w:rsid w:val="00504F90"/>
    <w:rsid w:val="005061F9"/>
    <w:rsid w:val="0051026C"/>
    <w:rsid w:val="0051111E"/>
    <w:rsid w:val="0051622C"/>
    <w:rsid w:val="005164E3"/>
    <w:rsid w:val="00516718"/>
    <w:rsid w:val="00517CA6"/>
    <w:rsid w:val="0052055D"/>
    <w:rsid w:val="0052161D"/>
    <w:rsid w:val="00521D40"/>
    <w:rsid w:val="0052437F"/>
    <w:rsid w:val="00526CC1"/>
    <w:rsid w:val="00527EE4"/>
    <w:rsid w:val="00534339"/>
    <w:rsid w:val="00534AD1"/>
    <w:rsid w:val="005356B8"/>
    <w:rsid w:val="005357B3"/>
    <w:rsid w:val="0054323C"/>
    <w:rsid w:val="00543FBB"/>
    <w:rsid w:val="005456D5"/>
    <w:rsid w:val="00545FF6"/>
    <w:rsid w:val="00546183"/>
    <w:rsid w:val="00547BC2"/>
    <w:rsid w:val="00547D49"/>
    <w:rsid w:val="005507C8"/>
    <w:rsid w:val="00553560"/>
    <w:rsid w:val="00554721"/>
    <w:rsid w:val="00556203"/>
    <w:rsid w:val="00557616"/>
    <w:rsid w:val="00557EBB"/>
    <w:rsid w:val="00560A84"/>
    <w:rsid w:val="00562D25"/>
    <w:rsid w:val="00565C8C"/>
    <w:rsid w:val="00566CA5"/>
    <w:rsid w:val="005702EE"/>
    <w:rsid w:val="00574385"/>
    <w:rsid w:val="005760C5"/>
    <w:rsid w:val="00580D6D"/>
    <w:rsid w:val="00581557"/>
    <w:rsid w:val="00582451"/>
    <w:rsid w:val="00582D94"/>
    <w:rsid w:val="005834D3"/>
    <w:rsid w:val="00583D78"/>
    <w:rsid w:val="00586982"/>
    <w:rsid w:val="00587E96"/>
    <w:rsid w:val="005921BE"/>
    <w:rsid w:val="005929B1"/>
    <w:rsid w:val="00594085"/>
    <w:rsid w:val="00596195"/>
    <w:rsid w:val="005966BC"/>
    <w:rsid w:val="005A0C10"/>
    <w:rsid w:val="005A19AE"/>
    <w:rsid w:val="005A46AA"/>
    <w:rsid w:val="005A49EA"/>
    <w:rsid w:val="005A4F22"/>
    <w:rsid w:val="005A5841"/>
    <w:rsid w:val="005A61AD"/>
    <w:rsid w:val="005B4E96"/>
    <w:rsid w:val="005C0A82"/>
    <w:rsid w:val="005C0E53"/>
    <w:rsid w:val="005C179D"/>
    <w:rsid w:val="005C6004"/>
    <w:rsid w:val="005C6281"/>
    <w:rsid w:val="005C6F10"/>
    <w:rsid w:val="005D0866"/>
    <w:rsid w:val="005D09B7"/>
    <w:rsid w:val="005D35D7"/>
    <w:rsid w:val="005D3CF1"/>
    <w:rsid w:val="005D3F1C"/>
    <w:rsid w:val="005D5F66"/>
    <w:rsid w:val="005D769A"/>
    <w:rsid w:val="005D78A9"/>
    <w:rsid w:val="005E0183"/>
    <w:rsid w:val="005E2BA0"/>
    <w:rsid w:val="005E400B"/>
    <w:rsid w:val="005E4983"/>
    <w:rsid w:val="005E5E3B"/>
    <w:rsid w:val="005E6F8F"/>
    <w:rsid w:val="005F3784"/>
    <w:rsid w:val="005F71B4"/>
    <w:rsid w:val="005F76B7"/>
    <w:rsid w:val="00600B83"/>
    <w:rsid w:val="00600D6F"/>
    <w:rsid w:val="00602D4A"/>
    <w:rsid w:val="0060307C"/>
    <w:rsid w:val="00603263"/>
    <w:rsid w:val="00604500"/>
    <w:rsid w:val="00604751"/>
    <w:rsid w:val="006057FD"/>
    <w:rsid w:val="00607B3D"/>
    <w:rsid w:val="006110B7"/>
    <w:rsid w:val="00611D99"/>
    <w:rsid w:val="006144F6"/>
    <w:rsid w:val="00620648"/>
    <w:rsid w:val="0062116C"/>
    <w:rsid w:val="00621435"/>
    <w:rsid w:val="0062214D"/>
    <w:rsid w:val="00623619"/>
    <w:rsid w:val="00624810"/>
    <w:rsid w:val="00626943"/>
    <w:rsid w:val="00627895"/>
    <w:rsid w:val="00627E87"/>
    <w:rsid w:val="00627EAB"/>
    <w:rsid w:val="006316DB"/>
    <w:rsid w:val="00632C95"/>
    <w:rsid w:val="006340F4"/>
    <w:rsid w:val="00634347"/>
    <w:rsid w:val="0064039D"/>
    <w:rsid w:val="00641033"/>
    <w:rsid w:val="0064504B"/>
    <w:rsid w:val="00645A9C"/>
    <w:rsid w:val="00646AE4"/>
    <w:rsid w:val="006504BC"/>
    <w:rsid w:val="00650637"/>
    <w:rsid w:val="00650AE7"/>
    <w:rsid w:val="00652CCB"/>
    <w:rsid w:val="006541B3"/>
    <w:rsid w:val="006544D3"/>
    <w:rsid w:val="006557CF"/>
    <w:rsid w:val="00660953"/>
    <w:rsid w:val="00661C18"/>
    <w:rsid w:val="00661F34"/>
    <w:rsid w:val="00665120"/>
    <w:rsid w:val="006700FC"/>
    <w:rsid w:val="006711C4"/>
    <w:rsid w:val="00671949"/>
    <w:rsid w:val="00671A65"/>
    <w:rsid w:val="00672367"/>
    <w:rsid w:val="00673ED1"/>
    <w:rsid w:val="0067426A"/>
    <w:rsid w:val="006744FF"/>
    <w:rsid w:val="0067455E"/>
    <w:rsid w:val="0067493D"/>
    <w:rsid w:val="006764D4"/>
    <w:rsid w:val="00676FCC"/>
    <w:rsid w:val="00677032"/>
    <w:rsid w:val="0068026C"/>
    <w:rsid w:val="006809E4"/>
    <w:rsid w:val="0068121A"/>
    <w:rsid w:val="00683301"/>
    <w:rsid w:val="006844BA"/>
    <w:rsid w:val="006844CB"/>
    <w:rsid w:val="006854A8"/>
    <w:rsid w:val="00685A26"/>
    <w:rsid w:val="00691454"/>
    <w:rsid w:val="006921E1"/>
    <w:rsid w:val="006929A2"/>
    <w:rsid w:val="00692A60"/>
    <w:rsid w:val="0069390A"/>
    <w:rsid w:val="00695209"/>
    <w:rsid w:val="006966B0"/>
    <w:rsid w:val="006A011B"/>
    <w:rsid w:val="006A055D"/>
    <w:rsid w:val="006A0658"/>
    <w:rsid w:val="006A548B"/>
    <w:rsid w:val="006A5EF3"/>
    <w:rsid w:val="006A710A"/>
    <w:rsid w:val="006A72B6"/>
    <w:rsid w:val="006B080F"/>
    <w:rsid w:val="006B2BBF"/>
    <w:rsid w:val="006B56CF"/>
    <w:rsid w:val="006B5842"/>
    <w:rsid w:val="006B5E3E"/>
    <w:rsid w:val="006C0F6B"/>
    <w:rsid w:val="006C3BE4"/>
    <w:rsid w:val="006C45B3"/>
    <w:rsid w:val="006C45F8"/>
    <w:rsid w:val="006C58A2"/>
    <w:rsid w:val="006C6335"/>
    <w:rsid w:val="006C7433"/>
    <w:rsid w:val="006D2029"/>
    <w:rsid w:val="006D3B0D"/>
    <w:rsid w:val="006D3F19"/>
    <w:rsid w:val="006D4113"/>
    <w:rsid w:val="006D50F4"/>
    <w:rsid w:val="006D55A6"/>
    <w:rsid w:val="006D5F03"/>
    <w:rsid w:val="006E1B96"/>
    <w:rsid w:val="006E3831"/>
    <w:rsid w:val="006E5DEB"/>
    <w:rsid w:val="006E608E"/>
    <w:rsid w:val="006E74CA"/>
    <w:rsid w:val="006E789E"/>
    <w:rsid w:val="006E7A31"/>
    <w:rsid w:val="006F0D0C"/>
    <w:rsid w:val="006F0D9A"/>
    <w:rsid w:val="006F1C1B"/>
    <w:rsid w:val="006F21DF"/>
    <w:rsid w:val="006F298C"/>
    <w:rsid w:val="006F2CB9"/>
    <w:rsid w:val="006F398A"/>
    <w:rsid w:val="006F5EAB"/>
    <w:rsid w:val="006F7937"/>
    <w:rsid w:val="006F7D33"/>
    <w:rsid w:val="0070153E"/>
    <w:rsid w:val="00702177"/>
    <w:rsid w:val="00705A40"/>
    <w:rsid w:val="00707F29"/>
    <w:rsid w:val="00710A3E"/>
    <w:rsid w:val="00711385"/>
    <w:rsid w:val="00711F4B"/>
    <w:rsid w:val="007134DF"/>
    <w:rsid w:val="00714F6F"/>
    <w:rsid w:val="007179D5"/>
    <w:rsid w:val="00717A3E"/>
    <w:rsid w:val="007203AD"/>
    <w:rsid w:val="00720DF9"/>
    <w:rsid w:val="007228AE"/>
    <w:rsid w:val="007232CC"/>
    <w:rsid w:val="007250E7"/>
    <w:rsid w:val="00726D27"/>
    <w:rsid w:val="00727A9D"/>
    <w:rsid w:val="00730CE3"/>
    <w:rsid w:val="007318B0"/>
    <w:rsid w:val="00734970"/>
    <w:rsid w:val="00734EB2"/>
    <w:rsid w:val="00736348"/>
    <w:rsid w:val="0073638F"/>
    <w:rsid w:val="00741501"/>
    <w:rsid w:val="007419FC"/>
    <w:rsid w:val="007438DF"/>
    <w:rsid w:val="00744CBD"/>
    <w:rsid w:val="00744E23"/>
    <w:rsid w:val="007453FD"/>
    <w:rsid w:val="0074679F"/>
    <w:rsid w:val="00746901"/>
    <w:rsid w:val="00750BD6"/>
    <w:rsid w:val="0075162E"/>
    <w:rsid w:val="0075254A"/>
    <w:rsid w:val="00752671"/>
    <w:rsid w:val="00754374"/>
    <w:rsid w:val="00756656"/>
    <w:rsid w:val="00757102"/>
    <w:rsid w:val="00757CB2"/>
    <w:rsid w:val="00761031"/>
    <w:rsid w:val="0076325E"/>
    <w:rsid w:val="00764BB0"/>
    <w:rsid w:val="00766AE9"/>
    <w:rsid w:val="00767ABA"/>
    <w:rsid w:val="00770B9A"/>
    <w:rsid w:val="00776773"/>
    <w:rsid w:val="00780581"/>
    <w:rsid w:val="00780D9B"/>
    <w:rsid w:val="007813F8"/>
    <w:rsid w:val="00781987"/>
    <w:rsid w:val="00781F53"/>
    <w:rsid w:val="00782AD8"/>
    <w:rsid w:val="00784333"/>
    <w:rsid w:val="0078437C"/>
    <w:rsid w:val="00786120"/>
    <w:rsid w:val="0079042A"/>
    <w:rsid w:val="0079179D"/>
    <w:rsid w:val="00791E62"/>
    <w:rsid w:val="007920B8"/>
    <w:rsid w:val="0079479A"/>
    <w:rsid w:val="007972D5"/>
    <w:rsid w:val="007A00FC"/>
    <w:rsid w:val="007A1B0A"/>
    <w:rsid w:val="007A34BC"/>
    <w:rsid w:val="007A4E4B"/>
    <w:rsid w:val="007B0D6A"/>
    <w:rsid w:val="007B1BCD"/>
    <w:rsid w:val="007B1C0E"/>
    <w:rsid w:val="007B272A"/>
    <w:rsid w:val="007B4872"/>
    <w:rsid w:val="007B54CD"/>
    <w:rsid w:val="007B5F92"/>
    <w:rsid w:val="007B624F"/>
    <w:rsid w:val="007B6A17"/>
    <w:rsid w:val="007C2022"/>
    <w:rsid w:val="007C3BFB"/>
    <w:rsid w:val="007C4D06"/>
    <w:rsid w:val="007C5211"/>
    <w:rsid w:val="007C5853"/>
    <w:rsid w:val="007C6EB9"/>
    <w:rsid w:val="007D08FA"/>
    <w:rsid w:val="007D0A6D"/>
    <w:rsid w:val="007D3112"/>
    <w:rsid w:val="007D333F"/>
    <w:rsid w:val="007D3BBE"/>
    <w:rsid w:val="007D4B1A"/>
    <w:rsid w:val="007D69CE"/>
    <w:rsid w:val="007D7479"/>
    <w:rsid w:val="007D7952"/>
    <w:rsid w:val="007D7EC6"/>
    <w:rsid w:val="007E4546"/>
    <w:rsid w:val="007E60AC"/>
    <w:rsid w:val="007E6875"/>
    <w:rsid w:val="007F0768"/>
    <w:rsid w:val="007F158B"/>
    <w:rsid w:val="007F182C"/>
    <w:rsid w:val="007F1B53"/>
    <w:rsid w:val="007F2999"/>
    <w:rsid w:val="0080003F"/>
    <w:rsid w:val="00800CD8"/>
    <w:rsid w:val="00801EA9"/>
    <w:rsid w:val="00802592"/>
    <w:rsid w:val="00804D70"/>
    <w:rsid w:val="00805042"/>
    <w:rsid w:val="00805EF0"/>
    <w:rsid w:val="008068ED"/>
    <w:rsid w:val="00810720"/>
    <w:rsid w:val="00810EAB"/>
    <w:rsid w:val="00811F99"/>
    <w:rsid w:val="00813821"/>
    <w:rsid w:val="00813E13"/>
    <w:rsid w:val="008148A2"/>
    <w:rsid w:val="00820719"/>
    <w:rsid w:val="00820871"/>
    <w:rsid w:val="0082220F"/>
    <w:rsid w:val="00824B73"/>
    <w:rsid w:val="00825151"/>
    <w:rsid w:val="00825BBE"/>
    <w:rsid w:val="00825D3C"/>
    <w:rsid w:val="00825D5B"/>
    <w:rsid w:val="00826EB6"/>
    <w:rsid w:val="00833514"/>
    <w:rsid w:val="00834011"/>
    <w:rsid w:val="00835D8B"/>
    <w:rsid w:val="00837B47"/>
    <w:rsid w:val="008419F4"/>
    <w:rsid w:val="008434B1"/>
    <w:rsid w:val="00843EB8"/>
    <w:rsid w:val="0084433F"/>
    <w:rsid w:val="008461D4"/>
    <w:rsid w:val="00850647"/>
    <w:rsid w:val="00853304"/>
    <w:rsid w:val="00854ADE"/>
    <w:rsid w:val="0085513A"/>
    <w:rsid w:val="00857851"/>
    <w:rsid w:val="00862555"/>
    <w:rsid w:val="008637D6"/>
    <w:rsid w:val="008637EA"/>
    <w:rsid w:val="00863E38"/>
    <w:rsid w:val="008666CB"/>
    <w:rsid w:val="00866C8E"/>
    <w:rsid w:val="008671B4"/>
    <w:rsid w:val="008706FF"/>
    <w:rsid w:val="00870D6C"/>
    <w:rsid w:val="00872097"/>
    <w:rsid w:val="00873000"/>
    <w:rsid w:val="00873312"/>
    <w:rsid w:val="00875376"/>
    <w:rsid w:val="00875B8D"/>
    <w:rsid w:val="0088008A"/>
    <w:rsid w:val="008804D8"/>
    <w:rsid w:val="00882F63"/>
    <w:rsid w:val="008840BC"/>
    <w:rsid w:val="00884CF8"/>
    <w:rsid w:val="00884DA5"/>
    <w:rsid w:val="0088526E"/>
    <w:rsid w:val="0088696C"/>
    <w:rsid w:val="00887284"/>
    <w:rsid w:val="00891F31"/>
    <w:rsid w:val="008922EB"/>
    <w:rsid w:val="00893AF1"/>
    <w:rsid w:val="00894225"/>
    <w:rsid w:val="0089737A"/>
    <w:rsid w:val="00897382"/>
    <w:rsid w:val="008A009C"/>
    <w:rsid w:val="008A2EFD"/>
    <w:rsid w:val="008A3521"/>
    <w:rsid w:val="008A4B1B"/>
    <w:rsid w:val="008A4E56"/>
    <w:rsid w:val="008A5E6E"/>
    <w:rsid w:val="008A60D2"/>
    <w:rsid w:val="008A6367"/>
    <w:rsid w:val="008A6728"/>
    <w:rsid w:val="008B1A94"/>
    <w:rsid w:val="008B1C4C"/>
    <w:rsid w:val="008B2D89"/>
    <w:rsid w:val="008B3982"/>
    <w:rsid w:val="008C0762"/>
    <w:rsid w:val="008C17FA"/>
    <w:rsid w:val="008C4704"/>
    <w:rsid w:val="008C4998"/>
    <w:rsid w:val="008C5661"/>
    <w:rsid w:val="008C6A7E"/>
    <w:rsid w:val="008C743A"/>
    <w:rsid w:val="008C7C37"/>
    <w:rsid w:val="008D0068"/>
    <w:rsid w:val="008D318F"/>
    <w:rsid w:val="008D52FD"/>
    <w:rsid w:val="008D5584"/>
    <w:rsid w:val="008D578A"/>
    <w:rsid w:val="008D5869"/>
    <w:rsid w:val="008D5B3C"/>
    <w:rsid w:val="008E2D91"/>
    <w:rsid w:val="008E37F5"/>
    <w:rsid w:val="008E3962"/>
    <w:rsid w:val="008E658D"/>
    <w:rsid w:val="008F3881"/>
    <w:rsid w:val="008F3AF0"/>
    <w:rsid w:val="008F7740"/>
    <w:rsid w:val="009008F5"/>
    <w:rsid w:val="0090118F"/>
    <w:rsid w:val="009024AC"/>
    <w:rsid w:val="00902E8A"/>
    <w:rsid w:val="0090418A"/>
    <w:rsid w:val="00905010"/>
    <w:rsid w:val="00905E96"/>
    <w:rsid w:val="00906005"/>
    <w:rsid w:val="0091078F"/>
    <w:rsid w:val="00910C02"/>
    <w:rsid w:val="00910D5A"/>
    <w:rsid w:val="0091193E"/>
    <w:rsid w:val="00911DF5"/>
    <w:rsid w:val="0091423E"/>
    <w:rsid w:val="009142F4"/>
    <w:rsid w:val="0091765A"/>
    <w:rsid w:val="00920194"/>
    <w:rsid w:val="00920847"/>
    <w:rsid w:val="00921011"/>
    <w:rsid w:val="009220E2"/>
    <w:rsid w:val="00924485"/>
    <w:rsid w:val="00925F15"/>
    <w:rsid w:val="00930054"/>
    <w:rsid w:val="00933924"/>
    <w:rsid w:val="00933944"/>
    <w:rsid w:val="00936328"/>
    <w:rsid w:val="0094289B"/>
    <w:rsid w:val="00947FEE"/>
    <w:rsid w:val="00951AE1"/>
    <w:rsid w:val="0095467B"/>
    <w:rsid w:val="00961409"/>
    <w:rsid w:val="0096277C"/>
    <w:rsid w:val="009656CF"/>
    <w:rsid w:val="00965823"/>
    <w:rsid w:val="009716C3"/>
    <w:rsid w:val="0097347B"/>
    <w:rsid w:val="00974605"/>
    <w:rsid w:val="00974CAD"/>
    <w:rsid w:val="0097542C"/>
    <w:rsid w:val="00976FC3"/>
    <w:rsid w:val="0098213B"/>
    <w:rsid w:val="0098521B"/>
    <w:rsid w:val="0098542D"/>
    <w:rsid w:val="00986845"/>
    <w:rsid w:val="0098686E"/>
    <w:rsid w:val="00986940"/>
    <w:rsid w:val="00987796"/>
    <w:rsid w:val="00990B82"/>
    <w:rsid w:val="009916B0"/>
    <w:rsid w:val="009920D7"/>
    <w:rsid w:val="0099376B"/>
    <w:rsid w:val="00993F21"/>
    <w:rsid w:val="00996A73"/>
    <w:rsid w:val="00997BA0"/>
    <w:rsid w:val="009A2587"/>
    <w:rsid w:val="009B3412"/>
    <w:rsid w:val="009B362C"/>
    <w:rsid w:val="009B76F4"/>
    <w:rsid w:val="009B7C78"/>
    <w:rsid w:val="009C07BA"/>
    <w:rsid w:val="009C1687"/>
    <w:rsid w:val="009C2E4C"/>
    <w:rsid w:val="009C32E3"/>
    <w:rsid w:val="009C64CF"/>
    <w:rsid w:val="009C6E4A"/>
    <w:rsid w:val="009C7E6B"/>
    <w:rsid w:val="009D090E"/>
    <w:rsid w:val="009D22AB"/>
    <w:rsid w:val="009D48E3"/>
    <w:rsid w:val="009D4BF0"/>
    <w:rsid w:val="009D599B"/>
    <w:rsid w:val="009E1291"/>
    <w:rsid w:val="009E156C"/>
    <w:rsid w:val="009E23E2"/>
    <w:rsid w:val="009E470D"/>
    <w:rsid w:val="009E485C"/>
    <w:rsid w:val="009E5875"/>
    <w:rsid w:val="009E663E"/>
    <w:rsid w:val="009E680B"/>
    <w:rsid w:val="009E6DF0"/>
    <w:rsid w:val="009E788B"/>
    <w:rsid w:val="009E7A4A"/>
    <w:rsid w:val="009E7D44"/>
    <w:rsid w:val="009F089D"/>
    <w:rsid w:val="009F0BB7"/>
    <w:rsid w:val="009F1802"/>
    <w:rsid w:val="009F3D9C"/>
    <w:rsid w:val="009F4837"/>
    <w:rsid w:val="009F5C68"/>
    <w:rsid w:val="009F672A"/>
    <w:rsid w:val="009F7239"/>
    <w:rsid w:val="00A02C86"/>
    <w:rsid w:val="00A02CE9"/>
    <w:rsid w:val="00A04FA0"/>
    <w:rsid w:val="00A077E2"/>
    <w:rsid w:val="00A07A23"/>
    <w:rsid w:val="00A07F46"/>
    <w:rsid w:val="00A1559F"/>
    <w:rsid w:val="00A15A1F"/>
    <w:rsid w:val="00A160CE"/>
    <w:rsid w:val="00A16278"/>
    <w:rsid w:val="00A16DB5"/>
    <w:rsid w:val="00A16E20"/>
    <w:rsid w:val="00A203A3"/>
    <w:rsid w:val="00A21885"/>
    <w:rsid w:val="00A22122"/>
    <w:rsid w:val="00A3325A"/>
    <w:rsid w:val="00A33FAA"/>
    <w:rsid w:val="00A340D0"/>
    <w:rsid w:val="00A37E21"/>
    <w:rsid w:val="00A410DF"/>
    <w:rsid w:val="00A41A1B"/>
    <w:rsid w:val="00A42812"/>
    <w:rsid w:val="00A452C1"/>
    <w:rsid w:val="00A45F29"/>
    <w:rsid w:val="00A47AEB"/>
    <w:rsid w:val="00A51C09"/>
    <w:rsid w:val="00A52F43"/>
    <w:rsid w:val="00A53061"/>
    <w:rsid w:val="00A53184"/>
    <w:rsid w:val="00A53A6F"/>
    <w:rsid w:val="00A54AAE"/>
    <w:rsid w:val="00A56E08"/>
    <w:rsid w:val="00A57108"/>
    <w:rsid w:val="00A57977"/>
    <w:rsid w:val="00A61103"/>
    <w:rsid w:val="00A64E85"/>
    <w:rsid w:val="00A66C8F"/>
    <w:rsid w:val="00A673EB"/>
    <w:rsid w:val="00A707F7"/>
    <w:rsid w:val="00A7163E"/>
    <w:rsid w:val="00A71F93"/>
    <w:rsid w:val="00A7294F"/>
    <w:rsid w:val="00A739AE"/>
    <w:rsid w:val="00A73D39"/>
    <w:rsid w:val="00A74C02"/>
    <w:rsid w:val="00A756BB"/>
    <w:rsid w:val="00A76F0E"/>
    <w:rsid w:val="00A80CFB"/>
    <w:rsid w:val="00A813F7"/>
    <w:rsid w:val="00A82B58"/>
    <w:rsid w:val="00A84F04"/>
    <w:rsid w:val="00A85E44"/>
    <w:rsid w:val="00A917F1"/>
    <w:rsid w:val="00A91A1E"/>
    <w:rsid w:val="00A93478"/>
    <w:rsid w:val="00A973CD"/>
    <w:rsid w:val="00AA0B61"/>
    <w:rsid w:val="00AA283E"/>
    <w:rsid w:val="00AA367B"/>
    <w:rsid w:val="00AA3A48"/>
    <w:rsid w:val="00AA4379"/>
    <w:rsid w:val="00AA60BA"/>
    <w:rsid w:val="00AA77B8"/>
    <w:rsid w:val="00AA7AF0"/>
    <w:rsid w:val="00AB1197"/>
    <w:rsid w:val="00AB14D0"/>
    <w:rsid w:val="00AB16C8"/>
    <w:rsid w:val="00AB39FB"/>
    <w:rsid w:val="00AB415F"/>
    <w:rsid w:val="00AB6F31"/>
    <w:rsid w:val="00AC0EC6"/>
    <w:rsid w:val="00AC1F93"/>
    <w:rsid w:val="00AC24CF"/>
    <w:rsid w:val="00AC3F23"/>
    <w:rsid w:val="00AC3FAC"/>
    <w:rsid w:val="00AC4E68"/>
    <w:rsid w:val="00AC5982"/>
    <w:rsid w:val="00AC7689"/>
    <w:rsid w:val="00AC793F"/>
    <w:rsid w:val="00AD0F7C"/>
    <w:rsid w:val="00AD1E86"/>
    <w:rsid w:val="00AD260E"/>
    <w:rsid w:val="00AD39C7"/>
    <w:rsid w:val="00AD3F91"/>
    <w:rsid w:val="00AD4815"/>
    <w:rsid w:val="00AD5959"/>
    <w:rsid w:val="00AD6DEA"/>
    <w:rsid w:val="00AD7675"/>
    <w:rsid w:val="00AD7CFC"/>
    <w:rsid w:val="00AE0BDD"/>
    <w:rsid w:val="00AE13B7"/>
    <w:rsid w:val="00AE15B1"/>
    <w:rsid w:val="00AE19AA"/>
    <w:rsid w:val="00AE42E7"/>
    <w:rsid w:val="00AE44F8"/>
    <w:rsid w:val="00AE54E2"/>
    <w:rsid w:val="00AF05D2"/>
    <w:rsid w:val="00AF108A"/>
    <w:rsid w:val="00AF13BF"/>
    <w:rsid w:val="00AF1BE4"/>
    <w:rsid w:val="00AF281B"/>
    <w:rsid w:val="00AF3364"/>
    <w:rsid w:val="00AF3886"/>
    <w:rsid w:val="00AF6728"/>
    <w:rsid w:val="00AF76D1"/>
    <w:rsid w:val="00B0030E"/>
    <w:rsid w:val="00B02E55"/>
    <w:rsid w:val="00B03B57"/>
    <w:rsid w:val="00B04594"/>
    <w:rsid w:val="00B048D2"/>
    <w:rsid w:val="00B04F34"/>
    <w:rsid w:val="00B05B51"/>
    <w:rsid w:val="00B119BC"/>
    <w:rsid w:val="00B11FB2"/>
    <w:rsid w:val="00B12A48"/>
    <w:rsid w:val="00B176A7"/>
    <w:rsid w:val="00B2002C"/>
    <w:rsid w:val="00B20FA1"/>
    <w:rsid w:val="00B24E25"/>
    <w:rsid w:val="00B25C9D"/>
    <w:rsid w:val="00B27357"/>
    <w:rsid w:val="00B274E0"/>
    <w:rsid w:val="00B30BFA"/>
    <w:rsid w:val="00B342A0"/>
    <w:rsid w:val="00B345AC"/>
    <w:rsid w:val="00B34674"/>
    <w:rsid w:val="00B41247"/>
    <w:rsid w:val="00B413F2"/>
    <w:rsid w:val="00B419E2"/>
    <w:rsid w:val="00B42A05"/>
    <w:rsid w:val="00B42E8E"/>
    <w:rsid w:val="00B441AA"/>
    <w:rsid w:val="00B45FE5"/>
    <w:rsid w:val="00B46013"/>
    <w:rsid w:val="00B47D3C"/>
    <w:rsid w:val="00B5036D"/>
    <w:rsid w:val="00B54904"/>
    <w:rsid w:val="00B55CC7"/>
    <w:rsid w:val="00B621C7"/>
    <w:rsid w:val="00B64536"/>
    <w:rsid w:val="00B64970"/>
    <w:rsid w:val="00B64B86"/>
    <w:rsid w:val="00B65D9F"/>
    <w:rsid w:val="00B672F4"/>
    <w:rsid w:val="00B676A4"/>
    <w:rsid w:val="00B73352"/>
    <w:rsid w:val="00B74A5B"/>
    <w:rsid w:val="00B771F7"/>
    <w:rsid w:val="00B7780A"/>
    <w:rsid w:val="00B81DD9"/>
    <w:rsid w:val="00B81FC7"/>
    <w:rsid w:val="00B8205D"/>
    <w:rsid w:val="00B835F0"/>
    <w:rsid w:val="00B86518"/>
    <w:rsid w:val="00B8676E"/>
    <w:rsid w:val="00B87A6F"/>
    <w:rsid w:val="00B9081B"/>
    <w:rsid w:val="00B917FF"/>
    <w:rsid w:val="00B91B64"/>
    <w:rsid w:val="00B92D4F"/>
    <w:rsid w:val="00B9324E"/>
    <w:rsid w:val="00B93720"/>
    <w:rsid w:val="00B96992"/>
    <w:rsid w:val="00B96A88"/>
    <w:rsid w:val="00BA005C"/>
    <w:rsid w:val="00BA420C"/>
    <w:rsid w:val="00BA6B0E"/>
    <w:rsid w:val="00BB0BC1"/>
    <w:rsid w:val="00BB1B86"/>
    <w:rsid w:val="00BB204D"/>
    <w:rsid w:val="00BB217E"/>
    <w:rsid w:val="00BB3CE1"/>
    <w:rsid w:val="00BB4634"/>
    <w:rsid w:val="00BB518B"/>
    <w:rsid w:val="00BB6D7B"/>
    <w:rsid w:val="00BB728C"/>
    <w:rsid w:val="00BB791B"/>
    <w:rsid w:val="00BC0393"/>
    <w:rsid w:val="00BC197D"/>
    <w:rsid w:val="00BC4A49"/>
    <w:rsid w:val="00BC6C14"/>
    <w:rsid w:val="00BD1581"/>
    <w:rsid w:val="00BD2437"/>
    <w:rsid w:val="00BD66D9"/>
    <w:rsid w:val="00BD6C65"/>
    <w:rsid w:val="00BD74A7"/>
    <w:rsid w:val="00BE50DF"/>
    <w:rsid w:val="00BE564B"/>
    <w:rsid w:val="00BE5835"/>
    <w:rsid w:val="00BE68AE"/>
    <w:rsid w:val="00BE6E04"/>
    <w:rsid w:val="00BE75F0"/>
    <w:rsid w:val="00BE7ABA"/>
    <w:rsid w:val="00BF09F3"/>
    <w:rsid w:val="00BF0DA7"/>
    <w:rsid w:val="00BF3925"/>
    <w:rsid w:val="00BF5E39"/>
    <w:rsid w:val="00BF70EA"/>
    <w:rsid w:val="00BF7FE0"/>
    <w:rsid w:val="00C00132"/>
    <w:rsid w:val="00C00D7D"/>
    <w:rsid w:val="00C0110B"/>
    <w:rsid w:val="00C0331D"/>
    <w:rsid w:val="00C040A1"/>
    <w:rsid w:val="00C0457B"/>
    <w:rsid w:val="00C05404"/>
    <w:rsid w:val="00C05FC3"/>
    <w:rsid w:val="00C06A7A"/>
    <w:rsid w:val="00C06E45"/>
    <w:rsid w:val="00C0714C"/>
    <w:rsid w:val="00C071D4"/>
    <w:rsid w:val="00C12669"/>
    <w:rsid w:val="00C12EF3"/>
    <w:rsid w:val="00C17EA4"/>
    <w:rsid w:val="00C20466"/>
    <w:rsid w:val="00C20597"/>
    <w:rsid w:val="00C20A28"/>
    <w:rsid w:val="00C21A6C"/>
    <w:rsid w:val="00C22957"/>
    <w:rsid w:val="00C22DED"/>
    <w:rsid w:val="00C30037"/>
    <w:rsid w:val="00C315A1"/>
    <w:rsid w:val="00C32B9D"/>
    <w:rsid w:val="00C3385F"/>
    <w:rsid w:val="00C353C1"/>
    <w:rsid w:val="00C36C3D"/>
    <w:rsid w:val="00C37F55"/>
    <w:rsid w:val="00C427FC"/>
    <w:rsid w:val="00C448E8"/>
    <w:rsid w:val="00C4562D"/>
    <w:rsid w:val="00C47409"/>
    <w:rsid w:val="00C478DE"/>
    <w:rsid w:val="00C47DDE"/>
    <w:rsid w:val="00C50031"/>
    <w:rsid w:val="00C53BC4"/>
    <w:rsid w:val="00C54EE8"/>
    <w:rsid w:val="00C553BA"/>
    <w:rsid w:val="00C55CAC"/>
    <w:rsid w:val="00C568D0"/>
    <w:rsid w:val="00C577CE"/>
    <w:rsid w:val="00C57A0B"/>
    <w:rsid w:val="00C57E99"/>
    <w:rsid w:val="00C57EA4"/>
    <w:rsid w:val="00C6011A"/>
    <w:rsid w:val="00C61380"/>
    <w:rsid w:val="00C63D16"/>
    <w:rsid w:val="00C64CB1"/>
    <w:rsid w:val="00C651C2"/>
    <w:rsid w:val="00C655DF"/>
    <w:rsid w:val="00C7005B"/>
    <w:rsid w:val="00C70657"/>
    <w:rsid w:val="00C7237C"/>
    <w:rsid w:val="00C74477"/>
    <w:rsid w:val="00C744BE"/>
    <w:rsid w:val="00C74BF8"/>
    <w:rsid w:val="00C80386"/>
    <w:rsid w:val="00C80FF0"/>
    <w:rsid w:val="00C831B2"/>
    <w:rsid w:val="00C84457"/>
    <w:rsid w:val="00C849D8"/>
    <w:rsid w:val="00C859C6"/>
    <w:rsid w:val="00C85B06"/>
    <w:rsid w:val="00C920C9"/>
    <w:rsid w:val="00C92591"/>
    <w:rsid w:val="00C92D69"/>
    <w:rsid w:val="00C930D6"/>
    <w:rsid w:val="00C931DC"/>
    <w:rsid w:val="00C93B47"/>
    <w:rsid w:val="00C94C89"/>
    <w:rsid w:val="00C94F0D"/>
    <w:rsid w:val="00C952B4"/>
    <w:rsid w:val="00CA0360"/>
    <w:rsid w:val="00CA284C"/>
    <w:rsid w:val="00CA36CC"/>
    <w:rsid w:val="00CA6009"/>
    <w:rsid w:val="00CB1A41"/>
    <w:rsid w:val="00CB1B05"/>
    <w:rsid w:val="00CB4083"/>
    <w:rsid w:val="00CC1517"/>
    <w:rsid w:val="00CC15D4"/>
    <w:rsid w:val="00CC4B4E"/>
    <w:rsid w:val="00CC7F77"/>
    <w:rsid w:val="00CD1691"/>
    <w:rsid w:val="00CD16AC"/>
    <w:rsid w:val="00CD3D03"/>
    <w:rsid w:val="00CD52D6"/>
    <w:rsid w:val="00CD59EC"/>
    <w:rsid w:val="00CD60CE"/>
    <w:rsid w:val="00CD6AFA"/>
    <w:rsid w:val="00CE2F48"/>
    <w:rsid w:val="00CE30BB"/>
    <w:rsid w:val="00CE3CF7"/>
    <w:rsid w:val="00CE3E45"/>
    <w:rsid w:val="00CE4759"/>
    <w:rsid w:val="00CE6D7B"/>
    <w:rsid w:val="00CF1546"/>
    <w:rsid w:val="00CF3B07"/>
    <w:rsid w:val="00CF499F"/>
    <w:rsid w:val="00CF4DE0"/>
    <w:rsid w:val="00CF5207"/>
    <w:rsid w:val="00CF58B7"/>
    <w:rsid w:val="00CF6816"/>
    <w:rsid w:val="00CF7797"/>
    <w:rsid w:val="00CF7C35"/>
    <w:rsid w:val="00D0095E"/>
    <w:rsid w:val="00D01D55"/>
    <w:rsid w:val="00D022A5"/>
    <w:rsid w:val="00D027C1"/>
    <w:rsid w:val="00D04185"/>
    <w:rsid w:val="00D04B91"/>
    <w:rsid w:val="00D04D90"/>
    <w:rsid w:val="00D078F5"/>
    <w:rsid w:val="00D11F81"/>
    <w:rsid w:val="00D12A75"/>
    <w:rsid w:val="00D13854"/>
    <w:rsid w:val="00D13ABD"/>
    <w:rsid w:val="00D141F5"/>
    <w:rsid w:val="00D14392"/>
    <w:rsid w:val="00D14FE3"/>
    <w:rsid w:val="00D160E0"/>
    <w:rsid w:val="00D16399"/>
    <w:rsid w:val="00D163C0"/>
    <w:rsid w:val="00D16D6B"/>
    <w:rsid w:val="00D2065C"/>
    <w:rsid w:val="00D2187A"/>
    <w:rsid w:val="00D21887"/>
    <w:rsid w:val="00D221DA"/>
    <w:rsid w:val="00D228EF"/>
    <w:rsid w:val="00D2295E"/>
    <w:rsid w:val="00D23536"/>
    <w:rsid w:val="00D2407B"/>
    <w:rsid w:val="00D24E89"/>
    <w:rsid w:val="00D25D33"/>
    <w:rsid w:val="00D26751"/>
    <w:rsid w:val="00D2687A"/>
    <w:rsid w:val="00D3146E"/>
    <w:rsid w:val="00D33B5E"/>
    <w:rsid w:val="00D3467D"/>
    <w:rsid w:val="00D351C1"/>
    <w:rsid w:val="00D353A4"/>
    <w:rsid w:val="00D35F14"/>
    <w:rsid w:val="00D3606C"/>
    <w:rsid w:val="00D36586"/>
    <w:rsid w:val="00D376BD"/>
    <w:rsid w:val="00D41D49"/>
    <w:rsid w:val="00D4396E"/>
    <w:rsid w:val="00D439AA"/>
    <w:rsid w:val="00D43D36"/>
    <w:rsid w:val="00D44D8A"/>
    <w:rsid w:val="00D47575"/>
    <w:rsid w:val="00D50532"/>
    <w:rsid w:val="00D50FCD"/>
    <w:rsid w:val="00D568DD"/>
    <w:rsid w:val="00D57CEB"/>
    <w:rsid w:val="00D612F3"/>
    <w:rsid w:val="00D6638A"/>
    <w:rsid w:val="00D66CC8"/>
    <w:rsid w:val="00D670D3"/>
    <w:rsid w:val="00D672F1"/>
    <w:rsid w:val="00D71678"/>
    <w:rsid w:val="00D71B5E"/>
    <w:rsid w:val="00D72CC0"/>
    <w:rsid w:val="00D731A9"/>
    <w:rsid w:val="00D73371"/>
    <w:rsid w:val="00D74CA1"/>
    <w:rsid w:val="00D75EEC"/>
    <w:rsid w:val="00D80157"/>
    <w:rsid w:val="00D8106F"/>
    <w:rsid w:val="00D814B3"/>
    <w:rsid w:val="00D83CAF"/>
    <w:rsid w:val="00D84014"/>
    <w:rsid w:val="00D858B6"/>
    <w:rsid w:val="00D862D3"/>
    <w:rsid w:val="00D86BF0"/>
    <w:rsid w:val="00D923BF"/>
    <w:rsid w:val="00D92CC4"/>
    <w:rsid w:val="00D94311"/>
    <w:rsid w:val="00D94834"/>
    <w:rsid w:val="00D95CC2"/>
    <w:rsid w:val="00D95FA4"/>
    <w:rsid w:val="00D96901"/>
    <w:rsid w:val="00D97876"/>
    <w:rsid w:val="00DA2FBB"/>
    <w:rsid w:val="00DA3BE2"/>
    <w:rsid w:val="00DA5A53"/>
    <w:rsid w:val="00DB2828"/>
    <w:rsid w:val="00DB42C9"/>
    <w:rsid w:val="00DB4BF4"/>
    <w:rsid w:val="00DB4D4C"/>
    <w:rsid w:val="00DB523C"/>
    <w:rsid w:val="00DB5DB4"/>
    <w:rsid w:val="00DB7841"/>
    <w:rsid w:val="00DB792F"/>
    <w:rsid w:val="00DB7FA2"/>
    <w:rsid w:val="00DC23A9"/>
    <w:rsid w:val="00DC2522"/>
    <w:rsid w:val="00DD0BD8"/>
    <w:rsid w:val="00DD1198"/>
    <w:rsid w:val="00DD1BFE"/>
    <w:rsid w:val="00DD390A"/>
    <w:rsid w:val="00DD4DDA"/>
    <w:rsid w:val="00DD56F6"/>
    <w:rsid w:val="00DD57CD"/>
    <w:rsid w:val="00DD610B"/>
    <w:rsid w:val="00DD6603"/>
    <w:rsid w:val="00DD75A4"/>
    <w:rsid w:val="00DE05AF"/>
    <w:rsid w:val="00DE26B5"/>
    <w:rsid w:val="00DF11E0"/>
    <w:rsid w:val="00DF1BE4"/>
    <w:rsid w:val="00DF23C4"/>
    <w:rsid w:val="00DF2D9D"/>
    <w:rsid w:val="00DF479B"/>
    <w:rsid w:val="00DF54C4"/>
    <w:rsid w:val="00DF5A82"/>
    <w:rsid w:val="00E01FA7"/>
    <w:rsid w:val="00E02F6D"/>
    <w:rsid w:val="00E03454"/>
    <w:rsid w:val="00E03E60"/>
    <w:rsid w:val="00E10156"/>
    <w:rsid w:val="00E10237"/>
    <w:rsid w:val="00E10769"/>
    <w:rsid w:val="00E10BDD"/>
    <w:rsid w:val="00E112A3"/>
    <w:rsid w:val="00E12A17"/>
    <w:rsid w:val="00E12D66"/>
    <w:rsid w:val="00E14EFB"/>
    <w:rsid w:val="00E1550C"/>
    <w:rsid w:val="00E15716"/>
    <w:rsid w:val="00E15955"/>
    <w:rsid w:val="00E160E0"/>
    <w:rsid w:val="00E16DBB"/>
    <w:rsid w:val="00E21C70"/>
    <w:rsid w:val="00E23626"/>
    <w:rsid w:val="00E257A6"/>
    <w:rsid w:val="00E257B1"/>
    <w:rsid w:val="00E30665"/>
    <w:rsid w:val="00E314C4"/>
    <w:rsid w:val="00E32B16"/>
    <w:rsid w:val="00E346B5"/>
    <w:rsid w:val="00E354A2"/>
    <w:rsid w:val="00E36527"/>
    <w:rsid w:val="00E4022E"/>
    <w:rsid w:val="00E40480"/>
    <w:rsid w:val="00E418DC"/>
    <w:rsid w:val="00E42A7A"/>
    <w:rsid w:val="00E43595"/>
    <w:rsid w:val="00E50B54"/>
    <w:rsid w:val="00E51920"/>
    <w:rsid w:val="00E53214"/>
    <w:rsid w:val="00E53FF0"/>
    <w:rsid w:val="00E56515"/>
    <w:rsid w:val="00E57803"/>
    <w:rsid w:val="00E578AE"/>
    <w:rsid w:val="00E61EF3"/>
    <w:rsid w:val="00E62F68"/>
    <w:rsid w:val="00E63C49"/>
    <w:rsid w:val="00E64120"/>
    <w:rsid w:val="00E656F9"/>
    <w:rsid w:val="00E657DB"/>
    <w:rsid w:val="00E663A4"/>
    <w:rsid w:val="00E678D5"/>
    <w:rsid w:val="00E70324"/>
    <w:rsid w:val="00E738D9"/>
    <w:rsid w:val="00E74CCA"/>
    <w:rsid w:val="00E81054"/>
    <w:rsid w:val="00E82A51"/>
    <w:rsid w:val="00E841F5"/>
    <w:rsid w:val="00E842B3"/>
    <w:rsid w:val="00E87C6E"/>
    <w:rsid w:val="00E9062C"/>
    <w:rsid w:val="00E91E84"/>
    <w:rsid w:val="00E934D9"/>
    <w:rsid w:val="00E94EED"/>
    <w:rsid w:val="00E95619"/>
    <w:rsid w:val="00E96A3D"/>
    <w:rsid w:val="00E9717F"/>
    <w:rsid w:val="00E972D2"/>
    <w:rsid w:val="00E9784F"/>
    <w:rsid w:val="00EA1211"/>
    <w:rsid w:val="00EA29C8"/>
    <w:rsid w:val="00EA529C"/>
    <w:rsid w:val="00EA55DC"/>
    <w:rsid w:val="00EA5D1E"/>
    <w:rsid w:val="00EA702D"/>
    <w:rsid w:val="00EB05B1"/>
    <w:rsid w:val="00EB1F28"/>
    <w:rsid w:val="00EB22DD"/>
    <w:rsid w:val="00EB4D61"/>
    <w:rsid w:val="00EB5C1B"/>
    <w:rsid w:val="00EB7EC0"/>
    <w:rsid w:val="00EC079E"/>
    <w:rsid w:val="00EC3567"/>
    <w:rsid w:val="00EC383E"/>
    <w:rsid w:val="00EC5082"/>
    <w:rsid w:val="00EC667E"/>
    <w:rsid w:val="00EC6922"/>
    <w:rsid w:val="00EC6E13"/>
    <w:rsid w:val="00EC7558"/>
    <w:rsid w:val="00EC7C1F"/>
    <w:rsid w:val="00ED41D4"/>
    <w:rsid w:val="00ED42B7"/>
    <w:rsid w:val="00EE4C3D"/>
    <w:rsid w:val="00EF078D"/>
    <w:rsid w:val="00EF2532"/>
    <w:rsid w:val="00EF3298"/>
    <w:rsid w:val="00F02C53"/>
    <w:rsid w:val="00F04347"/>
    <w:rsid w:val="00F04826"/>
    <w:rsid w:val="00F055F1"/>
    <w:rsid w:val="00F05CD5"/>
    <w:rsid w:val="00F076C4"/>
    <w:rsid w:val="00F07D68"/>
    <w:rsid w:val="00F1031F"/>
    <w:rsid w:val="00F11229"/>
    <w:rsid w:val="00F11B51"/>
    <w:rsid w:val="00F11EE1"/>
    <w:rsid w:val="00F17DB3"/>
    <w:rsid w:val="00F20713"/>
    <w:rsid w:val="00F208DB"/>
    <w:rsid w:val="00F211AC"/>
    <w:rsid w:val="00F2333B"/>
    <w:rsid w:val="00F27622"/>
    <w:rsid w:val="00F30646"/>
    <w:rsid w:val="00F31FAB"/>
    <w:rsid w:val="00F32D0F"/>
    <w:rsid w:val="00F333EC"/>
    <w:rsid w:val="00F359DA"/>
    <w:rsid w:val="00F35EE9"/>
    <w:rsid w:val="00F37AEA"/>
    <w:rsid w:val="00F40043"/>
    <w:rsid w:val="00F40216"/>
    <w:rsid w:val="00F41978"/>
    <w:rsid w:val="00F42F2E"/>
    <w:rsid w:val="00F45BD5"/>
    <w:rsid w:val="00F45FBA"/>
    <w:rsid w:val="00F5150D"/>
    <w:rsid w:val="00F52150"/>
    <w:rsid w:val="00F5305E"/>
    <w:rsid w:val="00F539F3"/>
    <w:rsid w:val="00F53FF6"/>
    <w:rsid w:val="00F543BA"/>
    <w:rsid w:val="00F558F6"/>
    <w:rsid w:val="00F566ED"/>
    <w:rsid w:val="00F56DE9"/>
    <w:rsid w:val="00F570B9"/>
    <w:rsid w:val="00F5760D"/>
    <w:rsid w:val="00F603D8"/>
    <w:rsid w:val="00F606A4"/>
    <w:rsid w:val="00F6784F"/>
    <w:rsid w:val="00F76EDE"/>
    <w:rsid w:val="00F77391"/>
    <w:rsid w:val="00F77659"/>
    <w:rsid w:val="00F8088B"/>
    <w:rsid w:val="00F83169"/>
    <w:rsid w:val="00F83776"/>
    <w:rsid w:val="00F83BC9"/>
    <w:rsid w:val="00F848CE"/>
    <w:rsid w:val="00F85BF7"/>
    <w:rsid w:val="00F86B2B"/>
    <w:rsid w:val="00F90A03"/>
    <w:rsid w:val="00F9187A"/>
    <w:rsid w:val="00F91DF8"/>
    <w:rsid w:val="00F93FDF"/>
    <w:rsid w:val="00F94538"/>
    <w:rsid w:val="00F95A57"/>
    <w:rsid w:val="00F96905"/>
    <w:rsid w:val="00F973E3"/>
    <w:rsid w:val="00FA0345"/>
    <w:rsid w:val="00FA102A"/>
    <w:rsid w:val="00FA1131"/>
    <w:rsid w:val="00FA127D"/>
    <w:rsid w:val="00FA1373"/>
    <w:rsid w:val="00FA414C"/>
    <w:rsid w:val="00FA6178"/>
    <w:rsid w:val="00FA61CA"/>
    <w:rsid w:val="00FA6360"/>
    <w:rsid w:val="00FA68D0"/>
    <w:rsid w:val="00FA6FCE"/>
    <w:rsid w:val="00FB0056"/>
    <w:rsid w:val="00FB03B6"/>
    <w:rsid w:val="00FB3BAF"/>
    <w:rsid w:val="00FB5CCC"/>
    <w:rsid w:val="00FB6682"/>
    <w:rsid w:val="00FB7A2C"/>
    <w:rsid w:val="00FC10ED"/>
    <w:rsid w:val="00FC11EC"/>
    <w:rsid w:val="00FC2D11"/>
    <w:rsid w:val="00FC4451"/>
    <w:rsid w:val="00FC5901"/>
    <w:rsid w:val="00FC6099"/>
    <w:rsid w:val="00FC6230"/>
    <w:rsid w:val="00FD1A1D"/>
    <w:rsid w:val="00FD2318"/>
    <w:rsid w:val="00FD3EDC"/>
    <w:rsid w:val="00FD3FF6"/>
    <w:rsid w:val="00FD4E96"/>
    <w:rsid w:val="00FD55A4"/>
    <w:rsid w:val="00FE033C"/>
    <w:rsid w:val="00FE1641"/>
    <w:rsid w:val="00FE248C"/>
    <w:rsid w:val="00FE3CA5"/>
    <w:rsid w:val="00FE4584"/>
    <w:rsid w:val="00FE6933"/>
    <w:rsid w:val="00FF0361"/>
    <w:rsid w:val="00FF265C"/>
    <w:rsid w:val="00FF30C4"/>
    <w:rsid w:val="00FF35AF"/>
    <w:rsid w:val="00FF3834"/>
    <w:rsid w:val="00FF4E7C"/>
    <w:rsid w:val="00FF61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3249"/>
    <o:shapelayout v:ext="edit">
      <o:idmap v:ext="edit" data="1"/>
    </o:shapelayout>
  </w:shapeDefaults>
  <w:decimalSymbol w:val="."/>
  <w:listSeparator w:val=","/>
  <w14:docId w14:val="34206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1" w:defUIPriority="0" w:defSemiHidden="0" w:defUnhideWhenUsed="0" w:defQFormat="0" w:count="376">
    <w:lsdException w:name="Normal" w:locked="0" w:qFormat="1"/>
    <w:lsdException w:name="heading 1" w:locked="0" w:semiHidden="1" w:qFormat="1"/>
    <w:lsdException w:name="heading 2" w:locked="0" w:semiHidden="1" w:qFormat="1"/>
    <w:lsdException w:name="heading 3" w:locked="0" w:semiHidden="1" w:qFormat="1"/>
    <w:lsdException w:name="heading 4" w:locked="0" w:semiHidden="1" w:qFormat="1"/>
    <w:lsdException w:name="heading 5" w:locked="0" w:semiHidden="1" w:qFormat="1"/>
    <w:lsdException w:name="heading 6" w:locked="0" w:semiHidden="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locked="0"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locked="0"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qFormat="1"/>
    <w:lsdException w:name="Closing" w:semiHidden="1" w:unhideWhenUsed="1"/>
    <w:lsdException w:name="Signature" w:semiHidden="1" w:unhideWhenUsed="1"/>
    <w:lsdException w:name="Default Paragraph Font" w:locked="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iPriority="99" w:unhideWhenUsed="1" w:qFormat="1"/>
    <w:lsdException w:name="FollowedHyperlink" w:locked="0" w:semiHidden="1" w:unhideWhenUsed="1"/>
    <w:lsdException w:name="Strong" w:semiHidden="1" w:uiPriority="22" w:qFormat="1"/>
    <w:lsdException w:name="Emphasis" w:semiHidden="1" w:uiPriority="20" w:qFormat="1"/>
    <w:lsdException w:name="Document Map" w:locked="0" w:semiHidden="1" w:unhideWhenUsed="1"/>
    <w:lsdException w:name="Plain Text" w:semiHidden="1" w:uiPriority="99"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locked="0"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locked="0" w:uiPriority="46"/>
    <w:lsdException w:name="Grid Table 2" w:locked="0" w:uiPriority="47"/>
    <w:lsdException w:name="Grid Table 3" w:locked="0" w:uiPriority="48"/>
    <w:lsdException w:name="Grid Table 4" w:locked="0"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locked="0" w:semiHidden="1" w:uiPriority="99" w:unhideWhenUsed="1"/>
    <w:lsdException w:name="Smart Link" w:semiHidden="1" w:uiPriority="99" w:unhideWhenUsed="1"/>
  </w:latentStyles>
  <w:style w:type="paragraph" w:default="1" w:styleId="Normal">
    <w:name w:val="Normal"/>
    <w:qFormat/>
    <w:rsid w:val="00B413F2"/>
    <w:rPr>
      <w:sz w:val="24"/>
      <w:szCs w:val="24"/>
      <w:lang w:eastAsia="en-US"/>
    </w:rPr>
  </w:style>
  <w:style w:type="paragraph" w:styleId="Heading1">
    <w:name w:val="heading 1"/>
    <w:basedOn w:val="Normal"/>
    <w:next w:val="Normal"/>
    <w:link w:val="Heading1Char"/>
    <w:qFormat/>
    <w:rsid w:val="00676FCC"/>
    <w:pPr>
      <w:keepNext/>
      <w:spacing w:before="240" w:after="120" w:line="360" w:lineRule="auto"/>
      <w:outlineLvl w:val="0"/>
    </w:pPr>
    <w:rPr>
      <w:rFonts w:ascii="Arial" w:hAnsi="Arial" w:cs="Arial"/>
      <w:b/>
      <w:bCs/>
      <w:kern w:val="32"/>
      <w:sz w:val="32"/>
      <w:szCs w:val="32"/>
    </w:rPr>
  </w:style>
  <w:style w:type="paragraph" w:styleId="Heading2">
    <w:name w:val="heading 2"/>
    <w:basedOn w:val="Normal"/>
    <w:next w:val="Normal"/>
    <w:link w:val="Heading2Char"/>
    <w:qFormat/>
    <w:rsid w:val="00676FCC"/>
    <w:pPr>
      <w:keepNext/>
      <w:spacing w:before="240" w:after="60" w:line="360" w:lineRule="auto"/>
      <w:outlineLvl w:val="1"/>
    </w:pPr>
    <w:rPr>
      <w:rFonts w:ascii="Arial" w:hAnsi="Arial" w:cs="Arial"/>
      <w:b/>
      <w:bCs/>
      <w:sz w:val="28"/>
      <w:szCs w:val="28"/>
    </w:rPr>
  </w:style>
  <w:style w:type="paragraph" w:styleId="Heading3">
    <w:name w:val="heading 3"/>
    <w:basedOn w:val="Normal"/>
    <w:next w:val="Normal"/>
    <w:link w:val="Heading3Char"/>
    <w:qFormat/>
    <w:rsid w:val="00676FCC"/>
    <w:pPr>
      <w:keepNext/>
      <w:spacing w:before="240" w:after="60" w:line="360" w:lineRule="auto"/>
      <w:outlineLvl w:val="2"/>
    </w:pPr>
    <w:rPr>
      <w:rFonts w:ascii="Arial" w:hAnsi="Arial" w:cs="Arial"/>
      <w:b/>
      <w:bCs/>
      <w:sz w:val="26"/>
    </w:rPr>
  </w:style>
  <w:style w:type="paragraph" w:styleId="Heading4">
    <w:name w:val="heading 4"/>
    <w:basedOn w:val="Normal"/>
    <w:next w:val="Normal"/>
    <w:link w:val="Heading4Char"/>
    <w:qFormat/>
    <w:rsid w:val="00676FCC"/>
    <w:pPr>
      <w:keepNext/>
      <w:spacing w:before="240" w:after="60" w:line="360" w:lineRule="auto"/>
      <w:outlineLvl w:val="3"/>
    </w:pPr>
    <w:rPr>
      <w:rFonts w:ascii="Arial" w:hAnsi="Arial"/>
      <w:b/>
      <w:bCs/>
      <w:iCs/>
      <w:szCs w:val="28"/>
    </w:rPr>
  </w:style>
  <w:style w:type="paragraph" w:styleId="Heading5">
    <w:name w:val="heading 5"/>
    <w:basedOn w:val="Normal"/>
    <w:next w:val="Normal"/>
    <w:link w:val="Heading5Char"/>
    <w:semiHidden/>
    <w:qFormat/>
    <w:rsid w:val="00825D5B"/>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uiPriority w:val="4"/>
    <w:qFormat/>
    <w:rsid w:val="00FE6933"/>
    <w:pPr>
      <w:spacing w:before="240" w:after="240" w:line="276" w:lineRule="auto"/>
    </w:pPr>
    <w:rPr>
      <w:rFonts w:ascii="Arial" w:hAnsi="Arial"/>
    </w:rPr>
  </w:style>
  <w:style w:type="character" w:customStyle="1" w:styleId="Heading1Char">
    <w:name w:val="Heading 1 Char"/>
    <w:link w:val="Heading1"/>
    <w:rsid w:val="00676FCC"/>
    <w:rPr>
      <w:rFonts w:ascii="Arial" w:hAnsi="Arial" w:cs="Arial"/>
      <w:b/>
      <w:bCs/>
      <w:kern w:val="32"/>
      <w:sz w:val="32"/>
      <w:szCs w:val="32"/>
      <w:lang w:eastAsia="en-US"/>
    </w:rPr>
  </w:style>
  <w:style w:type="character" w:customStyle="1" w:styleId="Heading2Char">
    <w:name w:val="Heading 2 Char"/>
    <w:link w:val="Heading2"/>
    <w:rsid w:val="00676FCC"/>
    <w:rPr>
      <w:rFonts w:ascii="Arial" w:hAnsi="Arial" w:cs="Arial"/>
      <w:b/>
      <w:bCs/>
      <w:sz w:val="28"/>
      <w:szCs w:val="28"/>
      <w:lang w:eastAsia="en-US"/>
    </w:rPr>
  </w:style>
  <w:style w:type="character" w:customStyle="1" w:styleId="Heading3Char">
    <w:name w:val="Heading 3 Char"/>
    <w:link w:val="Heading3"/>
    <w:rsid w:val="006921E1"/>
    <w:rPr>
      <w:rFonts w:ascii="Arial" w:hAnsi="Arial" w:cs="Arial"/>
      <w:b/>
      <w:bCs/>
      <w:sz w:val="26"/>
      <w:szCs w:val="24"/>
      <w:lang w:eastAsia="en-US"/>
    </w:rPr>
  </w:style>
  <w:style w:type="paragraph" w:styleId="Title">
    <w:name w:val="Title"/>
    <w:basedOn w:val="Normal"/>
    <w:next w:val="NICEnormal"/>
    <w:link w:val="TitleChar"/>
    <w:qFormat/>
    <w:locked/>
    <w:rsid w:val="00582451"/>
    <w:pPr>
      <w:keepNext/>
      <w:spacing w:before="240" w:after="240"/>
      <w:jc w:val="center"/>
      <w:outlineLvl w:val="0"/>
    </w:pPr>
    <w:rPr>
      <w:rFonts w:ascii="Arial" w:hAnsi="Arial" w:cs="Arial"/>
      <w:b/>
      <w:bCs/>
      <w:kern w:val="28"/>
      <w:sz w:val="40"/>
      <w:szCs w:val="32"/>
    </w:rPr>
  </w:style>
  <w:style w:type="character" w:customStyle="1" w:styleId="TitleChar">
    <w:name w:val="Title Char"/>
    <w:link w:val="Title"/>
    <w:rsid w:val="00FC10ED"/>
    <w:rPr>
      <w:rFonts w:ascii="Arial" w:hAnsi="Arial" w:cs="Arial"/>
      <w:b/>
      <w:bCs/>
      <w:kern w:val="28"/>
      <w:sz w:val="40"/>
      <w:szCs w:val="32"/>
      <w:lang w:eastAsia="en-US"/>
    </w:rPr>
  </w:style>
  <w:style w:type="paragraph" w:customStyle="1" w:styleId="Bulletstable">
    <w:name w:val="Bullets (table)"/>
    <w:basedOn w:val="Normal"/>
    <w:rsid w:val="003D6F5F"/>
    <w:pPr>
      <w:numPr>
        <w:numId w:val="1"/>
      </w:numPr>
      <w:tabs>
        <w:tab w:val="left" w:pos="284"/>
      </w:tabs>
      <w:ind w:left="284" w:hanging="284"/>
    </w:pPr>
    <w:rPr>
      <w:rFonts w:ascii="Arial" w:hAnsi="Arial"/>
      <w:sz w:val="22"/>
      <w:szCs w:val="22"/>
    </w:rPr>
  </w:style>
  <w:style w:type="paragraph" w:styleId="Header">
    <w:name w:val="header"/>
    <w:basedOn w:val="Normal"/>
    <w:link w:val="HeaderChar"/>
    <w:rsid w:val="0017169E"/>
    <w:pPr>
      <w:tabs>
        <w:tab w:val="center" w:pos="4513"/>
        <w:tab w:val="right" w:pos="9026"/>
      </w:tabs>
    </w:pPr>
    <w:rPr>
      <w:rFonts w:ascii="Arial" w:hAnsi="Arial"/>
    </w:rPr>
  </w:style>
  <w:style w:type="character" w:customStyle="1" w:styleId="HeaderChar">
    <w:name w:val="Header Char"/>
    <w:link w:val="Header"/>
    <w:rsid w:val="009E680B"/>
    <w:rPr>
      <w:rFonts w:ascii="Arial" w:hAnsi="Arial"/>
      <w:sz w:val="24"/>
      <w:szCs w:val="24"/>
    </w:rPr>
  </w:style>
  <w:style w:type="paragraph" w:styleId="Footer">
    <w:name w:val="footer"/>
    <w:basedOn w:val="Normal"/>
    <w:link w:val="FooterChar"/>
    <w:uiPriority w:val="99"/>
    <w:rsid w:val="00446BEE"/>
    <w:pPr>
      <w:tabs>
        <w:tab w:val="center" w:pos="4513"/>
        <w:tab w:val="right" w:pos="9026"/>
      </w:tabs>
    </w:pPr>
    <w:rPr>
      <w:rFonts w:ascii="Arial" w:hAnsi="Arial"/>
      <w:sz w:val="20"/>
    </w:rPr>
  </w:style>
  <w:style w:type="character" w:customStyle="1" w:styleId="FooterChar">
    <w:name w:val="Footer Char"/>
    <w:link w:val="Footer"/>
    <w:uiPriority w:val="99"/>
    <w:rsid w:val="0017169E"/>
    <w:rPr>
      <w:rFonts w:ascii="Arial" w:hAnsi="Arial"/>
      <w:szCs w:val="24"/>
    </w:rPr>
  </w:style>
  <w:style w:type="paragraph" w:styleId="BalloonText">
    <w:name w:val="Balloon Text"/>
    <w:basedOn w:val="Normal"/>
    <w:link w:val="BalloonTextChar"/>
    <w:semiHidden/>
    <w:rsid w:val="00446BEE"/>
    <w:rPr>
      <w:rFonts w:ascii="Tahoma" w:hAnsi="Tahoma" w:cs="Tahoma"/>
      <w:sz w:val="16"/>
      <w:szCs w:val="16"/>
    </w:rPr>
  </w:style>
  <w:style w:type="character" w:customStyle="1" w:styleId="BalloonTextChar">
    <w:name w:val="Balloon Text Char"/>
    <w:link w:val="BalloonText"/>
    <w:semiHidden/>
    <w:rsid w:val="00446BEE"/>
    <w:rPr>
      <w:rFonts w:ascii="Tahoma" w:hAnsi="Tahoma" w:cs="Tahoma"/>
      <w:sz w:val="16"/>
      <w:szCs w:val="16"/>
    </w:rPr>
  </w:style>
  <w:style w:type="character" w:styleId="Hyperlink">
    <w:name w:val="Hyperlink"/>
    <w:basedOn w:val="DefaultParagraphFont"/>
    <w:uiPriority w:val="99"/>
    <w:unhideWhenUsed/>
    <w:rsid w:val="00676FCC"/>
    <w:rPr>
      <w:color w:val="0000FF" w:themeColor="hyperlink"/>
      <w:u w:val="single"/>
    </w:rPr>
  </w:style>
  <w:style w:type="paragraph" w:customStyle="1" w:styleId="Tabletitle">
    <w:name w:val="Table title"/>
    <w:basedOn w:val="Normal"/>
    <w:next w:val="Normal"/>
    <w:unhideWhenUsed/>
    <w:qFormat/>
    <w:rsid w:val="00A813F7"/>
    <w:pPr>
      <w:keepNext/>
      <w:spacing w:after="60"/>
    </w:pPr>
    <w:rPr>
      <w:rFonts w:ascii="Arial" w:hAnsi="Arial"/>
      <w:b/>
      <w:sz w:val="22"/>
    </w:rPr>
  </w:style>
  <w:style w:type="table" w:styleId="TableGrid">
    <w:name w:val="Table Grid"/>
    <w:basedOn w:val="TableNormal"/>
    <w:rsid w:val="003B1C3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locked/>
    <w:rsid w:val="00FD55A4"/>
    <w:rPr>
      <w:color w:val="605E5C"/>
      <w:shd w:val="clear" w:color="auto" w:fill="E1DFDD"/>
    </w:rPr>
  </w:style>
  <w:style w:type="character" w:styleId="CommentReference">
    <w:name w:val="annotation reference"/>
    <w:rsid w:val="0009709D"/>
    <w:rPr>
      <w:sz w:val="16"/>
      <w:szCs w:val="16"/>
    </w:rPr>
  </w:style>
  <w:style w:type="paragraph" w:styleId="CommentText">
    <w:name w:val="annotation text"/>
    <w:basedOn w:val="Normal"/>
    <w:link w:val="CommentTextChar"/>
    <w:rsid w:val="0009709D"/>
    <w:rPr>
      <w:sz w:val="20"/>
      <w:szCs w:val="20"/>
    </w:rPr>
  </w:style>
  <w:style w:type="character" w:customStyle="1" w:styleId="CommentTextChar">
    <w:name w:val="Comment Text Char"/>
    <w:link w:val="CommentText"/>
    <w:rsid w:val="0009709D"/>
    <w:rPr>
      <w:lang w:eastAsia="en-US"/>
    </w:rPr>
  </w:style>
  <w:style w:type="paragraph" w:styleId="CommentSubject">
    <w:name w:val="annotation subject"/>
    <w:basedOn w:val="CommentText"/>
    <w:next w:val="CommentText"/>
    <w:link w:val="CommentSubjectChar"/>
    <w:semiHidden/>
    <w:rsid w:val="007B6A17"/>
    <w:rPr>
      <w:b/>
      <w:bCs/>
    </w:rPr>
  </w:style>
  <w:style w:type="character" w:customStyle="1" w:styleId="CommentSubjectChar">
    <w:name w:val="Comment Subject Char"/>
    <w:link w:val="CommentSubject"/>
    <w:semiHidden/>
    <w:rsid w:val="007B6A17"/>
    <w:rPr>
      <w:b/>
      <w:bCs/>
      <w:lang w:eastAsia="en-US"/>
    </w:rPr>
  </w:style>
  <w:style w:type="paragraph" w:customStyle="1" w:styleId="Numberedheading1">
    <w:name w:val="Numbered heading 1"/>
    <w:basedOn w:val="Heading1"/>
    <w:next w:val="NICEnormal"/>
    <w:link w:val="Numberedheading1CharChar"/>
    <w:rsid w:val="00676FCC"/>
    <w:pPr>
      <w:numPr>
        <w:numId w:val="23"/>
      </w:numPr>
    </w:pPr>
    <w:rPr>
      <w:szCs w:val="24"/>
    </w:rPr>
  </w:style>
  <w:style w:type="paragraph" w:customStyle="1" w:styleId="Numberedheading2">
    <w:name w:val="Numbered heading 2"/>
    <w:basedOn w:val="Heading2"/>
    <w:next w:val="Normal"/>
    <w:qFormat/>
    <w:rsid w:val="00884CF8"/>
    <w:pPr>
      <w:numPr>
        <w:ilvl w:val="1"/>
        <w:numId w:val="23"/>
      </w:numPr>
      <w:spacing w:after="240"/>
    </w:pPr>
  </w:style>
  <w:style w:type="paragraph" w:customStyle="1" w:styleId="Numberedheading3">
    <w:name w:val="Numbered heading 3"/>
    <w:basedOn w:val="Heading3"/>
    <w:next w:val="Paragraph"/>
    <w:qFormat/>
    <w:rsid w:val="00884CF8"/>
    <w:pPr>
      <w:spacing w:after="240"/>
    </w:pPr>
  </w:style>
  <w:style w:type="paragraph" w:customStyle="1" w:styleId="Tabletext">
    <w:name w:val="Table text"/>
    <w:basedOn w:val="Normal"/>
    <w:rsid w:val="00F42F2E"/>
    <w:pPr>
      <w:spacing w:after="60"/>
    </w:pPr>
    <w:rPr>
      <w:rFonts w:ascii="Arial" w:hAnsi="Arial"/>
      <w:sz w:val="22"/>
    </w:rPr>
  </w:style>
  <w:style w:type="paragraph" w:styleId="FootnoteText">
    <w:name w:val="footnote text"/>
    <w:basedOn w:val="Normal"/>
    <w:link w:val="FootnoteTextChar"/>
    <w:unhideWhenUsed/>
    <w:rsid w:val="00FA1131"/>
    <w:rPr>
      <w:rFonts w:ascii="Arial" w:hAnsi="Arial"/>
      <w:sz w:val="20"/>
      <w:szCs w:val="20"/>
    </w:rPr>
  </w:style>
  <w:style w:type="character" w:customStyle="1" w:styleId="FootnoteTextChar">
    <w:name w:val="Footnote Text Char"/>
    <w:link w:val="FootnoteText"/>
    <w:rsid w:val="00FA1131"/>
    <w:rPr>
      <w:rFonts w:ascii="Arial" w:hAnsi="Arial"/>
      <w:lang w:eastAsia="en-US"/>
    </w:rPr>
  </w:style>
  <w:style w:type="character" w:styleId="FootnoteReference">
    <w:name w:val="footnote reference"/>
    <w:rsid w:val="00FA1131"/>
    <w:rPr>
      <w:vertAlign w:val="superscript"/>
    </w:rPr>
  </w:style>
  <w:style w:type="character" w:styleId="FollowedHyperlink">
    <w:name w:val="FollowedHyperlink"/>
    <w:semiHidden/>
    <w:rsid w:val="00FB6682"/>
    <w:rPr>
      <w:color w:val="800080"/>
      <w:u w:val="single"/>
    </w:rPr>
  </w:style>
  <w:style w:type="paragraph" w:styleId="TOC1">
    <w:name w:val="toc 1"/>
    <w:basedOn w:val="Normal"/>
    <w:next w:val="Normal"/>
    <w:autoRedefine/>
    <w:uiPriority w:val="39"/>
    <w:rsid w:val="00367A04"/>
    <w:pPr>
      <w:tabs>
        <w:tab w:val="left" w:pos="426"/>
        <w:tab w:val="right" w:leader="dot" w:pos="9016"/>
      </w:tabs>
      <w:spacing w:line="360" w:lineRule="auto"/>
      <w:ind w:left="1276" w:hanging="1276"/>
    </w:pPr>
    <w:rPr>
      <w:rFonts w:ascii="Arial" w:hAnsi="Arial"/>
      <w:noProof/>
    </w:rPr>
  </w:style>
  <w:style w:type="character" w:customStyle="1" w:styleId="Heading5Char">
    <w:name w:val="Heading 5 Char"/>
    <w:link w:val="Heading5"/>
    <w:semiHidden/>
    <w:rsid w:val="00825D5B"/>
    <w:rPr>
      <w:rFonts w:ascii="Cambria" w:eastAsia="Times New Roman" w:hAnsi="Cambria" w:cs="Times New Roman"/>
      <w:color w:val="243F60"/>
      <w:sz w:val="24"/>
      <w:szCs w:val="24"/>
      <w:lang w:eastAsia="en-US"/>
    </w:rPr>
  </w:style>
  <w:style w:type="paragraph" w:styleId="DocumentMap">
    <w:name w:val="Document Map"/>
    <w:basedOn w:val="Normal"/>
    <w:link w:val="DocumentMapChar"/>
    <w:semiHidden/>
    <w:rsid w:val="004D4FC4"/>
    <w:rPr>
      <w:rFonts w:ascii="Tahoma" w:hAnsi="Tahoma" w:cs="Tahoma"/>
      <w:sz w:val="16"/>
      <w:szCs w:val="16"/>
    </w:rPr>
  </w:style>
  <w:style w:type="character" w:customStyle="1" w:styleId="DocumentMapChar">
    <w:name w:val="Document Map Char"/>
    <w:link w:val="DocumentMap"/>
    <w:semiHidden/>
    <w:rsid w:val="004D4FC4"/>
    <w:rPr>
      <w:rFonts w:ascii="Tahoma" w:hAnsi="Tahoma" w:cs="Tahoma"/>
      <w:sz w:val="16"/>
      <w:szCs w:val="16"/>
      <w:lang w:eastAsia="en-US"/>
    </w:rPr>
  </w:style>
  <w:style w:type="paragraph" w:styleId="Revision">
    <w:name w:val="Revision"/>
    <w:hidden/>
    <w:uiPriority w:val="99"/>
    <w:semiHidden/>
    <w:rsid w:val="00B96A88"/>
    <w:rPr>
      <w:sz w:val="24"/>
      <w:szCs w:val="24"/>
      <w:lang w:eastAsia="en-US"/>
    </w:rPr>
  </w:style>
  <w:style w:type="paragraph" w:customStyle="1" w:styleId="Heading40">
    <w:name w:val="Heading  4"/>
    <w:basedOn w:val="Paragraph"/>
    <w:qFormat/>
    <w:rsid w:val="000E401D"/>
    <w:rPr>
      <w:u w:val="single"/>
    </w:rPr>
  </w:style>
  <w:style w:type="paragraph" w:customStyle="1" w:styleId="Bulletparagraph">
    <w:name w:val="Bullet (paragraph)"/>
    <w:basedOn w:val="Normal"/>
    <w:rsid w:val="00A813F7"/>
    <w:pPr>
      <w:numPr>
        <w:numId w:val="4"/>
      </w:numPr>
      <w:spacing w:line="276" w:lineRule="auto"/>
    </w:pPr>
    <w:rPr>
      <w:rFonts w:ascii="Arial" w:hAnsi="Arial"/>
      <w:lang w:eastAsia="en-GB"/>
    </w:rPr>
  </w:style>
  <w:style w:type="paragraph" w:customStyle="1" w:styleId="Bulletparagraphlast">
    <w:name w:val="Bullet (paragraph last)"/>
    <w:basedOn w:val="Bulletparagraph"/>
    <w:rsid w:val="00DB4D4C"/>
    <w:pPr>
      <w:spacing w:after="240"/>
      <w:ind w:left="357" w:hanging="357"/>
    </w:pPr>
  </w:style>
  <w:style w:type="paragraph" w:styleId="TOC2">
    <w:name w:val="toc 2"/>
    <w:basedOn w:val="Normal"/>
    <w:next w:val="Normal"/>
    <w:autoRedefine/>
    <w:uiPriority w:val="39"/>
    <w:rsid w:val="00B92D4F"/>
    <w:pPr>
      <w:ind w:left="240"/>
    </w:pPr>
    <w:rPr>
      <w:rFonts w:ascii="Arial" w:hAnsi="Arial"/>
      <w:lang w:eastAsia="en-GB"/>
    </w:rPr>
  </w:style>
  <w:style w:type="paragraph" w:customStyle="1" w:styleId="Default">
    <w:name w:val="Default"/>
    <w:locked/>
    <w:rsid w:val="003708C8"/>
    <w:pPr>
      <w:autoSpaceDE w:val="0"/>
      <w:autoSpaceDN w:val="0"/>
      <w:adjustRightInd w:val="0"/>
    </w:pPr>
    <w:rPr>
      <w:rFonts w:ascii="Arial" w:hAnsi="Arial" w:cs="Arial"/>
      <w:color w:val="000000"/>
      <w:sz w:val="24"/>
      <w:szCs w:val="24"/>
    </w:rPr>
  </w:style>
  <w:style w:type="character" w:customStyle="1" w:styleId="Heading4Char">
    <w:name w:val="Heading 4 Char"/>
    <w:basedOn w:val="DefaultParagraphFont"/>
    <w:link w:val="Heading4"/>
    <w:rsid w:val="00F27622"/>
    <w:rPr>
      <w:rFonts w:ascii="Arial" w:hAnsi="Arial"/>
      <w:b/>
      <w:bCs/>
      <w:iCs/>
      <w:sz w:val="24"/>
      <w:szCs w:val="28"/>
      <w:lang w:eastAsia="en-US"/>
    </w:rPr>
  </w:style>
  <w:style w:type="character" w:customStyle="1" w:styleId="Addbold">
    <w:name w:val="Add bold"/>
    <w:basedOn w:val="DefaultParagraphFont"/>
    <w:uiPriority w:val="1"/>
    <w:rsid w:val="00C17EA4"/>
    <w:rPr>
      <w:b/>
      <w:bCs/>
    </w:rPr>
  </w:style>
  <w:style w:type="character" w:customStyle="1" w:styleId="Additalic">
    <w:name w:val="Add italic"/>
    <w:basedOn w:val="DefaultParagraphFont"/>
    <w:uiPriority w:val="1"/>
    <w:rsid w:val="00C17EA4"/>
    <w:rPr>
      <w:i/>
    </w:rPr>
  </w:style>
  <w:style w:type="character" w:customStyle="1" w:styleId="Addsuperscript">
    <w:name w:val="Add superscript"/>
    <w:basedOn w:val="DefaultParagraphFont"/>
    <w:uiPriority w:val="1"/>
    <w:rsid w:val="00C17EA4"/>
    <w:rPr>
      <w:i/>
      <w:vertAlign w:val="superscript"/>
    </w:rPr>
  </w:style>
  <w:style w:type="character" w:customStyle="1" w:styleId="Addsubscript">
    <w:name w:val="Add subscript"/>
    <w:basedOn w:val="DefaultParagraphFont"/>
    <w:uiPriority w:val="1"/>
    <w:rsid w:val="00C17EA4"/>
    <w:rPr>
      <w:vertAlign w:val="subscript"/>
    </w:rPr>
  </w:style>
  <w:style w:type="character" w:customStyle="1" w:styleId="Addboldanditalic">
    <w:name w:val="Add bold and italic"/>
    <w:basedOn w:val="DefaultParagraphFont"/>
    <w:uiPriority w:val="1"/>
    <w:rsid w:val="003E436E"/>
    <w:rPr>
      <w:b/>
      <w:i/>
    </w:rPr>
  </w:style>
  <w:style w:type="paragraph" w:styleId="ListParagraph">
    <w:name w:val="List Paragraph"/>
    <w:basedOn w:val="Normal"/>
    <w:uiPriority w:val="34"/>
    <w:qFormat/>
    <w:locked/>
    <w:rsid w:val="006B080F"/>
    <w:pPr>
      <w:ind w:left="720"/>
    </w:pPr>
    <w:rPr>
      <w:rFonts w:eastAsia="Calibri"/>
      <w:lang w:eastAsia="en-GB"/>
    </w:rPr>
  </w:style>
  <w:style w:type="table" w:styleId="TableGridLight">
    <w:name w:val="Grid Table Light"/>
    <w:basedOn w:val="TableNormal"/>
    <w:uiPriority w:val="40"/>
    <w:locked/>
    <w:rsid w:val="0062481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ragraphnonumbers">
    <w:name w:val="Paragraph no numbers"/>
    <w:basedOn w:val="Normal"/>
    <w:uiPriority w:val="99"/>
    <w:qFormat/>
    <w:rsid w:val="00EF3298"/>
    <w:pPr>
      <w:spacing w:after="240" w:line="276" w:lineRule="auto"/>
    </w:pPr>
    <w:rPr>
      <w:rFonts w:ascii="Arial" w:hAnsi="Arial"/>
      <w:lang w:eastAsia="en-GB"/>
    </w:rPr>
  </w:style>
  <w:style w:type="character" w:customStyle="1" w:styleId="Numberedheading1CharChar">
    <w:name w:val="Numbered heading 1 Char Char"/>
    <w:link w:val="Numberedheading1"/>
    <w:rsid w:val="00676FCC"/>
    <w:rPr>
      <w:rFonts w:ascii="Arial" w:hAnsi="Arial" w:cs="Arial"/>
      <w:b/>
      <w:bCs/>
      <w:kern w:val="32"/>
      <w:sz w:val="32"/>
      <w:szCs w:val="24"/>
      <w:lang w:eastAsia="en-US"/>
    </w:rPr>
  </w:style>
  <w:style w:type="paragraph" w:customStyle="1" w:styleId="NICEnormal">
    <w:name w:val="NICE normal"/>
    <w:link w:val="NICEnormalChar"/>
    <w:qFormat/>
    <w:rsid w:val="00676FCC"/>
    <w:pPr>
      <w:spacing w:after="240" w:line="360" w:lineRule="auto"/>
    </w:pPr>
    <w:rPr>
      <w:rFonts w:ascii="Arial" w:hAnsi="Arial"/>
      <w:sz w:val="24"/>
      <w:szCs w:val="24"/>
      <w:lang w:eastAsia="en-US"/>
    </w:rPr>
  </w:style>
  <w:style w:type="character" w:customStyle="1" w:styleId="NICEnormalChar">
    <w:name w:val="NICE normal Char"/>
    <w:link w:val="NICEnormal"/>
    <w:rsid w:val="00676FCC"/>
    <w:rPr>
      <w:rFonts w:ascii="Arial" w:hAnsi="Arial"/>
      <w:sz w:val="24"/>
      <w:szCs w:val="24"/>
      <w:lang w:eastAsia="en-US"/>
    </w:rPr>
  </w:style>
  <w:style w:type="paragraph" w:customStyle="1" w:styleId="NICEnormalindented">
    <w:name w:val="NICE normal indented"/>
    <w:basedOn w:val="NICEnormal"/>
    <w:rsid w:val="00676FCC"/>
    <w:pPr>
      <w:tabs>
        <w:tab w:val="left" w:pos="1134"/>
      </w:tabs>
      <w:ind w:left="1134"/>
    </w:pPr>
  </w:style>
  <w:style w:type="paragraph" w:customStyle="1" w:styleId="NICEnormalsinglespacing">
    <w:name w:val="NICE normal single spacing"/>
    <w:basedOn w:val="NICEnormal"/>
    <w:rsid w:val="00676FCC"/>
    <w:pPr>
      <w:spacing w:line="240" w:lineRule="auto"/>
    </w:pPr>
  </w:style>
  <w:style w:type="paragraph" w:styleId="Caption">
    <w:name w:val="caption"/>
    <w:basedOn w:val="NICEnormal"/>
    <w:next w:val="NICEnormal"/>
    <w:unhideWhenUsed/>
    <w:qFormat/>
    <w:locked/>
    <w:rsid w:val="003A57C1"/>
    <w:pPr>
      <w:keepNext/>
      <w:spacing w:after="200"/>
    </w:pPr>
    <w:rPr>
      <w:b/>
      <w:iCs/>
      <w:szCs w:val="18"/>
    </w:rPr>
  </w:style>
  <w:style w:type="character" w:customStyle="1" w:styleId="Bulletleft1lastChar">
    <w:name w:val="Bullet left 1 last Char"/>
    <w:link w:val="Bulletleft1last"/>
    <w:rsid w:val="00204AD5"/>
    <w:rPr>
      <w:rFonts w:ascii="Arial" w:hAnsi="Arial"/>
      <w:sz w:val="24"/>
      <w:szCs w:val="24"/>
      <w:lang w:val="x-none" w:eastAsia="en-US"/>
    </w:rPr>
  </w:style>
  <w:style w:type="paragraph" w:customStyle="1" w:styleId="Bulletleft1">
    <w:name w:val="Bullet left 1"/>
    <w:basedOn w:val="NICEnormal"/>
    <w:qFormat/>
    <w:rsid w:val="00204AD5"/>
    <w:pPr>
      <w:numPr>
        <w:numId w:val="24"/>
      </w:numPr>
      <w:spacing w:after="0"/>
    </w:pPr>
  </w:style>
  <w:style w:type="paragraph" w:customStyle="1" w:styleId="Bulletleft1last">
    <w:name w:val="Bullet left 1 last"/>
    <w:basedOn w:val="NICEnormal"/>
    <w:link w:val="Bulletleft1lastChar"/>
    <w:rsid w:val="00204AD5"/>
    <w:pPr>
      <w:numPr>
        <w:numId w:val="25"/>
      </w:numPr>
    </w:pPr>
    <w:rPr>
      <w:lang w:val="x-none"/>
    </w:rPr>
  </w:style>
  <w:style w:type="table" w:customStyle="1" w:styleId="PanelPrimary">
    <w:name w:val="Panel (Primary)"/>
    <w:basedOn w:val="TableNormal"/>
    <w:uiPriority w:val="99"/>
    <w:rsid w:val="00204AD5"/>
    <w:pPr>
      <w:spacing w:after="240"/>
    </w:pPr>
    <w:tblPr>
      <w:tblBorders>
        <w:top w:val="single" w:sz="24" w:space="0" w:color="A2BDC1"/>
        <w:left w:val="single" w:sz="24" w:space="0" w:color="A2BDC1"/>
        <w:bottom w:val="single" w:sz="24" w:space="0" w:color="A2BDC1"/>
        <w:right w:val="single" w:sz="24" w:space="0" w:color="A2BDC1"/>
      </w:tblBorders>
    </w:tblPr>
  </w:style>
  <w:style w:type="table" w:customStyle="1" w:styleId="PanelDefault">
    <w:name w:val="Panel (Default)"/>
    <w:basedOn w:val="TableNormal"/>
    <w:uiPriority w:val="99"/>
    <w:rsid w:val="00204AD5"/>
    <w:pPr>
      <w:spacing w:after="360"/>
    </w:pPr>
    <w:tblPr>
      <w:tblBorders>
        <w:top w:val="single" w:sz="4" w:space="0" w:color="auto"/>
        <w:left w:val="single" w:sz="4" w:space="0" w:color="auto"/>
        <w:bottom w:val="single" w:sz="4" w:space="0" w:color="auto"/>
        <w:right w:val="single" w:sz="4" w:space="0" w:color="auto"/>
      </w:tblBorders>
    </w:tblPr>
    <w:tcPr>
      <w:shd w:val="clear" w:color="auto" w:fill="BFBFBF" w:themeFill="background1" w:themeFillShade="BF"/>
    </w:tcPr>
  </w:style>
  <w:style w:type="table" w:customStyle="1" w:styleId="PanelImpact">
    <w:name w:val="Panel (Impact)"/>
    <w:basedOn w:val="TableNormal"/>
    <w:uiPriority w:val="99"/>
    <w:rsid w:val="00204AD5"/>
    <w:rPr>
      <w:color w:val="FFFFFF"/>
    </w:rPr>
    <w:tblPr>
      <w:tblBorders>
        <w:top w:val="single" w:sz="8" w:space="0" w:color="314C60"/>
        <w:left w:val="single" w:sz="8" w:space="0" w:color="314C60"/>
        <w:bottom w:val="single" w:sz="8" w:space="0" w:color="314C60"/>
        <w:right w:val="single" w:sz="8" w:space="0" w:color="314C60"/>
      </w:tblBorders>
    </w:tblPr>
    <w:tcPr>
      <w:shd w:val="clear" w:color="auto" w:fill="517489"/>
    </w:tcPr>
  </w:style>
  <w:style w:type="paragraph" w:customStyle="1" w:styleId="Panelbullet1">
    <w:name w:val="Panel bullet 1"/>
    <w:basedOn w:val="Normal"/>
    <w:qFormat/>
    <w:rsid w:val="00204AD5"/>
    <w:pPr>
      <w:numPr>
        <w:numId w:val="26"/>
      </w:numPr>
      <w:tabs>
        <w:tab w:val="num" w:pos="360"/>
        <w:tab w:val="num" w:pos="1134"/>
      </w:tabs>
      <w:contextualSpacing/>
    </w:pPr>
    <w:rPr>
      <w:rFonts w:ascii="Arial" w:hAnsi="Arial"/>
    </w:rPr>
  </w:style>
  <w:style w:type="paragraph" w:customStyle="1" w:styleId="Panelhyperlink">
    <w:name w:val="Panel hyperlink"/>
    <w:basedOn w:val="NICEnormal"/>
    <w:next w:val="NICEnormal"/>
    <w:qFormat/>
    <w:rsid w:val="00204AD5"/>
    <w:rPr>
      <w:color w:val="FFFFFF" w:themeColor="background1"/>
      <w:u w:val="single"/>
    </w:rPr>
  </w:style>
  <w:style w:type="paragraph" w:styleId="TOCHeading">
    <w:name w:val="TOC Heading"/>
    <w:basedOn w:val="Heading1"/>
    <w:next w:val="Normal"/>
    <w:uiPriority w:val="39"/>
    <w:unhideWhenUsed/>
    <w:qFormat/>
    <w:locked/>
    <w:rsid w:val="008148A2"/>
    <w:pPr>
      <w:keepLines/>
      <w:spacing w:after="0" w:line="259" w:lineRule="auto"/>
      <w:outlineLvl w:val="9"/>
    </w:pPr>
    <w:rPr>
      <w:rFonts w:asciiTheme="majorHAnsi" w:eastAsiaTheme="majorEastAsia" w:hAnsiTheme="majorHAnsi" w:cstheme="majorBidi"/>
      <w:b w:val="0"/>
      <w:bCs w:val="0"/>
      <w:color w:val="365F91" w:themeColor="accent1" w:themeShade="BF"/>
      <w:kern w:val="0"/>
      <w:lang w:val="en-US"/>
    </w:rPr>
  </w:style>
  <w:style w:type="paragraph" w:styleId="TOC3">
    <w:name w:val="toc 3"/>
    <w:basedOn w:val="Normal"/>
    <w:next w:val="Normal"/>
    <w:autoRedefine/>
    <w:uiPriority w:val="39"/>
    <w:unhideWhenUsed/>
    <w:locked/>
    <w:rsid w:val="008148A2"/>
    <w:pPr>
      <w:spacing w:after="100"/>
      <w:ind w:left="480"/>
    </w:pPr>
  </w:style>
  <w:style w:type="paragraph" w:customStyle="1" w:styleId="Title1">
    <w:name w:val="Title 1"/>
    <w:basedOn w:val="Title"/>
    <w:qFormat/>
    <w:rsid w:val="00582451"/>
  </w:style>
  <w:style w:type="paragraph" w:customStyle="1" w:styleId="Title16pt">
    <w:name w:val="Title 16 pt"/>
    <w:basedOn w:val="Title"/>
    <w:rsid w:val="00582451"/>
    <w:rPr>
      <w:sz w:val="32"/>
    </w:rPr>
  </w:style>
  <w:style w:type="paragraph" w:customStyle="1" w:styleId="Title16ptleft">
    <w:name w:val="Title 16 pt left"/>
    <w:basedOn w:val="Title16pt"/>
    <w:rsid w:val="00582451"/>
    <w:pPr>
      <w:jc w:val="left"/>
    </w:pPr>
  </w:style>
  <w:style w:type="paragraph" w:customStyle="1" w:styleId="Title2">
    <w:name w:val="Title 2"/>
    <w:basedOn w:val="Title"/>
    <w:qFormat/>
    <w:rsid w:val="00582451"/>
    <w:rPr>
      <w:bCs w:val="0"/>
      <w:sz w:val="32"/>
    </w:rPr>
  </w:style>
  <w:style w:type="character" w:styleId="Emphasis">
    <w:name w:val="Emphasis"/>
    <w:uiPriority w:val="20"/>
    <w:qFormat/>
    <w:locked/>
    <w:rsid w:val="003B2A89"/>
    <w:rPr>
      <w:i/>
      <w:iCs/>
    </w:rPr>
  </w:style>
  <w:style w:type="paragraph" w:styleId="PlainText">
    <w:name w:val="Plain Text"/>
    <w:basedOn w:val="Normal"/>
    <w:link w:val="PlainTextChar"/>
    <w:uiPriority w:val="99"/>
    <w:unhideWhenUsed/>
    <w:locked/>
    <w:rsid w:val="003B2A89"/>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B2A89"/>
    <w:rPr>
      <w:rFonts w:ascii="Calibri" w:eastAsiaTheme="minorHAnsi" w:hAnsi="Calibri" w:cstheme="minorBidi"/>
      <w:sz w:val="22"/>
      <w:szCs w:val="21"/>
      <w:lang w:eastAsia="en-US"/>
    </w:rPr>
  </w:style>
  <w:style w:type="character" w:customStyle="1" w:styleId="author">
    <w:name w:val="author"/>
    <w:basedOn w:val="DefaultParagraphFont"/>
    <w:rsid w:val="003B2A89"/>
  </w:style>
  <w:style w:type="character" w:customStyle="1" w:styleId="articletitle">
    <w:name w:val="articletitle"/>
    <w:basedOn w:val="DefaultParagraphFont"/>
    <w:rsid w:val="003B2A89"/>
  </w:style>
  <w:style w:type="character" w:customStyle="1" w:styleId="pubyear">
    <w:name w:val="pubyear"/>
    <w:basedOn w:val="DefaultParagraphFont"/>
    <w:rsid w:val="003B2A89"/>
  </w:style>
  <w:style w:type="character" w:customStyle="1" w:styleId="vol">
    <w:name w:val="vol"/>
    <w:basedOn w:val="DefaultParagraphFont"/>
    <w:rsid w:val="003B2A89"/>
  </w:style>
  <w:style w:type="character" w:customStyle="1" w:styleId="citedissue">
    <w:name w:val="citedissue"/>
    <w:basedOn w:val="DefaultParagraphFont"/>
    <w:rsid w:val="003B2A89"/>
  </w:style>
  <w:style w:type="character" w:customStyle="1" w:styleId="pagefirst">
    <w:name w:val="pagefirst"/>
    <w:basedOn w:val="DefaultParagraphFont"/>
    <w:rsid w:val="003B2A89"/>
  </w:style>
  <w:style w:type="character" w:customStyle="1" w:styleId="pagelast">
    <w:name w:val="pagelast"/>
    <w:basedOn w:val="DefaultParagraphFont"/>
    <w:rsid w:val="003B2A89"/>
  </w:style>
  <w:style w:type="paragraph" w:styleId="NormalWeb">
    <w:name w:val="Normal (Web)"/>
    <w:basedOn w:val="Normal"/>
    <w:uiPriority w:val="99"/>
    <w:unhideWhenUsed/>
    <w:locked/>
    <w:rsid w:val="003B2A89"/>
    <w:pPr>
      <w:spacing w:before="100" w:beforeAutospacing="1" w:after="100" w:afterAutospacing="1"/>
    </w:pPr>
    <w:rPr>
      <w:lang w:eastAsia="en-GB"/>
    </w:rPr>
  </w:style>
  <w:style w:type="character" w:customStyle="1" w:styleId="apple-converted-space">
    <w:name w:val="apple-converted-space"/>
    <w:basedOn w:val="DefaultParagraphFont"/>
    <w:rsid w:val="003B2A89"/>
  </w:style>
  <w:style w:type="paragraph" w:customStyle="1" w:styleId="numbered-paragraph">
    <w:name w:val="numbered-paragraph"/>
    <w:basedOn w:val="Normal"/>
    <w:rsid w:val="003B2A89"/>
    <w:pPr>
      <w:spacing w:before="100" w:beforeAutospacing="1" w:after="100" w:afterAutospacing="1"/>
    </w:pPr>
    <w:rPr>
      <w:lang w:eastAsia="en-GB"/>
    </w:rPr>
  </w:style>
  <w:style w:type="character" w:customStyle="1" w:styleId="paragraph-number">
    <w:name w:val="paragraph-number"/>
    <w:basedOn w:val="DefaultParagraphFont"/>
    <w:rsid w:val="003B2A89"/>
  </w:style>
  <w:style w:type="character" w:styleId="Strong">
    <w:name w:val="Strong"/>
    <w:basedOn w:val="DefaultParagraphFont"/>
    <w:uiPriority w:val="22"/>
    <w:qFormat/>
    <w:locked/>
    <w:rsid w:val="003B2A89"/>
    <w:rPr>
      <w:b/>
      <w:bCs/>
    </w:rPr>
  </w:style>
  <w:style w:type="table" w:styleId="GridTable6Colorful">
    <w:name w:val="Grid Table 6 Colorful"/>
    <w:basedOn w:val="TableNormal"/>
    <w:uiPriority w:val="51"/>
    <w:locked/>
    <w:rsid w:val="00961409"/>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217486">
      <w:bodyDiv w:val="1"/>
      <w:marLeft w:val="0"/>
      <w:marRight w:val="0"/>
      <w:marTop w:val="0"/>
      <w:marBottom w:val="0"/>
      <w:divBdr>
        <w:top w:val="none" w:sz="0" w:space="0" w:color="auto"/>
        <w:left w:val="none" w:sz="0" w:space="0" w:color="auto"/>
        <w:bottom w:val="none" w:sz="0" w:space="0" w:color="auto"/>
        <w:right w:val="none" w:sz="0" w:space="0" w:color="auto"/>
      </w:divBdr>
      <w:divsChild>
        <w:div w:id="1914315054">
          <w:marLeft w:val="0"/>
          <w:marRight w:val="0"/>
          <w:marTop w:val="0"/>
          <w:marBottom w:val="0"/>
          <w:divBdr>
            <w:top w:val="none" w:sz="0" w:space="0" w:color="auto"/>
            <w:left w:val="none" w:sz="0" w:space="0" w:color="auto"/>
            <w:bottom w:val="none" w:sz="0" w:space="0" w:color="auto"/>
            <w:right w:val="none" w:sz="0" w:space="0" w:color="auto"/>
          </w:divBdr>
          <w:divsChild>
            <w:div w:id="205871113">
              <w:marLeft w:val="0"/>
              <w:marRight w:val="0"/>
              <w:marTop w:val="0"/>
              <w:marBottom w:val="0"/>
              <w:divBdr>
                <w:top w:val="none" w:sz="0" w:space="0" w:color="auto"/>
                <w:left w:val="none" w:sz="0" w:space="0" w:color="auto"/>
                <w:bottom w:val="none" w:sz="0" w:space="0" w:color="auto"/>
                <w:right w:val="none" w:sz="0" w:space="0" w:color="auto"/>
              </w:divBdr>
              <w:divsChild>
                <w:div w:id="1709061901">
                  <w:marLeft w:val="0"/>
                  <w:marRight w:val="0"/>
                  <w:marTop w:val="0"/>
                  <w:marBottom w:val="0"/>
                  <w:divBdr>
                    <w:top w:val="none" w:sz="0" w:space="0" w:color="auto"/>
                    <w:left w:val="none" w:sz="0" w:space="0" w:color="auto"/>
                    <w:bottom w:val="none" w:sz="0" w:space="0" w:color="auto"/>
                    <w:right w:val="none" w:sz="0" w:space="0" w:color="auto"/>
                  </w:divBdr>
                  <w:divsChild>
                    <w:div w:id="1105079342">
                      <w:marLeft w:val="0"/>
                      <w:marRight w:val="0"/>
                      <w:marTop w:val="0"/>
                      <w:marBottom w:val="0"/>
                      <w:divBdr>
                        <w:top w:val="none" w:sz="0" w:space="0" w:color="auto"/>
                        <w:left w:val="none" w:sz="0" w:space="0" w:color="auto"/>
                        <w:bottom w:val="none" w:sz="0" w:space="0" w:color="auto"/>
                        <w:right w:val="none" w:sz="0" w:space="0" w:color="auto"/>
                      </w:divBdr>
                      <w:divsChild>
                        <w:div w:id="2132240573">
                          <w:marLeft w:val="0"/>
                          <w:marRight w:val="0"/>
                          <w:marTop w:val="0"/>
                          <w:marBottom w:val="0"/>
                          <w:divBdr>
                            <w:top w:val="none" w:sz="0" w:space="0" w:color="auto"/>
                            <w:left w:val="none" w:sz="0" w:space="0" w:color="auto"/>
                            <w:bottom w:val="none" w:sz="0" w:space="0" w:color="auto"/>
                            <w:right w:val="none" w:sz="0" w:space="0" w:color="auto"/>
                          </w:divBdr>
                          <w:divsChild>
                            <w:div w:id="399981525">
                              <w:marLeft w:val="0"/>
                              <w:marRight w:val="0"/>
                              <w:marTop w:val="0"/>
                              <w:marBottom w:val="0"/>
                              <w:divBdr>
                                <w:top w:val="none" w:sz="0" w:space="0" w:color="auto"/>
                                <w:left w:val="none" w:sz="0" w:space="0" w:color="auto"/>
                                <w:bottom w:val="none" w:sz="0" w:space="0" w:color="auto"/>
                                <w:right w:val="none" w:sz="0" w:space="0" w:color="auto"/>
                              </w:divBdr>
                              <w:divsChild>
                                <w:div w:id="427194127">
                                  <w:marLeft w:val="0"/>
                                  <w:marRight w:val="0"/>
                                  <w:marTop w:val="0"/>
                                  <w:marBottom w:val="0"/>
                                  <w:divBdr>
                                    <w:top w:val="none" w:sz="0" w:space="0" w:color="auto"/>
                                    <w:left w:val="none" w:sz="0" w:space="0" w:color="auto"/>
                                    <w:bottom w:val="none" w:sz="0" w:space="0" w:color="auto"/>
                                    <w:right w:val="none" w:sz="0" w:space="0" w:color="auto"/>
                                  </w:divBdr>
                                  <w:divsChild>
                                    <w:div w:id="1373535238">
                                      <w:marLeft w:val="0"/>
                                      <w:marRight w:val="0"/>
                                      <w:marTop w:val="0"/>
                                      <w:marBottom w:val="0"/>
                                      <w:divBdr>
                                        <w:top w:val="none" w:sz="0" w:space="0" w:color="auto"/>
                                        <w:left w:val="none" w:sz="0" w:space="0" w:color="auto"/>
                                        <w:bottom w:val="none" w:sz="0" w:space="0" w:color="auto"/>
                                        <w:right w:val="none" w:sz="0" w:space="0" w:color="auto"/>
                                      </w:divBdr>
                                      <w:divsChild>
                                        <w:div w:id="1585916316">
                                          <w:marLeft w:val="0"/>
                                          <w:marRight w:val="0"/>
                                          <w:marTop w:val="0"/>
                                          <w:marBottom w:val="0"/>
                                          <w:divBdr>
                                            <w:top w:val="none" w:sz="0" w:space="0" w:color="auto"/>
                                            <w:left w:val="none" w:sz="0" w:space="0" w:color="auto"/>
                                            <w:bottom w:val="none" w:sz="0" w:space="0" w:color="auto"/>
                                            <w:right w:val="none" w:sz="0" w:space="0" w:color="auto"/>
                                          </w:divBdr>
                                          <w:divsChild>
                                            <w:div w:id="350684847">
                                              <w:marLeft w:val="0"/>
                                              <w:marRight w:val="0"/>
                                              <w:marTop w:val="0"/>
                                              <w:marBottom w:val="0"/>
                                              <w:divBdr>
                                                <w:top w:val="none" w:sz="0" w:space="0" w:color="auto"/>
                                                <w:left w:val="none" w:sz="0" w:space="0" w:color="auto"/>
                                                <w:bottom w:val="none" w:sz="0" w:space="0" w:color="auto"/>
                                                <w:right w:val="none" w:sz="0" w:space="0" w:color="auto"/>
                                              </w:divBdr>
                                              <w:divsChild>
                                                <w:div w:id="785541888">
                                                  <w:marLeft w:val="0"/>
                                                  <w:marRight w:val="0"/>
                                                  <w:marTop w:val="0"/>
                                                  <w:marBottom w:val="0"/>
                                                  <w:divBdr>
                                                    <w:top w:val="none" w:sz="0" w:space="0" w:color="auto"/>
                                                    <w:left w:val="none" w:sz="0" w:space="0" w:color="auto"/>
                                                    <w:bottom w:val="none" w:sz="0" w:space="0" w:color="auto"/>
                                                    <w:right w:val="none" w:sz="0" w:space="0" w:color="auto"/>
                                                  </w:divBdr>
                                                  <w:divsChild>
                                                    <w:div w:id="133380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6349599">
      <w:bodyDiv w:val="1"/>
      <w:marLeft w:val="0"/>
      <w:marRight w:val="0"/>
      <w:marTop w:val="0"/>
      <w:marBottom w:val="0"/>
      <w:divBdr>
        <w:top w:val="none" w:sz="0" w:space="0" w:color="auto"/>
        <w:left w:val="none" w:sz="0" w:space="0" w:color="auto"/>
        <w:bottom w:val="none" w:sz="0" w:space="0" w:color="auto"/>
        <w:right w:val="none" w:sz="0" w:space="0" w:color="auto"/>
      </w:divBdr>
    </w:div>
    <w:div w:id="150800473">
      <w:bodyDiv w:val="1"/>
      <w:marLeft w:val="0"/>
      <w:marRight w:val="0"/>
      <w:marTop w:val="0"/>
      <w:marBottom w:val="0"/>
      <w:divBdr>
        <w:top w:val="none" w:sz="0" w:space="0" w:color="auto"/>
        <w:left w:val="none" w:sz="0" w:space="0" w:color="auto"/>
        <w:bottom w:val="none" w:sz="0" w:space="0" w:color="auto"/>
        <w:right w:val="none" w:sz="0" w:space="0" w:color="auto"/>
      </w:divBdr>
    </w:div>
    <w:div w:id="160659784">
      <w:bodyDiv w:val="1"/>
      <w:marLeft w:val="0"/>
      <w:marRight w:val="0"/>
      <w:marTop w:val="0"/>
      <w:marBottom w:val="0"/>
      <w:divBdr>
        <w:top w:val="none" w:sz="0" w:space="0" w:color="auto"/>
        <w:left w:val="none" w:sz="0" w:space="0" w:color="auto"/>
        <w:bottom w:val="none" w:sz="0" w:space="0" w:color="auto"/>
        <w:right w:val="none" w:sz="0" w:space="0" w:color="auto"/>
      </w:divBdr>
      <w:divsChild>
        <w:div w:id="1846627280">
          <w:marLeft w:val="960"/>
          <w:marRight w:val="0"/>
          <w:marTop w:val="0"/>
          <w:marBottom w:val="0"/>
          <w:divBdr>
            <w:top w:val="none" w:sz="0" w:space="0" w:color="auto"/>
            <w:left w:val="none" w:sz="0" w:space="0" w:color="auto"/>
            <w:bottom w:val="none" w:sz="0" w:space="0" w:color="auto"/>
            <w:right w:val="none" w:sz="0" w:space="0" w:color="auto"/>
          </w:divBdr>
          <w:divsChild>
            <w:div w:id="1252547009">
              <w:marLeft w:val="0"/>
              <w:marRight w:val="0"/>
              <w:marTop w:val="0"/>
              <w:marBottom w:val="0"/>
              <w:divBdr>
                <w:top w:val="none" w:sz="0" w:space="0" w:color="auto"/>
                <w:left w:val="none" w:sz="0" w:space="0" w:color="auto"/>
                <w:bottom w:val="none" w:sz="0" w:space="0" w:color="auto"/>
                <w:right w:val="none" w:sz="0" w:space="0" w:color="auto"/>
              </w:divBdr>
            </w:div>
            <w:div w:id="1963999977">
              <w:marLeft w:val="0"/>
              <w:marRight w:val="0"/>
              <w:marTop w:val="0"/>
              <w:marBottom w:val="0"/>
              <w:divBdr>
                <w:top w:val="none" w:sz="0" w:space="0" w:color="auto"/>
                <w:left w:val="none" w:sz="0" w:space="0" w:color="auto"/>
                <w:bottom w:val="none" w:sz="0" w:space="0" w:color="auto"/>
                <w:right w:val="none" w:sz="0" w:space="0" w:color="auto"/>
              </w:divBdr>
            </w:div>
            <w:div w:id="38165258">
              <w:marLeft w:val="0"/>
              <w:marRight w:val="0"/>
              <w:marTop w:val="0"/>
              <w:marBottom w:val="0"/>
              <w:divBdr>
                <w:top w:val="none" w:sz="0" w:space="0" w:color="auto"/>
                <w:left w:val="none" w:sz="0" w:space="0" w:color="auto"/>
                <w:bottom w:val="none" w:sz="0" w:space="0" w:color="auto"/>
                <w:right w:val="none" w:sz="0" w:space="0" w:color="auto"/>
              </w:divBdr>
            </w:div>
            <w:div w:id="106668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27926">
      <w:bodyDiv w:val="1"/>
      <w:marLeft w:val="0"/>
      <w:marRight w:val="0"/>
      <w:marTop w:val="0"/>
      <w:marBottom w:val="0"/>
      <w:divBdr>
        <w:top w:val="none" w:sz="0" w:space="0" w:color="auto"/>
        <w:left w:val="none" w:sz="0" w:space="0" w:color="auto"/>
        <w:bottom w:val="none" w:sz="0" w:space="0" w:color="auto"/>
        <w:right w:val="none" w:sz="0" w:space="0" w:color="auto"/>
      </w:divBdr>
      <w:divsChild>
        <w:div w:id="368575378">
          <w:marLeft w:val="960"/>
          <w:marRight w:val="0"/>
          <w:marTop w:val="0"/>
          <w:marBottom w:val="0"/>
          <w:divBdr>
            <w:top w:val="none" w:sz="0" w:space="0" w:color="auto"/>
            <w:left w:val="none" w:sz="0" w:space="0" w:color="auto"/>
            <w:bottom w:val="none" w:sz="0" w:space="0" w:color="auto"/>
            <w:right w:val="none" w:sz="0" w:space="0" w:color="auto"/>
          </w:divBdr>
        </w:div>
      </w:divsChild>
    </w:div>
    <w:div w:id="209584273">
      <w:bodyDiv w:val="1"/>
      <w:marLeft w:val="0"/>
      <w:marRight w:val="0"/>
      <w:marTop w:val="0"/>
      <w:marBottom w:val="0"/>
      <w:divBdr>
        <w:top w:val="none" w:sz="0" w:space="0" w:color="auto"/>
        <w:left w:val="none" w:sz="0" w:space="0" w:color="auto"/>
        <w:bottom w:val="none" w:sz="0" w:space="0" w:color="auto"/>
        <w:right w:val="none" w:sz="0" w:space="0" w:color="auto"/>
      </w:divBdr>
      <w:divsChild>
        <w:div w:id="1938128638">
          <w:marLeft w:val="960"/>
          <w:marRight w:val="0"/>
          <w:marTop w:val="0"/>
          <w:marBottom w:val="0"/>
          <w:divBdr>
            <w:top w:val="none" w:sz="0" w:space="0" w:color="auto"/>
            <w:left w:val="none" w:sz="0" w:space="0" w:color="auto"/>
            <w:bottom w:val="none" w:sz="0" w:space="0" w:color="auto"/>
            <w:right w:val="none" w:sz="0" w:space="0" w:color="auto"/>
          </w:divBdr>
        </w:div>
      </w:divsChild>
    </w:div>
    <w:div w:id="231232634">
      <w:bodyDiv w:val="1"/>
      <w:marLeft w:val="0"/>
      <w:marRight w:val="0"/>
      <w:marTop w:val="0"/>
      <w:marBottom w:val="0"/>
      <w:divBdr>
        <w:top w:val="none" w:sz="0" w:space="0" w:color="auto"/>
        <w:left w:val="none" w:sz="0" w:space="0" w:color="auto"/>
        <w:bottom w:val="none" w:sz="0" w:space="0" w:color="auto"/>
        <w:right w:val="none" w:sz="0" w:space="0" w:color="auto"/>
      </w:divBdr>
    </w:div>
    <w:div w:id="234584220">
      <w:bodyDiv w:val="1"/>
      <w:marLeft w:val="0"/>
      <w:marRight w:val="0"/>
      <w:marTop w:val="0"/>
      <w:marBottom w:val="0"/>
      <w:divBdr>
        <w:top w:val="none" w:sz="0" w:space="0" w:color="auto"/>
        <w:left w:val="none" w:sz="0" w:space="0" w:color="auto"/>
        <w:bottom w:val="none" w:sz="0" w:space="0" w:color="auto"/>
        <w:right w:val="none" w:sz="0" w:space="0" w:color="auto"/>
      </w:divBdr>
      <w:divsChild>
        <w:div w:id="1059398061">
          <w:marLeft w:val="0"/>
          <w:marRight w:val="0"/>
          <w:marTop w:val="0"/>
          <w:marBottom w:val="0"/>
          <w:divBdr>
            <w:top w:val="none" w:sz="0" w:space="0" w:color="auto"/>
            <w:left w:val="none" w:sz="0" w:space="0" w:color="auto"/>
            <w:bottom w:val="none" w:sz="0" w:space="0" w:color="auto"/>
            <w:right w:val="none" w:sz="0" w:space="0" w:color="auto"/>
          </w:divBdr>
          <w:divsChild>
            <w:div w:id="1323117172">
              <w:marLeft w:val="0"/>
              <w:marRight w:val="0"/>
              <w:marTop w:val="0"/>
              <w:marBottom w:val="0"/>
              <w:divBdr>
                <w:top w:val="none" w:sz="0" w:space="0" w:color="auto"/>
                <w:left w:val="none" w:sz="0" w:space="0" w:color="auto"/>
                <w:bottom w:val="none" w:sz="0" w:space="0" w:color="auto"/>
                <w:right w:val="none" w:sz="0" w:space="0" w:color="auto"/>
              </w:divBdr>
              <w:divsChild>
                <w:div w:id="538056454">
                  <w:marLeft w:val="0"/>
                  <w:marRight w:val="0"/>
                  <w:marTop w:val="0"/>
                  <w:marBottom w:val="0"/>
                  <w:divBdr>
                    <w:top w:val="none" w:sz="0" w:space="0" w:color="auto"/>
                    <w:left w:val="none" w:sz="0" w:space="0" w:color="auto"/>
                    <w:bottom w:val="none" w:sz="0" w:space="0" w:color="auto"/>
                    <w:right w:val="none" w:sz="0" w:space="0" w:color="auto"/>
                  </w:divBdr>
                  <w:divsChild>
                    <w:div w:id="1841239319">
                      <w:marLeft w:val="0"/>
                      <w:marRight w:val="0"/>
                      <w:marTop w:val="0"/>
                      <w:marBottom w:val="0"/>
                      <w:divBdr>
                        <w:top w:val="none" w:sz="0" w:space="0" w:color="auto"/>
                        <w:left w:val="none" w:sz="0" w:space="0" w:color="auto"/>
                        <w:bottom w:val="none" w:sz="0" w:space="0" w:color="auto"/>
                        <w:right w:val="none" w:sz="0" w:space="0" w:color="auto"/>
                      </w:divBdr>
                      <w:divsChild>
                        <w:div w:id="2004355029">
                          <w:marLeft w:val="0"/>
                          <w:marRight w:val="0"/>
                          <w:marTop w:val="0"/>
                          <w:marBottom w:val="0"/>
                          <w:divBdr>
                            <w:top w:val="none" w:sz="0" w:space="0" w:color="auto"/>
                            <w:left w:val="none" w:sz="0" w:space="0" w:color="auto"/>
                            <w:bottom w:val="none" w:sz="0" w:space="0" w:color="auto"/>
                            <w:right w:val="none" w:sz="0" w:space="0" w:color="auto"/>
                          </w:divBdr>
                          <w:divsChild>
                            <w:div w:id="310401697">
                              <w:marLeft w:val="0"/>
                              <w:marRight w:val="0"/>
                              <w:marTop w:val="0"/>
                              <w:marBottom w:val="0"/>
                              <w:divBdr>
                                <w:top w:val="none" w:sz="0" w:space="0" w:color="auto"/>
                                <w:left w:val="none" w:sz="0" w:space="0" w:color="auto"/>
                                <w:bottom w:val="none" w:sz="0" w:space="0" w:color="auto"/>
                                <w:right w:val="none" w:sz="0" w:space="0" w:color="auto"/>
                              </w:divBdr>
                              <w:divsChild>
                                <w:div w:id="593976680">
                                  <w:marLeft w:val="0"/>
                                  <w:marRight w:val="0"/>
                                  <w:marTop w:val="0"/>
                                  <w:marBottom w:val="0"/>
                                  <w:divBdr>
                                    <w:top w:val="none" w:sz="0" w:space="0" w:color="auto"/>
                                    <w:left w:val="none" w:sz="0" w:space="0" w:color="auto"/>
                                    <w:bottom w:val="none" w:sz="0" w:space="0" w:color="auto"/>
                                    <w:right w:val="none" w:sz="0" w:space="0" w:color="auto"/>
                                  </w:divBdr>
                                  <w:divsChild>
                                    <w:div w:id="859466313">
                                      <w:marLeft w:val="0"/>
                                      <w:marRight w:val="0"/>
                                      <w:marTop w:val="0"/>
                                      <w:marBottom w:val="0"/>
                                      <w:divBdr>
                                        <w:top w:val="none" w:sz="0" w:space="0" w:color="auto"/>
                                        <w:left w:val="none" w:sz="0" w:space="0" w:color="auto"/>
                                        <w:bottom w:val="none" w:sz="0" w:space="0" w:color="auto"/>
                                        <w:right w:val="none" w:sz="0" w:space="0" w:color="auto"/>
                                      </w:divBdr>
                                      <w:divsChild>
                                        <w:div w:id="201814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40217620">
      <w:bodyDiv w:val="1"/>
      <w:marLeft w:val="0"/>
      <w:marRight w:val="0"/>
      <w:marTop w:val="0"/>
      <w:marBottom w:val="0"/>
      <w:divBdr>
        <w:top w:val="none" w:sz="0" w:space="0" w:color="auto"/>
        <w:left w:val="none" w:sz="0" w:space="0" w:color="auto"/>
        <w:bottom w:val="none" w:sz="0" w:space="0" w:color="auto"/>
        <w:right w:val="none" w:sz="0" w:space="0" w:color="auto"/>
      </w:divBdr>
      <w:divsChild>
        <w:div w:id="125972914">
          <w:marLeft w:val="960"/>
          <w:marRight w:val="0"/>
          <w:marTop w:val="0"/>
          <w:marBottom w:val="0"/>
          <w:divBdr>
            <w:top w:val="none" w:sz="0" w:space="0" w:color="auto"/>
            <w:left w:val="none" w:sz="0" w:space="0" w:color="auto"/>
            <w:bottom w:val="none" w:sz="0" w:space="0" w:color="auto"/>
            <w:right w:val="none" w:sz="0" w:space="0" w:color="auto"/>
          </w:divBdr>
          <w:divsChild>
            <w:div w:id="2076976705">
              <w:marLeft w:val="0"/>
              <w:marRight w:val="0"/>
              <w:marTop w:val="0"/>
              <w:marBottom w:val="0"/>
              <w:divBdr>
                <w:top w:val="none" w:sz="0" w:space="0" w:color="auto"/>
                <w:left w:val="none" w:sz="0" w:space="0" w:color="auto"/>
                <w:bottom w:val="none" w:sz="0" w:space="0" w:color="auto"/>
                <w:right w:val="none" w:sz="0" w:space="0" w:color="auto"/>
              </w:divBdr>
            </w:div>
            <w:div w:id="540749372">
              <w:marLeft w:val="0"/>
              <w:marRight w:val="0"/>
              <w:marTop w:val="0"/>
              <w:marBottom w:val="0"/>
              <w:divBdr>
                <w:top w:val="none" w:sz="0" w:space="0" w:color="auto"/>
                <w:left w:val="none" w:sz="0" w:space="0" w:color="auto"/>
                <w:bottom w:val="none" w:sz="0" w:space="0" w:color="auto"/>
                <w:right w:val="none" w:sz="0" w:space="0" w:color="auto"/>
              </w:divBdr>
            </w:div>
            <w:div w:id="137338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509137">
      <w:bodyDiv w:val="1"/>
      <w:marLeft w:val="0"/>
      <w:marRight w:val="0"/>
      <w:marTop w:val="0"/>
      <w:marBottom w:val="0"/>
      <w:divBdr>
        <w:top w:val="none" w:sz="0" w:space="0" w:color="auto"/>
        <w:left w:val="none" w:sz="0" w:space="0" w:color="auto"/>
        <w:bottom w:val="none" w:sz="0" w:space="0" w:color="auto"/>
        <w:right w:val="none" w:sz="0" w:space="0" w:color="auto"/>
      </w:divBdr>
      <w:divsChild>
        <w:div w:id="689835156">
          <w:marLeft w:val="0"/>
          <w:marRight w:val="0"/>
          <w:marTop w:val="0"/>
          <w:marBottom w:val="0"/>
          <w:divBdr>
            <w:top w:val="none" w:sz="0" w:space="0" w:color="auto"/>
            <w:left w:val="none" w:sz="0" w:space="0" w:color="auto"/>
            <w:bottom w:val="none" w:sz="0" w:space="0" w:color="auto"/>
            <w:right w:val="none" w:sz="0" w:space="0" w:color="auto"/>
          </w:divBdr>
          <w:divsChild>
            <w:div w:id="1148716287">
              <w:marLeft w:val="0"/>
              <w:marRight w:val="0"/>
              <w:marTop w:val="0"/>
              <w:marBottom w:val="0"/>
              <w:divBdr>
                <w:top w:val="none" w:sz="0" w:space="0" w:color="auto"/>
                <w:left w:val="none" w:sz="0" w:space="0" w:color="auto"/>
                <w:bottom w:val="none" w:sz="0" w:space="0" w:color="auto"/>
                <w:right w:val="none" w:sz="0" w:space="0" w:color="auto"/>
              </w:divBdr>
              <w:divsChild>
                <w:div w:id="1309746280">
                  <w:marLeft w:val="0"/>
                  <w:marRight w:val="0"/>
                  <w:marTop w:val="0"/>
                  <w:marBottom w:val="0"/>
                  <w:divBdr>
                    <w:top w:val="none" w:sz="0" w:space="0" w:color="auto"/>
                    <w:left w:val="none" w:sz="0" w:space="0" w:color="auto"/>
                    <w:bottom w:val="none" w:sz="0" w:space="0" w:color="auto"/>
                    <w:right w:val="none" w:sz="0" w:space="0" w:color="auto"/>
                  </w:divBdr>
                  <w:divsChild>
                    <w:div w:id="130832092">
                      <w:marLeft w:val="0"/>
                      <w:marRight w:val="0"/>
                      <w:marTop w:val="0"/>
                      <w:marBottom w:val="0"/>
                      <w:divBdr>
                        <w:top w:val="none" w:sz="0" w:space="0" w:color="auto"/>
                        <w:left w:val="none" w:sz="0" w:space="0" w:color="auto"/>
                        <w:bottom w:val="none" w:sz="0" w:space="0" w:color="auto"/>
                        <w:right w:val="none" w:sz="0" w:space="0" w:color="auto"/>
                      </w:divBdr>
                      <w:divsChild>
                        <w:div w:id="861628490">
                          <w:marLeft w:val="0"/>
                          <w:marRight w:val="0"/>
                          <w:marTop w:val="0"/>
                          <w:marBottom w:val="0"/>
                          <w:divBdr>
                            <w:top w:val="none" w:sz="0" w:space="0" w:color="auto"/>
                            <w:left w:val="none" w:sz="0" w:space="0" w:color="auto"/>
                            <w:bottom w:val="none" w:sz="0" w:space="0" w:color="auto"/>
                            <w:right w:val="none" w:sz="0" w:space="0" w:color="auto"/>
                          </w:divBdr>
                          <w:divsChild>
                            <w:div w:id="516627372">
                              <w:marLeft w:val="0"/>
                              <w:marRight w:val="0"/>
                              <w:marTop w:val="0"/>
                              <w:marBottom w:val="0"/>
                              <w:divBdr>
                                <w:top w:val="none" w:sz="0" w:space="0" w:color="auto"/>
                                <w:left w:val="none" w:sz="0" w:space="0" w:color="auto"/>
                                <w:bottom w:val="none" w:sz="0" w:space="0" w:color="auto"/>
                                <w:right w:val="none" w:sz="0" w:space="0" w:color="auto"/>
                              </w:divBdr>
                              <w:divsChild>
                                <w:div w:id="1330138068">
                                  <w:marLeft w:val="0"/>
                                  <w:marRight w:val="0"/>
                                  <w:marTop w:val="0"/>
                                  <w:marBottom w:val="0"/>
                                  <w:divBdr>
                                    <w:top w:val="none" w:sz="0" w:space="0" w:color="auto"/>
                                    <w:left w:val="none" w:sz="0" w:space="0" w:color="auto"/>
                                    <w:bottom w:val="none" w:sz="0" w:space="0" w:color="auto"/>
                                    <w:right w:val="none" w:sz="0" w:space="0" w:color="auto"/>
                                  </w:divBdr>
                                  <w:divsChild>
                                    <w:div w:id="851647035">
                                      <w:marLeft w:val="0"/>
                                      <w:marRight w:val="0"/>
                                      <w:marTop w:val="0"/>
                                      <w:marBottom w:val="0"/>
                                      <w:divBdr>
                                        <w:top w:val="none" w:sz="0" w:space="0" w:color="auto"/>
                                        <w:left w:val="none" w:sz="0" w:space="0" w:color="auto"/>
                                        <w:bottom w:val="none" w:sz="0" w:space="0" w:color="auto"/>
                                        <w:right w:val="none" w:sz="0" w:space="0" w:color="auto"/>
                                      </w:divBdr>
                                      <w:divsChild>
                                        <w:div w:id="989091177">
                                          <w:marLeft w:val="0"/>
                                          <w:marRight w:val="0"/>
                                          <w:marTop w:val="0"/>
                                          <w:marBottom w:val="0"/>
                                          <w:divBdr>
                                            <w:top w:val="none" w:sz="0" w:space="0" w:color="auto"/>
                                            <w:left w:val="none" w:sz="0" w:space="0" w:color="auto"/>
                                            <w:bottom w:val="none" w:sz="0" w:space="0" w:color="auto"/>
                                            <w:right w:val="none" w:sz="0" w:space="0" w:color="auto"/>
                                          </w:divBdr>
                                          <w:divsChild>
                                            <w:div w:id="1964580988">
                                              <w:marLeft w:val="0"/>
                                              <w:marRight w:val="0"/>
                                              <w:marTop w:val="0"/>
                                              <w:marBottom w:val="0"/>
                                              <w:divBdr>
                                                <w:top w:val="none" w:sz="0" w:space="0" w:color="auto"/>
                                                <w:left w:val="none" w:sz="0" w:space="0" w:color="auto"/>
                                                <w:bottom w:val="none" w:sz="0" w:space="0" w:color="auto"/>
                                                <w:right w:val="none" w:sz="0" w:space="0" w:color="auto"/>
                                              </w:divBdr>
                                              <w:divsChild>
                                                <w:div w:id="10193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73829039">
      <w:bodyDiv w:val="1"/>
      <w:marLeft w:val="0"/>
      <w:marRight w:val="0"/>
      <w:marTop w:val="0"/>
      <w:marBottom w:val="0"/>
      <w:divBdr>
        <w:top w:val="none" w:sz="0" w:space="0" w:color="auto"/>
        <w:left w:val="none" w:sz="0" w:space="0" w:color="auto"/>
        <w:bottom w:val="none" w:sz="0" w:space="0" w:color="auto"/>
        <w:right w:val="none" w:sz="0" w:space="0" w:color="auto"/>
      </w:divBdr>
      <w:divsChild>
        <w:div w:id="1085150043">
          <w:marLeft w:val="960"/>
          <w:marRight w:val="0"/>
          <w:marTop w:val="0"/>
          <w:marBottom w:val="0"/>
          <w:divBdr>
            <w:top w:val="none" w:sz="0" w:space="0" w:color="auto"/>
            <w:left w:val="none" w:sz="0" w:space="0" w:color="auto"/>
            <w:bottom w:val="none" w:sz="0" w:space="0" w:color="auto"/>
            <w:right w:val="none" w:sz="0" w:space="0" w:color="auto"/>
          </w:divBdr>
        </w:div>
      </w:divsChild>
    </w:div>
    <w:div w:id="295793744">
      <w:bodyDiv w:val="1"/>
      <w:marLeft w:val="0"/>
      <w:marRight w:val="0"/>
      <w:marTop w:val="0"/>
      <w:marBottom w:val="0"/>
      <w:divBdr>
        <w:top w:val="none" w:sz="0" w:space="0" w:color="auto"/>
        <w:left w:val="none" w:sz="0" w:space="0" w:color="auto"/>
        <w:bottom w:val="none" w:sz="0" w:space="0" w:color="auto"/>
        <w:right w:val="none" w:sz="0" w:space="0" w:color="auto"/>
      </w:divBdr>
      <w:divsChild>
        <w:div w:id="670252313">
          <w:marLeft w:val="960"/>
          <w:marRight w:val="0"/>
          <w:marTop w:val="0"/>
          <w:marBottom w:val="0"/>
          <w:divBdr>
            <w:top w:val="none" w:sz="0" w:space="0" w:color="auto"/>
            <w:left w:val="none" w:sz="0" w:space="0" w:color="auto"/>
            <w:bottom w:val="none" w:sz="0" w:space="0" w:color="auto"/>
            <w:right w:val="none" w:sz="0" w:space="0" w:color="auto"/>
          </w:divBdr>
        </w:div>
      </w:divsChild>
    </w:div>
    <w:div w:id="344207309">
      <w:bodyDiv w:val="1"/>
      <w:marLeft w:val="0"/>
      <w:marRight w:val="0"/>
      <w:marTop w:val="0"/>
      <w:marBottom w:val="0"/>
      <w:divBdr>
        <w:top w:val="none" w:sz="0" w:space="0" w:color="auto"/>
        <w:left w:val="none" w:sz="0" w:space="0" w:color="auto"/>
        <w:bottom w:val="none" w:sz="0" w:space="0" w:color="auto"/>
        <w:right w:val="none" w:sz="0" w:space="0" w:color="auto"/>
      </w:divBdr>
      <w:divsChild>
        <w:div w:id="2101683420">
          <w:marLeft w:val="960"/>
          <w:marRight w:val="0"/>
          <w:marTop w:val="0"/>
          <w:marBottom w:val="0"/>
          <w:divBdr>
            <w:top w:val="none" w:sz="0" w:space="0" w:color="auto"/>
            <w:left w:val="none" w:sz="0" w:space="0" w:color="auto"/>
            <w:bottom w:val="none" w:sz="0" w:space="0" w:color="auto"/>
            <w:right w:val="none" w:sz="0" w:space="0" w:color="auto"/>
          </w:divBdr>
        </w:div>
      </w:divsChild>
    </w:div>
    <w:div w:id="348459056">
      <w:bodyDiv w:val="1"/>
      <w:marLeft w:val="0"/>
      <w:marRight w:val="0"/>
      <w:marTop w:val="0"/>
      <w:marBottom w:val="0"/>
      <w:divBdr>
        <w:top w:val="none" w:sz="0" w:space="0" w:color="auto"/>
        <w:left w:val="none" w:sz="0" w:space="0" w:color="auto"/>
        <w:bottom w:val="none" w:sz="0" w:space="0" w:color="auto"/>
        <w:right w:val="none" w:sz="0" w:space="0" w:color="auto"/>
      </w:divBdr>
      <w:divsChild>
        <w:div w:id="1505127145">
          <w:marLeft w:val="960"/>
          <w:marRight w:val="0"/>
          <w:marTop w:val="0"/>
          <w:marBottom w:val="0"/>
          <w:divBdr>
            <w:top w:val="none" w:sz="0" w:space="0" w:color="auto"/>
            <w:left w:val="none" w:sz="0" w:space="0" w:color="auto"/>
            <w:bottom w:val="none" w:sz="0" w:space="0" w:color="auto"/>
            <w:right w:val="none" w:sz="0" w:space="0" w:color="auto"/>
          </w:divBdr>
        </w:div>
      </w:divsChild>
    </w:div>
    <w:div w:id="392849693">
      <w:bodyDiv w:val="1"/>
      <w:marLeft w:val="0"/>
      <w:marRight w:val="0"/>
      <w:marTop w:val="0"/>
      <w:marBottom w:val="0"/>
      <w:divBdr>
        <w:top w:val="none" w:sz="0" w:space="0" w:color="auto"/>
        <w:left w:val="none" w:sz="0" w:space="0" w:color="auto"/>
        <w:bottom w:val="none" w:sz="0" w:space="0" w:color="auto"/>
        <w:right w:val="none" w:sz="0" w:space="0" w:color="auto"/>
      </w:divBdr>
      <w:divsChild>
        <w:div w:id="1297294909">
          <w:marLeft w:val="960"/>
          <w:marRight w:val="0"/>
          <w:marTop w:val="0"/>
          <w:marBottom w:val="0"/>
          <w:divBdr>
            <w:top w:val="none" w:sz="0" w:space="0" w:color="auto"/>
            <w:left w:val="none" w:sz="0" w:space="0" w:color="auto"/>
            <w:bottom w:val="none" w:sz="0" w:space="0" w:color="auto"/>
            <w:right w:val="none" w:sz="0" w:space="0" w:color="auto"/>
          </w:divBdr>
        </w:div>
      </w:divsChild>
    </w:div>
    <w:div w:id="399525299">
      <w:bodyDiv w:val="1"/>
      <w:marLeft w:val="0"/>
      <w:marRight w:val="0"/>
      <w:marTop w:val="0"/>
      <w:marBottom w:val="0"/>
      <w:divBdr>
        <w:top w:val="none" w:sz="0" w:space="0" w:color="auto"/>
        <w:left w:val="none" w:sz="0" w:space="0" w:color="auto"/>
        <w:bottom w:val="none" w:sz="0" w:space="0" w:color="auto"/>
        <w:right w:val="none" w:sz="0" w:space="0" w:color="auto"/>
      </w:divBdr>
      <w:divsChild>
        <w:div w:id="787696839">
          <w:marLeft w:val="960"/>
          <w:marRight w:val="0"/>
          <w:marTop w:val="0"/>
          <w:marBottom w:val="0"/>
          <w:divBdr>
            <w:top w:val="none" w:sz="0" w:space="0" w:color="auto"/>
            <w:left w:val="none" w:sz="0" w:space="0" w:color="auto"/>
            <w:bottom w:val="none" w:sz="0" w:space="0" w:color="auto"/>
            <w:right w:val="none" w:sz="0" w:space="0" w:color="auto"/>
          </w:divBdr>
        </w:div>
      </w:divsChild>
    </w:div>
    <w:div w:id="399909018">
      <w:bodyDiv w:val="1"/>
      <w:marLeft w:val="0"/>
      <w:marRight w:val="0"/>
      <w:marTop w:val="0"/>
      <w:marBottom w:val="0"/>
      <w:divBdr>
        <w:top w:val="none" w:sz="0" w:space="0" w:color="auto"/>
        <w:left w:val="none" w:sz="0" w:space="0" w:color="auto"/>
        <w:bottom w:val="none" w:sz="0" w:space="0" w:color="auto"/>
        <w:right w:val="none" w:sz="0" w:space="0" w:color="auto"/>
      </w:divBdr>
      <w:divsChild>
        <w:div w:id="824399799">
          <w:marLeft w:val="960"/>
          <w:marRight w:val="0"/>
          <w:marTop w:val="0"/>
          <w:marBottom w:val="0"/>
          <w:divBdr>
            <w:top w:val="none" w:sz="0" w:space="0" w:color="auto"/>
            <w:left w:val="none" w:sz="0" w:space="0" w:color="auto"/>
            <w:bottom w:val="none" w:sz="0" w:space="0" w:color="auto"/>
            <w:right w:val="none" w:sz="0" w:space="0" w:color="auto"/>
          </w:divBdr>
        </w:div>
      </w:divsChild>
    </w:div>
    <w:div w:id="415171570">
      <w:bodyDiv w:val="1"/>
      <w:marLeft w:val="0"/>
      <w:marRight w:val="0"/>
      <w:marTop w:val="0"/>
      <w:marBottom w:val="0"/>
      <w:divBdr>
        <w:top w:val="none" w:sz="0" w:space="0" w:color="auto"/>
        <w:left w:val="none" w:sz="0" w:space="0" w:color="auto"/>
        <w:bottom w:val="none" w:sz="0" w:space="0" w:color="auto"/>
        <w:right w:val="none" w:sz="0" w:space="0" w:color="auto"/>
      </w:divBdr>
      <w:divsChild>
        <w:div w:id="1670064021">
          <w:marLeft w:val="0"/>
          <w:marRight w:val="0"/>
          <w:marTop w:val="0"/>
          <w:marBottom w:val="0"/>
          <w:divBdr>
            <w:top w:val="none" w:sz="0" w:space="0" w:color="auto"/>
            <w:left w:val="none" w:sz="0" w:space="0" w:color="auto"/>
            <w:bottom w:val="none" w:sz="0" w:space="0" w:color="auto"/>
            <w:right w:val="none" w:sz="0" w:space="0" w:color="auto"/>
          </w:divBdr>
          <w:divsChild>
            <w:div w:id="1643728307">
              <w:marLeft w:val="0"/>
              <w:marRight w:val="0"/>
              <w:marTop w:val="0"/>
              <w:marBottom w:val="0"/>
              <w:divBdr>
                <w:top w:val="none" w:sz="0" w:space="0" w:color="auto"/>
                <w:left w:val="none" w:sz="0" w:space="0" w:color="auto"/>
                <w:bottom w:val="none" w:sz="0" w:space="0" w:color="auto"/>
                <w:right w:val="none" w:sz="0" w:space="0" w:color="auto"/>
              </w:divBdr>
              <w:divsChild>
                <w:div w:id="1304314010">
                  <w:marLeft w:val="0"/>
                  <w:marRight w:val="0"/>
                  <w:marTop w:val="0"/>
                  <w:marBottom w:val="0"/>
                  <w:divBdr>
                    <w:top w:val="none" w:sz="0" w:space="0" w:color="auto"/>
                    <w:left w:val="none" w:sz="0" w:space="0" w:color="auto"/>
                    <w:bottom w:val="none" w:sz="0" w:space="0" w:color="auto"/>
                    <w:right w:val="none" w:sz="0" w:space="0" w:color="auto"/>
                  </w:divBdr>
                  <w:divsChild>
                    <w:div w:id="664555801">
                      <w:marLeft w:val="0"/>
                      <w:marRight w:val="0"/>
                      <w:marTop w:val="0"/>
                      <w:marBottom w:val="0"/>
                      <w:divBdr>
                        <w:top w:val="none" w:sz="0" w:space="0" w:color="auto"/>
                        <w:left w:val="none" w:sz="0" w:space="0" w:color="auto"/>
                        <w:bottom w:val="none" w:sz="0" w:space="0" w:color="auto"/>
                        <w:right w:val="none" w:sz="0" w:space="0" w:color="auto"/>
                      </w:divBdr>
                      <w:divsChild>
                        <w:div w:id="437262732">
                          <w:marLeft w:val="0"/>
                          <w:marRight w:val="0"/>
                          <w:marTop w:val="0"/>
                          <w:marBottom w:val="0"/>
                          <w:divBdr>
                            <w:top w:val="none" w:sz="0" w:space="0" w:color="auto"/>
                            <w:left w:val="none" w:sz="0" w:space="0" w:color="auto"/>
                            <w:bottom w:val="none" w:sz="0" w:space="0" w:color="auto"/>
                            <w:right w:val="none" w:sz="0" w:space="0" w:color="auto"/>
                          </w:divBdr>
                          <w:divsChild>
                            <w:div w:id="1833905075">
                              <w:marLeft w:val="0"/>
                              <w:marRight w:val="0"/>
                              <w:marTop w:val="0"/>
                              <w:marBottom w:val="0"/>
                              <w:divBdr>
                                <w:top w:val="none" w:sz="0" w:space="0" w:color="auto"/>
                                <w:left w:val="none" w:sz="0" w:space="0" w:color="auto"/>
                                <w:bottom w:val="none" w:sz="0" w:space="0" w:color="auto"/>
                                <w:right w:val="none" w:sz="0" w:space="0" w:color="auto"/>
                              </w:divBdr>
                              <w:divsChild>
                                <w:div w:id="541212883">
                                  <w:marLeft w:val="0"/>
                                  <w:marRight w:val="0"/>
                                  <w:marTop w:val="0"/>
                                  <w:marBottom w:val="0"/>
                                  <w:divBdr>
                                    <w:top w:val="none" w:sz="0" w:space="0" w:color="auto"/>
                                    <w:left w:val="none" w:sz="0" w:space="0" w:color="auto"/>
                                    <w:bottom w:val="none" w:sz="0" w:space="0" w:color="auto"/>
                                    <w:right w:val="none" w:sz="0" w:space="0" w:color="auto"/>
                                  </w:divBdr>
                                  <w:divsChild>
                                    <w:div w:id="346448880">
                                      <w:marLeft w:val="0"/>
                                      <w:marRight w:val="0"/>
                                      <w:marTop w:val="0"/>
                                      <w:marBottom w:val="0"/>
                                      <w:divBdr>
                                        <w:top w:val="none" w:sz="0" w:space="0" w:color="auto"/>
                                        <w:left w:val="none" w:sz="0" w:space="0" w:color="auto"/>
                                        <w:bottom w:val="none" w:sz="0" w:space="0" w:color="auto"/>
                                        <w:right w:val="none" w:sz="0" w:space="0" w:color="auto"/>
                                      </w:divBdr>
                                      <w:divsChild>
                                        <w:div w:id="419982281">
                                          <w:marLeft w:val="0"/>
                                          <w:marRight w:val="0"/>
                                          <w:marTop w:val="0"/>
                                          <w:marBottom w:val="0"/>
                                          <w:divBdr>
                                            <w:top w:val="none" w:sz="0" w:space="0" w:color="auto"/>
                                            <w:left w:val="none" w:sz="0" w:space="0" w:color="auto"/>
                                            <w:bottom w:val="none" w:sz="0" w:space="0" w:color="auto"/>
                                            <w:right w:val="none" w:sz="0" w:space="0" w:color="auto"/>
                                          </w:divBdr>
                                          <w:divsChild>
                                            <w:div w:id="1357000306">
                                              <w:marLeft w:val="0"/>
                                              <w:marRight w:val="0"/>
                                              <w:marTop w:val="0"/>
                                              <w:marBottom w:val="0"/>
                                              <w:divBdr>
                                                <w:top w:val="none" w:sz="0" w:space="0" w:color="auto"/>
                                                <w:left w:val="none" w:sz="0" w:space="0" w:color="auto"/>
                                                <w:bottom w:val="none" w:sz="0" w:space="0" w:color="auto"/>
                                                <w:right w:val="none" w:sz="0" w:space="0" w:color="auto"/>
                                              </w:divBdr>
                                            </w:div>
                                            <w:div w:id="1453860917">
                                              <w:marLeft w:val="0"/>
                                              <w:marRight w:val="0"/>
                                              <w:marTop w:val="0"/>
                                              <w:marBottom w:val="0"/>
                                              <w:divBdr>
                                                <w:top w:val="none" w:sz="0" w:space="0" w:color="auto"/>
                                                <w:left w:val="none" w:sz="0" w:space="0" w:color="auto"/>
                                                <w:bottom w:val="none" w:sz="0" w:space="0" w:color="auto"/>
                                                <w:right w:val="none" w:sz="0" w:space="0" w:color="auto"/>
                                              </w:divBdr>
                                            </w:div>
                                            <w:div w:id="2063866721">
                                              <w:marLeft w:val="0"/>
                                              <w:marRight w:val="0"/>
                                              <w:marTop w:val="0"/>
                                              <w:marBottom w:val="0"/>
                                              <w:divBdr>
                                                <w:top w:val="none" w:sz="0" w:space="0" w:color="auto"/>
                                                <w:left w:val="none" w:sz="0" w:space="0" w:color="auto"/>
                                                <w:bottom w:val="none" w:sz="0" w:space="0" w:color="auto"/>
                                                <w:right w:val="none" w:sz="0" w:space="0" w:color="auto"/>
                                              </w:divBdr>
                                            </w:div>
                                            <w:div w:id="2138790828">
                                              <w:marLeft w:val="0"/>
                                              <w:marRight w:val="0"/>
                                              <w:marTop w:val="0"/>
                                              <w:marBottom w:val="0"/>
                                              <w:divBdr>
                                                <w:top w:val="none" w:sz="0" w:space="0" w:color="auto"/>
                                                <w:left w:val="none" w:sz="0" w:space="0" w:color="auto"/>
                                                <w:bottom w:val="none" w:sz="0" w:space="0" w:color="auto"/>
                                                <w:right w:val="none" w:sz="0" w:space="0" w:color="auto"/>
                                              </w:divBdr>
                                              <w:divsChild>
                                                <w:div w:id="90684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89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1781311">
      <w:bodyDiv w:val="1"/>
      <w:marLeft w:val="0"/>
      <w:marRight w:val="0"/>
      <w:marTop w:val="0"/>
      <w:marBottom w:val="0"/>
      <w:divBdr>
        <w:top w:val="none" w:sz="0" w:space="0" w:color="auto"/>
        <w:left w:val="none" w:sz="0" w:space="0" w:color="auto"/>
        <w:bottom w:val="none" w:sz="0" w:space="0" w:color="auto"/>
        <w:right w:val="none" w:sz="0" w:space="0" w:color="auto"/>
      </w:divBdr>
      <w:divsChild>
        <w:div w:id="806316987">
          <w:marLeft w:val="960"/>
          <w:marRight w:val="0"/>
          <w:marTop w:val="0"/>
          <w:marBottom w:val="0"/>
          <w:divBdr>
            <w:top w:val="none" w:sz="0" w:space="0" w:color="auto"/>
            <w:left w:val="none" w:sz="0" w:space="0" w:color="auto"/>
            <w:bottom w:val="none" w:sz="0" w:space="0" w:color="auto"/>
            <w:right w:val="none" w:sz="0" w:space="0" w:color="auto"/>
          </w:divBdr>
        </w:div>
      </w:divsChild>
    </w:div>
    <w:div w:id="432946386">
      <w:bodyDiv w:val="1"/>
      <w:marLeft w:val="0"/>
      <w:marRight w:val="0"/>
      <w:marTop w:val="0"/>
      <w:marBottom w:val="0"/>
      <w:divBdr>
        <w:top w:val="none" w:sz="0" w:space="0" w:color="auto"/>
        <w:left w:val="none" w:sz="0" w:space="0" w:color="auto"/>
        <w:bottom w:val="none" w:sz="0" w:space="0" w:color="auto"/>
        <w:right w:val="none" w:sz="0" w:space="0" w:color="auto"/>
      </w:divBdr>
      <w:divsChild>
        <w:div w:id="249434467">
          <w:marLeft w:val="960"/>
          <w:marRight w:val="0"/>
          <w:marTop w:val="0"/>
          <w:marBottom w:val="0"/>
          <w:divBdr>
            <w:top w:val="none" w:sz="0" w:space="0" w:color="auto"/>
            <w:left w:val="none" w:sz="0" w:space="0" w:color="auto"/>
            <w:bottom w:val="none" w:sz="0" w:space="0" w:color="auto"/>
            <w:right w:val="none" w:sz="0" w:space="0" w:color="auto"/>
          </w:divBdr>
        </w:div>
      </w:divsChild>
    </w:div>
    <w:div w:id="444229443">
      <w:bodyDiv w:val="1"/>
      <w:marLeft w:val="0"/>
      <w:marRight w:val="0"/>
      <w:marTop w:val="0"/>
      <w:marBottom w:val="0"/>
      <w:divBdr>
        <w:top w:val="none" w:sz="0" w:space="0" w:color="auto"/>
        <w:left w:val="none" w:sz="0" w:space="0" w:color="auto"/>
        <w:bottom w:val="none" w:sz="0" w:space="0" w:color="auto"/>
        <w:right w:val="none" w:sz="0" w:space="0" w:color="auto"/>
      </w:divBdr>
      <w:divsChild>
        <w:div w:id="834150733">
          <w:marLeft w:val="0"/>
          <w:marRight w:val="0"/>
          <w:marTop w:val="0"/>
          <w:marBottom w:val="0"/>
          <w:divBdr>
            <w:top w:val="none" w:sz="0" w:space="0" w:color="auto"/>
            <w:left w:val="none" w:sz="0" w:space="0" w:color="auto"/>
            <w:bottom w:val="none" w:sz="0" w:space="0" w:color="auto"/>
            <w:right w:val="none" w:sz="0" w:space="0" w:color="auto"/>
          </w:divBdr>
          <w:divsChild>
            <w:div w:id="1449858101">
              <w:marLeft w:val="0"/>
              <w:marRight w:val="0"/>
              <w:marTop w:val="0"/>
              <w:marBottom w:val="0"/>
              <w:divBdr>
                <w:top w:val="none" w:sz="0" w:space="0" w:color="auto"/>
                <w:left w:val="none" w:sz="0" w:space="0" w:color="auto"/>
                <w:bottom w:val="none" w:sz="0" w:space="0" w:color="auto"/>
                <w:right w:val="none" w:sz="0" w:space="0" w:color="auto"/>
              </w:divBdr>
              <w:divsChild>
                <w:div w:id="1781220799">
                  <w:marLeft w:val="0"/>
                  <w:marRight w:val="0"/>
                  <w:marTop w:val="0"/>
                  <w:marBottom w:val="0"/>
                  <w:divBdr>
                    <w:top w:val="none" w:sz="0" w:space="0" w:color="auto"/>
                    <w:left w:val="none" w:sz="0" w:space="0" w:color="auto"/>
                    <w:bottom w:val="none" w:sz="0" w:space="0" w:color="auto"/>
                    <w:right w:val="none" w:sz="0" w:space="0" w:color="auto"/>
                  </w:divBdr>
                  <w:divsChild>
                    <w:div w:id="1577978663">
                      <w:marLeft w:val="2850"/>
                      <w:marRight w:val="300"/>
                      <w:marTop w:val="0"/>
                      <w:marBottom w:val="0"/>
                      <w:divBdr>
                        <w:top w:val="single" w:sz="6" w:space="0" w:color="6E90A6"/>
                        <w:left w:val="single" w:sz="6" w:space="19" w:color="6E90A6"/>
                        <w:bottom w:val="none" w:sz="0" w:space="0" w:color="auto"/>
                        <w:right w:val="single" w:sz="6" w:space="19" w:color="6E90A6"/>
                      </w:divBdr>
                    </w:div>
                  </w:divsChild>
                </w:div>
              </w:divsChild>
            </w:div>
          </w:divsChild>
        </w:div>
      </w:divsChild>
    </w:div>
    <w:div w:id="446169537">
      <w:bodyDiv w:val="1"/>
      <w:marLeft w:val="0"/>
      <w:marRight w:val="0"/>
      <w:marTop w:val="0"/>
      <w:marBottom w:val="0"/>
      <w:divBdr>
        <w:top w:val="none" w:sz="0" w:space="0" w:color="auto"/>
        <w:left w:val="none" w:sz="0" w:space="0" w:color="auto"/>
        <w:bottom w:val="none" w:sz="0" w:space="0" w:color="auto"/>
        <w:right w:val="none" w:sz="0" w:space="0" w:color="auto"/>
      </w:divBdr>
      <w:divsChild>
        <w:div w:id="992369884">
          <w:marLeft w:val="0"/>
          <w:marRight w:val="0"/>
          <w:marTop w:val="0"/>
          <w:marBottom w:val="0"/>
          <w:divBdr>
            <w:top w:val="none" w:sz="0" w:space="0" w:color="auto"/>
            <w:left w:val="none" w:sz="0" w:space="0" w:color="auto"/>
            <w:bottom w:val="none" w:sz="0" w:space="0" w:color="auto"/>
            <w:right w:val="none" w:sz="0" w:space="0" w:color="auto"/>
          </w:divBdr>
          <w:divsChild>
            <w:div w:id="710769023">
              <w:marLeft w:val="0"/>
              <w:marRight w:val="0"/>
              <w:marTop w:val="0"/>
              <w:marBottom w:val="0"/>
              <w:divBdr>
                <w:top w:val="none" w:sz="0" w:space="0" w:color="auto"/>
                <w:left w:val="none" w:sz="0" w:space="0" w:color="auto"/>
                <w:bottom w:val="none" w:sz="0" w:space="0" w:color="auto"/>
                <w:right w:val="none" w:sz="0" w:space="0" w:color="auto"/>
              </w:divBdr>
              <w:divsChild>
                <w:div w:id="780341494">
                  <w:marLeft w:val="0"/>
                  <w:marRight w:val="0"/>
                  <w:marTop w:val="0"/>
                  <w:marBottom w:val="0"/>
                  <w:divBdr>
                    <w:top w:val="none" w:sz="0" w:space="0" w:color="auto"/>
                    <w:left w:val="none" w:sz="0" w:space="0" w:color="auto"/>
                    <w:bottom w:val="none" w:sz="0" w:space="0" w:color="auto"/>
                    <w:right w:val="none" w:sz="0" w:space="0" w:color="auto"/>
                  </w:divBdr>
                  <w:divsChild>
                    <w:div w:id="968441988">
                      <w:marLeft w:val="0"/>
                      <w:marRight w:val="0"/>
                      <w:marTop w:val="0"/>
                      <w:marBottom w:val="0"/>
                      <w:divBdr>
                        <w:top w:val="none" w:sz="0" w:space="0" w:color="auto"/>
                        <w:left w:val="none" w:sz="0" w:space="0" w:color="auto"/>
                        <w:bottom w:val="none" w:sz="0" w:space="0" w:color="auto"/>
                        <w:right w:val="none" w:sz="0" w:space="0" w:color="auto"/>
                      </w:divBdr>
                      <w:divsChild>
                        <w:div w:id="677267709">
                          <w:marLeft w:val="0"/>
                          <w:marRight w:val="0"/>
                          <w:marTop w:val="0"/>
                          <w:marBottom w:val="0"/>
                          <w:divBdr>
                            <w:top w:val="none" w:sz="0" w:space="0" w:color="auto"/>
                            <w:left w:val="none" w:sz="0" w:space="0" w:color="auto"/>
                            <w:bottom w:val="none" w:sz="0" w:space="0" w:color="auto"/>
                            <w:right w:val="none" w:sz="0" w:space="0" w:color="auto"/>
                          </w:divBdr>
                          <w:divsChild>
                            <w:div w:id="1454523104">
                              <w:marLeft w:val="0"/>
                              <w:marRight w:val="0"/>
                              <w:marTop w:val="0"/>
                              <w:marBottom w:val="0"/>
                              <w:divBdr>
                                <w:top w:val="none" w:sz="0" w:space="0" w:color="auto"/>
                                <w:left w:val="none" w:sz="0" w:space="0" w:color="auto"/>
                                <w:bottom w:val="none" w:sz="0" w:space="0" w:color="auto"/>
                                <w:right w:val="none" w:sz="0" w:space="0" w:color="auto"/>
                              </w:divBdr>
                              <w:divsChild>
                                <w:div w:id="933822653">
                                  <w:marLeft w:val="0"/>
                                  <w:marRight w:val="0"/>
                                  <w:marTop w:val="0"/>
                                  <w:marBottom w:val="0"/>
                                  <w:divBdr>
                                    <w:top w:val="none" w:sz="0" w:space="0" w:color="auto"/>
                                    <w:left w:val="none" w:sz="0" w:space="0" w:color="auto"/>
                                    <w:bottom w:val="none" w:sz="0" w:space="0" w:color="auto"/>
                                    <w:right w:val="none" w:sz="0" w:space="0" w:color="auto"/>
                                  </w:divBdr>
                                  <w:divsChild>
                                    <w:div w:id="71630953">
                                      <w:marLeft w:val="0"/>
                                      <w:marRight w:val="0"/>
                                      <w:marTop w:val="0"/>
                                      <w:marBottom w:val="0"/>
                                      <w:divBdr>
                                        <w:top w:val="none" w:sz="0" w:space="0" w:color="auto"/>
                                        <w:left w:val="none" w:sz="0" w:space="0" w:color="auto"/>
                                        <w:bottom w:val="none" w:sz="0" w:space="0" w:color="auto"/>
                                        <w:right w:val="none" w:sz="0" w:space="0" w:color="auto"/>
                                      </w:divBdr>
                                      <w:divsChild>
                                        <w:div w:id="1560478657">
                                          <w:marLeft w:val="0"/>
                                          <w:marRight w:val="0"/>
                                          <w:marTop w:val="0"/>
                                          <w:marBottom w:val="0"/>
                                          <w:divBdr>
                                            <w:top w:val="none" w:sz="0" w:space="0" w:color="auto"/>
                                            <w:left w:val="none" w:sz="0" w:space="0" w:color="auto"/>
                                            <w:bottom w:val="none" w:sz="0" w:space="0" w:color="auto"/>
                                            <w:right w:val="none" w:sz="0" w:space="0" w:color="auto"/>
                                          </w:divBdr>
                                          <w:divsChild>
                                            <w:div w:id="1538083297">
                                              <w:marLeft w:val="0"/>
                                              <w:marRight w:val="0"/>
                                              <w:marTop w:val="0"/>
                                              <w:marBottom w:val="0"/>
                                              <w:divBdr>
                                                <w:top w:val="none" w:sz="0" w:space="0" w:color="auto"/>
                                                <w:left w:val="none" w:sz="0" w:space="0" w:color="auto"/>
                                                <w:bottom w:val="none" w:sz="0" w:space="0" w:color="auto"/>
                                                <w:right w:val="none" w:sz="0" w:space="0" w:color="auto"/>
                                              </w:divBdr>
                                              <w:divsChild>
                                                <w:div w:id="174753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53064641">
      <w:bodyDiv w:val="1"/>
      <w:marLeft w:val="0"/>
      <w:marRight w:val="0"/>
      <w:marTop w:val="0"/>
      <w:marBottom w:val="0"/>
      <w:divBdr>
        <w:top w:val="none" w:sz="0" w:space="0" w:color="auto"/>
        <w:left w:val="none" w:sz="0" w:space="0" w:color="auto"/>
        <w:bottom w:val="none" w:sz="0" w:space="0" w:color="auto"/>
        <w:right w:val="none" w:sz="0" w:space="0" w:color="auto"/>
      </w:divBdr>
      <w:divsChild>
        <w:div w:id="2117476912">
          <w:marLeft w:val="960"/>
          <w:marRight w:val="0"/>
          <w:marTop w:val="0"/>
          <w:marBottom w:val="0"/>
          <w:divBdr>
            <w:top w:val="none" w:sz="0" w:space="0" w:color="auto"/>
            <w:left w:val="none" w:sz="0" w:space="0" w:color="auto"/>
            <w:bottom w:val="none" w:sz="0" w:space="0" w:color="auto"/>
            <w:right w:val="none" w:sz="0" w:space="0" w:color="auto"/>
          </w:divBdr>
        </w:div>
      </w:divsChild>
    </w:div>
    <w:div w:id="488714561">
      <w:bodyDiv w:val="1"/>
      <w:marLeft w:val="0"/>
      <w:marRight w:val="0"/>
      <w:marTop w:val="0"/>
      <w:marBottom w:val="0"/>
      <w:divBdr>
        <w:top w:val="none" w:sz="0" w:space="0" w:color="auto"/>
        <w:left w:val="none" w:sz="0" w:space="0" w:color="auto"/>
        <w:bottom w:val="none" w:sz="0" w:space="0" w:color="auto"/>
        <w:right w:val="none" w:sz="0" w:space="0" w:color="auto"/>
      </w:divBdr>
      <w:divsChild>
        <w:div w:id="1438409599">
          <w:marLeft w:val="960"/>
          <w:marRight w:val="0"/>
          <w:marTop w:val="0"/>
          <w:marBottom w:val="0"/>
          <w:divBdr>
            <w:top w:val="none" w:sz="0" w:space="0" w:color="auto"/>
            <w:left w:val="none" w:sz="0" w:space="0" w:color="auto"/>
            <w:bottom w:val="none" w:sz="0" w:space="0" w:color="auto"/>
            <w:right w:val="none" w:sz="0" w:space="0" w:color="auto"/>
          </w:divBdr>
        </w:div>
      </w:divsChild>
    </w:div>
    <w:div w:id="510148585">
      <w:bodyDiv w:val="1"/>
      <w:marLeft w:val="0"/>
      <w:marRight w:val="0"/>
      <w:marTop w:val="0"/>
      <w:marBottom w:val="0"/>
      <w:divBdr>
        <w:top w:val="none" w:sz="0" w:space="0" w:color="auto"/>
        <w:left w:val="none" w:sz="0" w:space="0" w:color="auto"/>
        <w:bottom w:val="none" w:sz="0" w:space="0" w:color="auto"/>
        <w:right w:val="none" w:sz="0" w:space="0" w:color="auto"/>
      </w:divBdr>
      <w:divsChild>
        <w:div w:id="1935943176">
          <w:marLeft w:val="960"/>
          <w:marRight w:val="0"/>
          <w:marTop w:val="0"/>
          <w:marBottom w:val="0"/>
          <w:divBdr>
            <w:top w:val="none" w:sz="0" w:space="0" w:color="auto"/>
            <w:left w:val="none" w:sz="0" w:space="0" w:color="auto"/>
            <w:bottom w:val="none" w:sz="0" w:space="0" w:color="auto"/>
            <w:right w:val="none" w:sz="0" w:space="0" w:color="auto"/>
          </w:divBdr>
        </w:div>
      </w:divsChild>
    </w:div>
    <w:div w:id="510224126">
      <w:bodyDiv w:val="1"/>
      <w:marLeft w:val="0"/>
      <w:marRight w:val="0"/>
      <w:marTop w:val="0"/>
      <w:marBottom w:val="0"/>
      <w:divBdr>
        <w:top w:val="none" w:sz="0" w:space="0" w:color="auto"/>
        <w:left w:val="none" w:sz="0" w:space="0" w:color="auto"/>
        <w:bottom w:val="none" w:sz="0" w:space="0" w:color="auto"/>
        <w:right w:val="none" w:sz="0" w:space="0" w:color="auto"/>
      </w:divBdr>
      <w:divsChild>
        <w:div w:id="424156213">
          <w:marLeft w:val="0"/>
          <w:marRight w:val="0"/>
          <w:marTop w:val="0"/>
          <w:marBottom w:val="0"/>
          <w:divBdr>
            <w:top w:val="none" w:sz="0" w:space="0" w:color="auto"/>
            <w:left w:val="none" w:sz="0" w:space="0" w:color="auto"/>
            <w:bottom w:val="none" w:sz="0" w:space="0" w:color="auto"/>
            <w:right w:val="none" w:sz="0" w:space="0" w:color="auto"/>
          </w:divBdr>
          <w:divsChild>
            <w:div w:id="371808703">
              <w:marLeft w:val="0"/>
              <w:marRight w:val="0"/>
              <w:marTop w:val="0"/>
              <w:marBottom w:val="0"/>
              <w:divBdr>
                <w:top w:val="none" w:sz="0" w:space="0" w:color="auto"/>
                <w:left w:val="none" w:sz="0" w:space="0" w:color="auto"/>
                <w:bottom w:val="none" w:sz="0" w:space="0" w:color="auto"/>
                <w:right w:val="none" w:sz="0" w:space="0" w:color="auto"/>
              </w:divBdr>
              <w:divsChild>
                <w:div w:id="692414829">
                  <w:marLeft w:val="0"/>
                  <w:marRight w:val="0"/>
                  <w:marTop w:val="0"/>
                  <w:marBottom w:val="0"/>
                  <w:divBdr>
                    <w:top w:val="none" w:sz="0" w:space="0" w:color="auto"/>
                    <w:left w:val="none" w:sz="0" w:space="0" w:color="auto"/>
                    <w:bottom w:val="none" w:sz="0" w:space="0" w:color="auto"/>
                    <w:right w:val="none" w:sz="0" w:space="0" w:color="auto"/>
                  </w:divBdr>
                  <w:divsChild>
                    <w:div w:id="1598558020">
                      <w:marLeft w:val="0"/>
                      <w:marRight w:val="0"/>
                      <w:marTop w:val="0"/>
                      <w:marBottom w:val="0"/>
                      <w:divBdr>
                        <w:top w:val="none" w:sz="0" w:space="0" w:color="auto"/>
                        <w:left w:val="none" w:sz="0" w:space="0" w:color="auto"/>
                        <w:bottom w:val="none" w:sz="0" w:space="0" w:color="auto"/>
                        <w:right w:val="none" w:sz="0" w:space="0" w:color="auto"/>
                      </w:divBdr>
                      <w:divsChild>
                        <w:div w:id="1894388479">
                          <w:marLeft w:val="0"/>
                          <w:marRight w:val="0"/>
                          <w:marTop w:val="0"/>
                          <w:marBottom w:val="0"/>
                          <w:divBdr>
                            <w:top w:val="none" w:sz="0" w:space="0" w:color="auto"/>
                            <w:left w:val="none" w:sz="0" w:space="0" w:color="auto"/>
                            <w:bottom w:val="none" w:sz="0" w:space="0" w:color="auto"/>
                            <w:right w:val="none" w:sz="0" w:space="0" w:color="auto"/>
                          </w:divBdr>
                          <w:divsChild>
                            <w:div w:id="1895039713">
                              <w:marLeft w:val="0"/>
                              <w:marRight w:val="0"/>
                              <w:marTop w:val="0"/>
                              <w:marBottom w:val="0"/>
                              <w:divBdr>
                                <w:top w:val="none" w:sz="0" w:space="0" w:color="auto"/>
                                <w:left w:val="none" w:sz="0" w:space="0" w:color="auto"/>
                                <w:bottom w:val="none" w:sz="0" w:space="0" w:color="auto"/>
                                <w:right w:val="none" w:sz="0" w:space="0" w:color="auto"/>
                              </w:divBdr>
                              <w:divsChild>
                                <w:div w:id="1502231599">
                                  <w:marLeft w:val="0"/>
                                  <w:marRight w:val="0"/>
                                  <w:marTop w:val="0"/>
                                  <w:marBottom w:val="0"/>
                                  <w:divBdr>
                                    <w:top w:val="none" w:sz="0" w:space="0" w:color="auto"/>
                                    <w:left w:val="none" w:sz="0" w:space="0" w:color="auto"/>
                                    <w:bottom w:val="none" w:sz="0" w:space="0" w:color="auto"/>
                                    <w:right w:val="none" w:sz="0" w:space="0" w:color="auto"/>
                                  </w:divBdr>
                                  <w:divsChild>
                                    <w:div w:id="791899586">
                                      <w:marLeft w:val="0"/>
                                      <w:marRight w:val="0"/>
                                      <w:marTop w:val="0"/>
                                      <w:marBottom w:val="0"/>
                                      <w:divBdr>
                                        <w:top w:val="none" w:sz="0" w:space="0" w:color="auto"/>
                                        <w:left w:val="none" w:sz="0" w:space="0" w:color="auto"/>
                                        <w:bottom w:val="none" w:sz="0" w:space="0" w:color="auto"/>
                                        <w:right w:val="none" w:sz="0" w:space="0" w:color="auto"/>
                                      </w:divBdr>
                                      <w:divsChild>
                                        <w:div w:id="386103916">
                                          <w:marLeft w:val="0"/>
                                          <w:marRight w:val="0"/>
                                          <w:marTop w:val="0"/>
                                          <w:marBottom w:val="0"/>
                                          <w:divBdr>
                                            <w:top w:val="none" w:sz="0" w:space="0" w:color="auto"/>
                                            <w:left w:val="none" w:sz="0" w:space="0" w:color="auto"/>
                                            <w:bottom w:val="none" w:sz="0" w:space="0" w:color="auto"/>
                                            <w:right w:val="none" w:sz="0" w:space="0" w:color="auto"/>
                                          </w:divBdr>
                                          <w:divsChild>
                                            <w:div w:id="59596086">
                                              <w:marLeft w:val="0"/>
                                              <w:marRight w:val="0"/>
                                              <w:marTop w:val="0"/>
                                              <w:marBottom w:val="0"/>
                                              <w:divBdr>
                                                <w:top w:val="none" w:sz="0" w:space="0" w:color="auto"/>
                                                <w:left w:val="none" w:sz="0" w:space="0" w:color="auto"/>
                                                <w:bottom w:val="none" w:sz="0" w:space="0" w:color="auto"/>
                                                <w:right w:val="none" w:sz="0" w:space="0" w:color="auto"/>
                                              </w:divBdr>
                                              <w:divsChild>
                                                <w:div w:id="21366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18009837">
      <w:bodyDiv w:val="1"/>
      <w:marLeft w:val="0"/>
      <w:marRight w:val="0"/>
      <w:marTop w:val="0"/>
      <w:marBottom w:val="0"/>
      <w:divBdr>
        <w:top w:val="none" w:sz="0" w:space="0" w:color="auto"/>
        <w:left w:val="none" w:sz="0" w:space="0" w:color="auto"/>
        <w:bottom w:val="none" w:sz="0" w:space="0" w:color="auto"/>
        <w:right w:val="none" w:sz="0" w:space="0" w:color="auto"/>
      </w:divBdr>
      <w:divsChild>
        <w:div w:id="2111850932">
          <w:marLeft w:val="960"/>
          <w:marRight w:val="0"/>
          <w:marTop w:val="0"/>
          <w:marBottom w:val="0"/>
          <w:divBdr>
            <w:top w:val="none" w:sz="0" w:space="0" w:color="auto"/>
            <w:left w:val="none" w:sz="0" w:space="0" w:color="auto"/>
            <w:bottom w:val="none" w:sz="0" w:space="0" w:color="auto"/>
            <w:right w:val="none" w:sz="0" w:space="0" w:color="auto"/>
          </w:divBdr>
        </w:div>
      </w:divsChild>
    </w:div>
    <w:div w:id="519122672">
      <w:bodyDiv w:val="1"/>
      <w:marLeft w:val="0"/>
      <w:marRight w:val="0"/>
      <w:marTop w:val="0"/>
      <w:marBottom w:val="0"/>
      <w:divBdr>
        <w:top w:val="none" w:sz="0" w:space="0" w:color="auto"/>
        <w:left w:val="none" w:sz="0" w:space="0" w:color="auto"/>
        <w:bottom w:val="none" w:sz="0" w:space="0" w:color="auto"/>
        <w:right w:val="none" w:sz="0" w:space="0" w:color="auto"/>
      </w:divBdr>
      <w:divsChild>
        <w:div w:id="457647838">
          <w:marLeft w:val="0"/>
          <w:marRight w:val="0"/>
          <w:marTop w:val="0"/>
          <w:marBottom w:val="0"/>
          <w:divBdr>
            <w:top w:val="none" w:sz="0" w:space="0" w:color="auto"/>
            <w:left w:val="none" w:sz="0" w:space="0" w:color="auto"/>
            <w:bottom w:val="none" w:sz="0" w:space="0" w:color="auto"/>
            <w:right w:val="none" w:sz="0" w:space="0" w:color="auto"/>
          </w:divBdr>
          <w:divsChild>
            <w:div w:id="2137065863">
              <w:marLeft w:val="0"/>
              <w:marRight w:val="0"/>
              <w:marTop w:val="0"/>
              <w:marBottom w:val="0"/>
              <w:divBdr>
                <w:top w:val="none" w:sz="0" w:space="0" w:color="auto"/>
                <w:left w:val="none" w:sz="0" w:space="0" w:color="auto"/>
                <w:bottom w:val="none" w:sz="0" w:space="0" w:color="auto"/>
                <w:right w:val="none" w:sz="0" w:space="0" w:color="auto"/>
              </w:divBdr>
              <w:divsChild>
                <w:div w:id="1723749702">
                  <w:marLeft w:val="0"/>
                  <w:marRight w:val="0"/>
                  <w:marTop w:val="0"/>
                  <w:marBottom w:val="0"/>
                  <w:divBdr>
                    <w:top w:val="none" w:sz="0" w:space="0" w:color="auto"/>
                    <w:left w:val="none" w:sz="0" w:space="0" w:color="auto"/>
                    <w:bottom w:val="none" w:sz="0" w:space="0" w:color="auto"/>
                    <w:right w:val="none" w:sz="0" w:space="0" w:color="auto"/>
                  </w:divBdr>
                  <w:divsChild>
                    <w:div w:id="1107848452">
                      <w:marLeft w:val="0"/>
                      <w:marRight w:val="0"/>
                      <w:marTop w:val="0"/>
                      <w:marBottom w:val="0"/>
                      <w:divBdr>
                        <w:top w:val="none" w:sz="0" w:space="0" w:color="auto"/>
                        <w:left w:val="none" w:sz="0" w:space="0" w:color="auto"/>
                        <w:bottom w:val="none" w:sz="0" w:space="0" w:color="auto"/>
                        <w:right w:val="none" w:sz="0" w:space="0" w:color="auto"/>
                      </w:divBdr>
                      <w:divsChild>
                        <w:div w:id="1201170494">
                          <w:marLeft w:val="0"/>
                          <w:marRight w:val="0"/>
                          <w:marTop w:val="0"/>
                          <w:marBottom w:val="0"/>
                          <w:divBdr>
                            <w:top w:val="none" w:sz="0" w:space="0" w:color="auto"/>
                            <w:left w:val="none" w:sz="0" w:space="0" w:color="auto"/>
                            <w:bottom w:val="none" w:sz="0" w:space="0" w:color="auto"/>
                            <w:right w:val="none" w:sz="0" w:space="0" w:color="auto"/>
                          </w:divBdr>
                          <w:divsChild>
                            <w:div w:id="800733120">
                              <w:marLeft w:val="0"/>
                              <w:marRight w:val="0"/>
                              <w:marTop w:val="0"/>
                              <w:marBottom w:val="0"/>
                              <w:divBdr>
                                <w:top w:val="none" w:sz="0" w:space="0" w:color="auto"/>
                                <w:left w:val="none" w:sz="0" w:space="0" w:color="auto"/>
                                <w:bottom w:val="none" w:sz="0" w:space="0" w:color="auto"/>
                                <w:right w:val="none" w:sz="0" w:space="0" w:color="auto"/>
                              </w:divBdr>
                              <w:divsChild>
                                <w:div w:id="1330861750">
                                  <w:marLeft w:val="0"/>
                                  <w:marRight w:val="0"/>
                                  <w:marTop w:val="0"/>
                                  <w:marBottom w:val="0"/>
                                  <w:divBdr>
                                    <w:top w:val="none" w:sz="0" w:space="0" w:color="auto"/>
                                    <w:left w:val="none" w:sz="0" w:space="0" w:color="auto"/>
                                    <w:bottom w:val="none" w:sz="0" w:space="0" w:color="auto"/>
                                    <w:right w:val="none" w:sz="0" w:space="0" w:color="auto"/>
                                  </w:divBdr>
                                  <w:divsChild>
                                    <w:div w:id="77873385">
                                      <w:marLeft w:val="0"/>
                                      <w:marRight w:val="0"/>
                                      <w:marTop w:val="0"/>
                                      <w:marBottom w:val="0"/>
                                      <w:divBdr>
                                        <w:top w:val="none" w:sz="0" w:space="0" w:color="auto"/>
                                        <w:left w:val="none" w:sz="0" w:space="0" w:color="auto"/>
                                        <w:bottom w:val="none" w:sz="0" w:space="0" w:color="auto"/>
                                        <w:right w:val="none" w:sz="0" w:space="0" w:color="auto"/>
                                      </w:divBdr>
                                      <w:divsChild>
                                        <w:div w:id="1880168596">
                                          <w:marLeft w:val="0"/>
                                          <w:marRight w:val="0"/>
                                          <w:marTop w:val="0"/>
                                          <w:marBottom w:val="0"/>
                                          <w:divBdr>
                                            <w:top w:val="none" w:sz="0" w:space="0" w:color="auto"/>
                                            <w:left w:val="none" w:sz="0" w:space="0" w:color="auto"/>
                                            <w:bottom w:val="none" w:sz="0" w:space="0" w:color="auto"/>
                                            <w:right w:val="none" w:sz="0" w:space="0" w:color="auto"/>
                                          </w:divBdr>
                                          <w:divsChild>
                                            <w:div w:id="65680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83536819">
      <w:bodyDiv w:val="1"/>
      <w:marLeft w:val="0"/>
      <w:marRight w:val="0"/>
      <w:marTop w:val="0"/>
      <w:marBottom w:val="0"/>
      <w:divBdr>
        <w:top w:val="none" w:sz="0" w:space="0" w:color="auto"/>
        <w:left w:val="none" w:sz="0" w:space="0" w:color="auto"/>
        <w:bottom w:val="none" w:sz="0" w:space="0" w:color="auto"/>
        <w:right w:val="none" w:sz="0" w:space="0" w:color="auto"/>
      </w:divBdr>
    </w:div>
    <w:div w:id="594284544">
      <w:bodyDiv w:val="1"/>
      <w:marLeft w:val="0"/>
      <w:marRight w:val="0"/>
      <w:marTop w:val="0"/>
      <w:marBottom w:val="0"/>
      <w:divBdr>
        <w:top w:val="none" w:sz="0" w:space="0" w:color="auto"/>
        <w:left w:val="none" w:sz="0" w:space="0" w:color="auto"/>
        <w:bottom w:val="none" w:sz="0" w:space="0" w:color="auto"/>
        <w:right w:val="none" w:sz="0" w:space="0" w:color="auto"/>
      </w:divBdr>
      <w:divsChild>
        <w:div w:id="566111993">
          <w:marLeft w:val="0"/>
          <w:marRight w:val="0"/>
          <w:marTop w:val="0"/>
          <w:marBottom w:val="0"/>
          <w:divBdr>
            <w:top w:val="none" w:sz="0" w:space="0" w:color="auto"/>
            <w:left w:val="none" w:sz="0" w:space="0" w:color="auto"/>
            <w:bottom w:val="none" w:sz="0" w:space="0" w:color="auto"/>
            <w:right w:val="none" w:sz="0" w:space="0" w:color="auto"/>
          </w:divBdr>
          <w:divsChild>
            <w:div w:id="1818959445">
              <w:marLeft w:val="0"/>
              <w:marRight w:val="0"/>
              <w:marTop w:val="0"/>
              <w:marBottom w:val="0"/>
              <w:divBdr>
                <w:top w:val="none" w:sz="0" w:space="0" w:color="auto"/>
                <w:left w:val="none" w:sz="0" w:space="0" w:color="auto"/>
                <w:bottom w:val="none" w:sz="0" w:space="0" w:color="auto"/>
                <w:right w:val="none" w:sz="0" w:space="0" w:color="auto"/>
              </w:divBdr>
              <w:divsChild>
                <w:div w:id="409429856">
                  <w:marLeft w:val="0"/>
                  <w:marRight w:val="0"/>
                  <w:marTop w:val="0"/>
                  <w:marBottom w:val="0"/>
                  <w:divBdr>
                    <w:top w:val="none" w:sz="0" w:space="0" w:color="auto"/>
                    <w:left w:val="none" w:sz="0" w:space="0" w:color="auto"/>
                    <w:bottom w:val="none" w:sz="0" w:space="0" w:color="auto"/>
                    <w:right w:val="none" w:sz="0" w:space="0" w:color="auto"/>
                  </w:divBdr>
                  <w:divsChild>
                    <w:div w:id="1417896093">
                      <w:marLeft w:val="0"/>
                      <w:marRight w:val="0"/>
                      <w:marTop w:val="0"/>
                      <w:marBottom w:val="0"/>
                      <w:divBdr>
                        <w:top w:val="none" w:sz="0" w:space="0" w:color="auto"/>
                        <w:left w:val="none" w:sz="0" w:space="0" w:color="auto"/>
                        <w:bottom w:val="none" w:sz="0" w:space="0" w:color="auto"/>
                        <w:right w:val="none" w:sz="0" w:space="0" w:color="auto"/>
                      </w:divBdr>
                      <w:divsChild>
                        <w:div w:id="1937054494">
                          <w:marLeft w:val="0"/>
                          <w:marRight w:val="0"/>
                          <w:marTop w:val="0"/>
                          <w:marBottom w:val="0"/>
                          <w:divBdr>
                            <w:top w:val="none" w:sz="0" w:space="0" w:color="auto"/>
                            <w:left w:val="none" w:sz="0" w:space="0" w:color="auto"/>
                            <w:bottom w:val="none" w:sz="0" w:space="0" w:color="auto"/>
                            <w:right w:val="none" w:sz="0" w:space="0" w:color="auto"/>
                          </w:divBdr>
                          <w:divsChild>
                            <w:div w:id="1991514470">
                              <w:marLeft w:val="0"/>
                              <w:marRight w:val="0"/>
                              <w:marTop w:val="0"/>
                              <w:marBottom w:val="0"/>
                              <w:divBdr>
                                <w:top w:val="none" w:sz="0" w:space="0" w:color="auto"/>
                                <w:left w:val="none" w:sz="0" w:space="0" w:color="auto"/>
                                <w:bottom w:val="none" w:sz="0" w:space="0" w:color="auto"/>
                                <w:right w:val="none" w:sz="0" w:space="0" w:color="auto"/>
                              </w:divBdr>
                              <w:divsChild>
                                <w:div w:id="1566715890">
                                  <w:marLeft w:val="0"/>
                                  <w:marRight w:val="0"/>
                                  <w:marTop w:val="0"/>
                                  <w:marBottom w:val="0"/>
                                  <w:divBdr>
                                    <w:top w:val="none" w:sz="0" w:space="0" w:color="auto"/>
                                    <w:left w:val="none" w:sz="0" w:space="0" w:color="auto"/>
                                    <w:bottom w:val="none" w:sz="0" w:space="0" w:color="auto"/>
                                    <w:right w:val="none" w:sz="0" w:space="0" w:color="auto"/>
                                  </w:divBdr>
                                  <w:divsChild>
                                    <w:div w:id="2121365988">
                                      <w:marLeft w:val="0"/>
                                      <w:marRight w:val="0"/>
                                      <w:marTop w:val="0"/>
                                      <w:marBottom w:val="0"/>
                                      <w:divBdr>
                                        <w:top w:val="none" w:sz="0" w:space="0" w:color="auto"/>
                                        <w:left w:val="none" w:sz="0" w:space="0" w:color="auto"/>
                                        <w:bottom w:val="none" w:sz="0" w:space="0" w:color="auto"/>
                                        <w:right w:val="none" w:sz="0" w:space="0" w:color="auto"/>
                                      </w:divBdr>
                                      <w:divsChild>
                                        <w:div w:id="922570440">
                                          <w:marLeft w:val="0"/>
                                          <w:marRight w:val="0"/>
                                          <w:marTop w:val="0"/>
                                          <w:marBottom w:val="0"/>
                                          <w:divBdr>
                                            <w:top w:val="none" w:sz="0" w:space="0" w:color="auto"/>
                                            <w:left w:val="none" w:sz="0" w:space="0" w:color="auto"/>
                                            <w:bottom w:val="none" w:sz="0" w:space="0" w:color="auto"/>
                                            <w:right w:val="none" w:sz="0" w:space="0" w:color="auto"/>
                                          </w:divBdr>
                                          <w:divsChild>
                                            <w:div w:id="1077626920">
                                              <w:marLeft w:val="0"/>
                                              <w:marRight w:val="0"/>
                                              <w:marTop w:val="0"/>
                                              <w:marBottom w:val="0"/>
                                              <w:divBdr>
                                                <w:top w:val="none" w:sz="0" w:space="0" w:color="auto"/>
                                                <w:left w:val="none" w:sz="0" w:space="0" w:color="auto"/>
                                                <w:bottom w:val="none" w:sz="0" w:space="0" w:color="auto"/>
                                                <w:right w:val="none" w:sz="0" w:space="0" w:color="auto"/>
                                              </w:divBdr>
                                              <w:divsChild>
                                                <w:div w:id="1935818211">
                                                  <w:marLeft w:val="0"/>
                                                  <w:marRight w:val="0"/>
                                                  <w:marTop w:val="0"/>
                                                  <w:marBottom w:val="0"/>
                                                  <w:divBdr>
                                                    <w:top w:val="none" w:sz="0" w:space="0" w:color="auto"/>
                                                    <w:left w:val="none" w:sz="0" w:space="0" w:color="auto"/>
                                                    <w:bottom w:val="none" w:sz="0" w:space="0" w:color="auto"/>
                                                    <w:right w:val="none" w:sz="0" w:space="0" w:color="auto"/>
                                                  </w:divBdr>
                                                  <w:divsChild>
                                                    <w:div w:id="1183058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00458129">
      <w:bodyDiv w:val="1"/>
      <w:marLeft w:val="0"/>
      <w:marRight w:val="0"/>
      <w:marTop w:val="0"/>
      <w:marBottom w:val="0"/>
      <w:divBdr>
        <w:top w:val="none" w:sz="0" w:space="0" w:color="auto"/>
        <w:left w:val="none" w:sz="0" w:space="0" w:color="auto"/>
        <w:bottom w:val="none" w:sz="0" w:space="0" w:color="auto"/>
        <w:right w:val="none" w:sz="0" w:space="0" w:color="auto"/>
      </w:divBdr>
      <w:divsChild>
        <w:div w:id="168177691">
          <w:marLeft w:val="0"/>
          <w:marRight w:val="0"/>
          <w:marTop w:val="0"/>
          <w:marBottom w:val="0"/>
          <w:divBdr>
            <w:top w:val="none" w:sz="0" w:space="0" w:color="auto"/>
            <w:left w:val="none" w:sz="0" w:space="0" w:color="auto"/>
            <w:bottom w:val="none" w:sz="0" w:space="0" w:color="auto"/>
            <w:right w:val="none" w:sz="0" w:space="0" w:color="auto"/>
          </w:divBdr>
          <w:divsChild>
            <w:div w:id="2087221000">
              <w:marLeft w:val="0"/>
              <w:marRight w:val="0"/>
              <w:marTop w:val="0"/>
              <w:marBottom w:val="0"/>
              <w:divBdr>
                <w:top w:val="none" w:sz="0" w:space="0" w:color="auto"/>
                <w:left w:val="none" w:sz="0" w:space="0" w:color="auto"/>
                <w:bottom w:val="none" w:sz="0" w:space="0" w:color="auto"/>
                <w:right w:val="none" w:sz="0" w:space="0" w:color="auto"/>
              </w:divBdr>
              <w:divsChild>
                <w:div w:id="402995007">
                  <w:marLeft w:val="0"/>
                  <w:marRight w:val="0"/>
                  <w:marTop w:val="0"/>
                  <w:marBottom w:val="0"/>
                  <w:divBdr>
                    <w:top w:val="none" w:sz="0" w:space="0" w:color="auto"/>
                    <w:left w:val="none" w:sz="0" w:space="0" w:color="auto"/>
                    <w:bottom w:val="none" w:sz="0" w:space="0" w:color="auto"/>
                    <w:right w:val="none" w:sz="0" w:space="0" w:color="auto"/>
                  </w:divBdr>
                  <w:divsChild>
                    <w:div w:id="1381326818">
                      <w:marLeft w:val="0"/>
                      <w:marRight w:val="0"/>
                      <w:marTop w:val="0"/>
                      <w:marBottom w:val="0"/>
                      <w:divBdr>
                        <w:top w:val="none" w:sz="0" w:space="0" w:color="auto"/>
                        <w:left w:val="none" w:sz="0" w:space="0" w:color="auto"/>
                        <w:bottom w:val="none" w:sz="0" w:space="0" w:color="auto"/>
                        <w:right w:val="none" w:sz="0" w:space="0" w:color="auto"/>
                      </w:divBdr>
                      <w:divsChild>
                        <w:div w:id="112334695">
                          <w:marLeft w:val="0"/>
                          <w:marRight w:val="0"/>
                          <w:marTop w:val="0"/>
                          <w:marBottom w:val="0"/>
                          <w:divBdr>
                            <w:top w:val="none" w:sz="0" w:space="0" w:color="auto"/>
                            <w:left w:val="none" w:sz="0" w:space="0" w:color="auto"/>
                            <w:bottom w:val="none" w:sz="0" w:space="0" w:color="auto"/>
                            <w:right w:val="none" w:sz="0" w:space="0" w:color="auto"/>
                          </w:divBdr>
                          <w:divsChild>
                            <w:div w:id="743458504">
                              <w:marLeft w:val="0"/>
                              <w:marRight w:val="0"/>
                              <w:marTop w:val="0"/>
                              <w:marBottom w:val="0"/>
                              <w:divBdr>
                                <w:top w:val="none" w:sz="0" w:space="0" w:color="auto"/>
                                <w:left w:val="none" w:sz="0" w:space="0" w:color="auto"/>
                                <w:bottom w:val="none" w:sz="0" w:space="0" w:color="auto"/>
                                <w:right w:val="none" w:sz="0" w:space="0" w:color="auto"/>
                              </w:divBdr>
                              <w:divsChild>
                                <w:div w:id="1926380162">
                                  <w:marLeft w:val="0"/>
                                  <w:marRight w:val="0"/>
                                  <w:marTop w:val="0"/>
                                  <w:marBottom w:val="0"/>
                                  <w:divBdr>
                                    <w:top w:val="none" w:sz="0" w:space="0" w:color="auto"/>
                                    <w:left w:val="none" w:sz="0" w:space="0" w:color="auto"/>
                                    <w:bottom w:val="none" w:sz="0" w:space="0" w:color="auto"/>
                                    <w:right w:val="none" w:sz="0" w:space="0" w:color="auto"/>
                                  </w:divBdr>
                                  <w:divsChild>
                                    <w:div w:id="74090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5648039">
      <w:bodyDiv w:val="1"/>
      <w:marLeft w:val="0"/>
      <w:marRight w:val="0"/>
      <w:marTop w:val="0"/>
      <w:marBottom w:val="0"/>
      <w:divBdr>
        <w:top w:val="none" w:sz="0" w:space="0" w:color="auto"/>
        <w:left w:val="none" w:sz="0" w:space="0" w:color="auto"/>
        <w:bottom w:val="none" w:sz="0" w:space="0" w:color="auto"/>
        <w:right w:val="none" w:sz="0" w:space="0" w:color="auto"/>
      </w:divBdr>
      <w:divsChild>
        <w:div w:id="1802766507">
          <w:marLeft w:val="960"/>
          <w:marRight w:val="0"/>
          <w:marTop w:val="0"/>
          <w:marBottom w:val="0"/>
          <w:divBdr>
            <w:top w:val="none" w:sz="0" w:space="0" w:color="auto"/>
            <w:left w:val="none" w:sz="0" w:space="0" w:color="auto"/>
            <w:bottom w:val="none" w:sz="0" w:space="0" w:color="auto"/>
            <w:right w:val="none" w:sz="0" w:space="0" w:color="auto"/>
          </w:divBdr>
        </w:div>
      </w:divsChild>
    </w:div>
    <w:div w:id="618337773">
      <w:bodyDiv w:val="1"/>
      <w:marLeft w:val="0"/>
      <w:marRight w:val="0"/>
      <w:marTop w:val="0"/>
      <w:marBottom w:val="0"/>
      <w:divBdr>
        <w:top w:val="none" w:sz="0" w:space="0" w:color="auto"/>
        <w:left w:val="none" w:sz="0" w:space="0" w:color="auto"/>
        <w:bottom w:val="none" w:sz="0" w:space="0" w:color="auto"/>
        <w:right w:val="none" w:sz="0" w:space="0" w:color="auto"/>
      </w:divBdr>
      <w:divsChild>
        <w:div w:id="465393457">
          <w:marLeft w:val="0"/>
          <w:marRight w:val="0"/>
          <w:marTop w:val="0"/>
          <w:marBottom w:val="0"/>
          <w:divBdr>
            <w:top w:val="none" w:sz="0" w:space="0" w:color="auto"/>
            <w:left w:val="none" w:sz="0" w:space="0" w:color="auto"/>
            <w:bottom w:val="none" w:sz="0" w:space="0" w:color="auto"/>
            <w:right w:val="none" w:sz="0" w:space="0" w:color="auto"/>
          </w:divBdr>
          <w:divsChild>
            <w:div w:id="607658851">
              <w:marLeft w:val="0"/>
              <w:marRight w:val="0"/>
              <w:marTop w:val="0"/>
              <w:marBottom w:val="0"/>
              <w:divBdr>
                <w:top w:val="none" w:sz="0" w:space="0" w:color="auto"/>
                <w:left w:val="none" w:sz="0" w:space="0" w:color="auto"/>
                <w:bottom w:val="none" w:sz="0" w:space="0" w:color="auto"/>
                <w:right w:val="none" w:sz="0" w:space="0" w:color="auto"/>
              </w:divBdr>
              <w:divsChild>
                <w:div w:id="850804007">
                  <w:marLeft w:val="0"/>
                  <w:marRight w:val="0"/>
                  <w:marTop w:val="0"/>
                  <w:marBottom w:val="0"/>
                  <w:divBdr>
                    <w:top w:val="none" w:sz="0" w:space="0" w:color="auto"/>
                    <w:left w:val="none" w:sz="0" w:space="0" w:color="auto"/>
                    <w:bottom w:val="none" w:sz="0" w:space="0" w:color="auto"/>
                    <w:right w:val="none" w:sz="0" w:space="0" w:color="auto"/>
                  </w:divBdr>
                  <w:divsChild>
                    <w:div w:id="1421754547">
                      <w:marLeft w:val="0"/>
                      <w:marRight w:val="0"/>
                      <w:marTop w:val="0"/>
                      <w:marBottom w:val="0"/>
                      <w:divBdr>
                        <w:top w:val="none" w:sz="0" w:space="0" w:color="auto"/>
                        <w:left w:val="none" w:sz="0" w:space="0" w:color="auto"/>
                        <w:bottom w:val="none" w:sz="0" w:space="0" w:color="auto"/>
                        <w:right w:val="none" w:sz="0" w:space="0" w:color="auto"/>
                      </w:divBdr>
                      <w:divsChild>
                        <w:div w:id="14186950">
                          <w:marLeft w:val="0"/>
                          <w:marRight w:val="0"/>
                          <w:marTop w:val="0"/>
                          <w:marBottom w:val="0"/>
                          <w:divBdr>
                            <w:top w:val="none" w:sz="0" w:space="0" w:color="auto"/>
                            <w:left w:val="none" w:sz="0" w:space="0" w:color="auto"/>
                            <w:bottom w:val="none" w:sz="0" w:space="0" w:color="auto"/>
                            <w:right w:val="none" w:sz="0" w:space="0" w:color="auto"/>
                          </w:divBdr>
                          <w:divsChild>
                            <w:div w:id="36591755">
                              <w:marLeft w:val="0"/>
                              <w:marRight w:val="0"/>
                              <w:marTop w:val="0"/>
                              <w:marBottom w:val="0"/>
                              <w:divBdr>
                                <w:top w:val="none" w:sz="0" w:space="0" w:color="auto"/>
                                <w:left w:val="none" w:sz="0" w:space="0" w:color="auto"/>
                                <w:bottom w:val="none" w:sz="0" w:space="0" w:color="auto"/>
                                <w:right w:val="none" w:sz="0" w:space="0" w:color="auto"/>
                              </w:divBdr>
                              <w:divsChild>
                                <w:div w:id="1854563402">
                                  <w:marLeft w:val="0"/>
                                  <w:marRight w:val="0"/>
                                  <w:marTop w:val="0"/>
                                  <w:marBottom w:val="0"/>
                                  <w:divBdr>
                                    <w:top w:val="none" w:sz="0" w:space="0" w:color="auto"/>
                                    <w:left w:val="none" w:sz="0" w:space="0" w:color="auto"/>
                                    <w:bottom w:val="none" w:sz="0" w:space="0" w:color="auto"/>
                                    <w:right w:val="none" w:sz="0" w:space="0" w:color="auto"/>
                                  </w:divBdr>
                                  <w:divsChild>
                                    <w:div w:id="478815134">
                                      <w:marLeft w:val="0"/>
                                      <w:marRight w:val="0"/>
                                      <w:marTop w:val="0"/>
                                      <w:marBottom w:val="0"/>
                                      <w:divBdr>
                                        <w:top w:val="none" w:sz="0" w:space="0" w:color="auto"/>
                                        <w:left w:val="none" w:sz="0" w:space="0" w:color="auto"/>
                                        <w:bottom w:val="none" w:sz="0" w:space="0" w:color="auto"/>
                                        <w:right w:val="none" w:sz="0" w:space="0" w:color="auto"/>
                                      </w:divBdr>
                                      <w:divsChild>
                                        <w:div w:id="1461536750">
                                          <w:marLeft w:val="0"/>
                                          <w:marRight w:val="0"/>
                                          <w:marTop w:val="0"/>
                                          <w:marBottom w:val="0"/>
                                          <w:divBdr>
                                            <w:top w:val="none" w:sz="0" w:space="0" w:color="auto"/>
                                            <w:left w:val="none" w:sz="0" w:space="0" w:color="auto"/>
                                            <w:bottom w:val="none" w:sz="0" w:space="0" w:color="auto"/>
                                            <w:right w:val="none" w:sz="0" w:space="0" w:color="auto"/>
                                          </w:divBdr>
                                          <w:divsChild>
                                            <w:div w:id="730152213">
                                              <w:marLeft w:val="0"/>
                                              <w:marRight w:val="0"/>
                                              <w:marTop w:val="0"/>
                                              <w:marBottom w:val="0"/>
                                              <w:divBdr>
                                                <w:top w:val="none" w:sz="0" w:space="0" w:color="auto"/>
                                                <w:left w:val="none" w:sz="0" w:space="0" w:color="auto"/>
                                                <w:bottom w:val="none" w:sz="0" w:space="0" w:color="auto"/>
                                                <w:right w:val="none" w:sz="0" w:space="0" w:color="auto"/>
                                              </w:divBdr>
                                              <w:divsChild>
                                                <w:div w:id="127640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84937297">
      <w:bodyDiv w:val="1"/>
      <w:marLeft w:val="0"/>
      <w:marRight w:val="0"/>
      <w:marTop w:val="0"/>
      <w:marBottom w:val="0"/>
      <w:divBdr>
        <w:top w:val="none" w:sz="0" w:space="0" w:color="auto"/>
        <w:left w:val="none" w:sz="0" w:space="0" w:color="auto"/>
        <w:bottom w:val="none" w:sz="0" w:space="0" w:color="auto"/>
        <w:right w:val="none" w:sz="0" w:space="0" w:color="auto"/>
      </w:divBdr>
      <w:divsChild>
        <w:div w:id="991563805">
          <w:marLeft w:val="0"/>
          <w:marRight w:val="0"/>
          <w:marTop w:val="0"/>
          <w:marBottom w:val="0"/>
          <w:divBdr>
            <w:top w:val="none" w:sz="0" w:space="0" w:color="auto"/>
            <w:left w:val="none" w:sz="0" w:space="0" w:color="auto"/>
            <w:bottom w:val="none" w:sz="0" w:space="0" w:color="auto"/>
            <w:right w:val="none" w:sz="0" w:space="0" w:color="auto"/>
          </w:divBdr>
          <w:divsChild>
            <w:div w:id="1863006040">
              <w:marLeft w:val="0"/>
              <w:marRight w:val="0"/>
              <w:marTop w:val="0"/>
              <w:marBottom w:val="0"/>
              <w:divBdr>
                <w:top w:val="none" w:sz="0" w:space="0" w:color="auto"/>
                <w:left w:val="none" w:sz="0" w:space="0" w:color="auto"/>
                <w:bottom w:val="none" w:sz="0" w:space="0" w:color="auto"/>
                <w:right w:val="none" w:sz="0" w:space="0" w:color="auto"/>
              </w:divBdr>
              <w:divsChild>
                <w:div w:id="903873292">
                  <w:marLeft w:val="0"/>
                  <w:marRight w:val="0"/>
                  <w:marTop w:val="0"/>
                  <w:marBottom w:val="0"/>
                  <w:divBdr>
                    <w:top w:val="none" w:sz="0" w:space="0" w:color="auto"/>
                    <w:left w:val="none" w:sz="0" w:space="0" w:color="auto"/>
                    <w:bottom w:val="none" w:sz="0" w:space="0" w:color="auto"/>
                    <w:right w:val="none" w:sz="0" w:space="0" w:color="auto"/>
                  </w:divBdr>
                  <w:divsChild>
                    <w:div w:id="1474525280">
                      <w:marLeft w:val="0"/>
                      <w:marRight w:val="0"/>
                      <w:marTop w:val="0"/>
                      <w:marBottom w:val="0"/>
                      <w:divBdr>
                        <w:top w:val="none" w:sz="0" w:space="0" w:color="auto"/>
                        <w:left w:val="none" w:sz="0" w:space="0" w:color="auto"/>
                        <w:bottom w:val="none" w:sz="0" w:space="0" w:color="auto"/>
                        <w:right w:val="none" w:sz="0" w:space="0" w:color="auto"/>
                      </w:divBdr>
                      <w:divsChild>
                        <w:div w:id="9071726">
                          <w:marLeft w:val="0"/>
                          <w:marRight w:val="0"/>
                          <w:marTop w:val="0"/>
                          <w:marBottom w:val="0"/>
                          <w:divBdr>
                            <w:top w:val="none" w:sz="0" w:space="0" w:color="auto"/>
                            <w:left w:val="none" w:sz="0" w:space="0" w:color="auto"/>
                            <w:bottom w:val="none" w:sz="0" w:space="0" w:color="auto"/>
                            <w:right w:val="none" w:sz="0" w:space="0" w:color="auto"/>
                          </w:divBdr>
                          <w:divsChild>
                            <w:div w:id="2122529616">
                              <w:marLeft w:val="0"/>
                              <w:marRight w:val="0"/>
                              <w:marTop w:val="0"/>
                              <w:marBottom w:val="0"/>
                              <w:divBdr>
                                <w:top w:val="none" w:sz="0" w:space="0" w:color="auto"/>
                                <w:left w:val="none" w:sz="0" w:space="0" w:color="auto"/>
                                <w:bottom w:val="none" w:sz="0" w:space="0" w:color="auto"/>
                                <w:right w:val="none" w:sz="0" w:space="0" w:color="auto"/>
                              </w:divBdr>
                              <w:divsChild>
                                <w:div w:id="548297517">
                                  <w:marLeft w:val="0"/>
                                  <w:marRight w:val="0"/>
                                  <w:marTop w:val="0"/>
                                  <w:marBottom w:val="0"/>
                                  <w:divBdr>
                                    <w:top w:val="none" w:sz="0" w:space="0" w:color="auto"/>
                                    <w:left w:val="none" w:sz="0" w:space="0" w:color="auto"/>
                                    <w:bottom w:val="none" w:sz="0" w:space="0" w:color="auto"/>
                                    <w:right w:val="none" w:sz="0" w:space="0" w:color="auto"/>
                                  </w:divBdr>
                                  <w:divsChild>
                                    <w:div w:id="246426751">
                                      <w:marLeft w:val="0"/>
                                      <w:marRight w:val="0"/>
                                      <w:marTop w:val="0"/>
                                      <w:marBottom w:val="0"/>
                                      <w:divBdr>
                                        <w:top w:val="none" w:sz="0" w:space="0" w:color="auto"/>
                                        <w:left w:val="none" w:sz="0" w:space="0" w:color="auto"/>
                                        <w:bottom w:val="none" w:sz="0" w:space="0" w:color="auto"/>
                                        <w:right w:val="none" w:sz="0" w:space="0" w:color="auto"/>
                                      </w:divBdr>
                                      <w:divsChild>
                                        <w:div w:id="1669364808">
                                          <w:marLeft w:val="0"/>
                                          <w:marRight w:val="0"/>
                                          <w:marTop w:val="0"/>
                                          <w:marBottom w:val="0"/>
                                          <w:divBdr>
                                            <w:top w:val="none" w:sz="0" w:space="0" w:color="auto"/>
                                            <w:left w:val="none" w:sz="0" w:space="0" w:color="auto"/>
                                            <w:bottom w:val="none" w:sz="0" w:space="0" w:color="auto"/>
                                            <w:right w:val="none" w:sz="0" w:space="0" w:color="auto"/>
                                          </w:divBdr>
                                          <w:divsChild>
                                            <w:div w:id="19938294">
                                              <w:marLeft w:val="0"/>
                                              <w:marRight w:val="0"/>
                                              <w:marTop w:val="0"/>
                                              <w:marBottom w:val="0"/>
                                              <w:divBdr>
                                                <w:top w:val="none" w:sz="0" w:space="0" w:color="auto"/>
                                                <w:left w:val="none" w:sz="0" w:space="0" w:color="auto"/>
                                                <w:bottom w:val="none" w:sz="0" w:space="0" w:color="auto"/>
                                                <w:right w:val="none" w:sz="0" w:space="0" w:color="auto"/>
                                              </w:divBdr>
                                              <w:divsChild>
                                                <w:div w:id="152436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88408403">
      <w:bodyDiv w:val="1"/>
      <w:marLeft w:val="0"/>
      <w:marRight w:val="0"/>
      <w:marTop w:val="0"/>
      <w:marBottom w:val="0"/>
      <w:divBdr>
        <w:top w:val="none" w:sz="0" w:space="0" w:color="auto"/>
        <w:left w:val="none" w:sz="0" w:space="0" w:color="auto"/>
        <w:bottom w:val="none" w:sz="0" w:space="0" w:color="auto"/>
        <w:right w:val="none" w:sz="0" w:space="0" w:color="auto"/>
      </w:divBdr>
      <w:divsChild>
        <w:div w:id="1785997583">
          <w:marLeft w:val="0"/>
          <w:marRight w:val="0"/>
          <w:marTop w:val="0"/>
          <w:marBottom w:val="0"/>
          <w:divBdr>
            <w:top w:val="none" w:sz="0" w:space="0" w:color="auto"/>
            <w:left w:val="none" w:sz="0" w:space="0" w:color="auto"/>
            <w:bottom w:val="none" w:sz="0" w:space="0" w:color="auto"/>
            <w:right w:val="none" w:sz="0" w:space="0" w:color="auto"/>
          </w:divBdr>
          <w:divsChild>
            <w:div w:id="268586592">
              <w:marLeft w:val="0"/>
              <w:marRight w:val="0"/>
              <w:marTop w:val="0"/>
              <w:marBottom w:val="0"/>
              <w:divBdr>
                <w:top w:val="none" w:sz="0" w:space="0" w:color="auto"/>
                <w:left w:val="none" w:sz="0" w:space="0" w:color="auto"/>
                <w:bottom w:val="none" w:sz="0" w:space="0" w:color="auto"/>
                <w:right w:val="none" w:sz="0" w:space="0" w:color="auto"/>
              </w:divBdr>
              <w:divsChild>
                <w:div w:id="1643388537">
                  <w:marLeft w:val="0"/>
                  <w:marRight w:val="0"/>
                  <w:marTop w:val="0"/>
                  <w:marBottom w:val="0"/>
                  <w:divBdr>
                    <w:top w:val="none" w:sz="0" w:space="0" w:color="auto"/>
                    <w:left w:val="none" w:sz="0" w:space="0" w:color="auto"/>
                    <w:bottom w:val="none" w:sz="0" w:space="0" w:color="auto"/>
                    <w:right w:val="none" w:sz="0" w:space="0" w:color="auto"/>
                  </w:divBdr>
                  <w:divsChild>
                    <w:div w:id="2067147164">
                      <w:marLeft w:val="0"/>
                      <w:marRight w:val="0"/>
                      <w:marTop w:val="0"/>
                      <w:marBottom w:val="0"/>
                      <w:divBdr>
                        <w:top w:val="none" w:sz="0" w:space="0" w:color="auto"/>
                        <w:left w:val="none" w:sz="0" w:space="0" w:color="auto"/>
                        <w:bottom w:val="none" w:sz="0" w:space="0" w:color="auto"/>
                        <w:right w:val="none" w:sz="0" w:space="0" w:color="auto"/>
                      </w:divBdr>
                      <w:divsChild>
                        <w:div w:id="54865643">
                          <w:marLeft w:val="0"/>
                          <w:marRight w:val="0"/>
                          <w:marTop w:val="0"/>
                          <w:marBottom w:val="0"/>
                          <w:divBdr>
                            <w:top w:val="none" w:sz="0" w:space="0" w:color="auto"/>
                            <w:left w:val="none" w:sz="0" w:space="0" w:color="auto"/>
                            <w:bottom w:val="none" w:sz="0" w:space="0" w:color="auto"/>
                            <w:right w:val="none" w:sz="0" w:space="0" w:color="auto"/>
                          </w:divBdr>
                          <w:divsChild>
                            <w:div w:id="664287189">
                              <w:marLeft w:val="0"/>
                              <w:marRight w:val="0"/>
                              <w:marTop w:val="0"/>
                              <w:marBottom w:val="0"/>
                              <w:divBdr>
                                <w:top w:val="none" w:sz="0" w:space="0" w:color="auto"/>
                                <w:left w:val="none" w:sz="0" w:space="0" w:color="auto"/>
                                <w:bottom w:val="none" w:sz="0" w:space="0" w:color="auto"/>
                                <w:right w:val="none" w:sz="0" w:space="0" w:color="auto"/>
                              </w:divBdr>
                              <w:divsChild>
                                <w:div w:id="37290202">
                                  <w:marLeft w:val="0"/>
                                  <w:marRight w:val="0"/>
                                  <w:marTop w:val="0"/>
                                  <w:marBottom w:val="0"/>
                                  <w:divBdr>
                                    <w:top w:val="none" w:sz="0" w:space="0" w:color="auto"/>
                                    <w:left w:val="none" w:sz="0" w:space="0" w:color="auto"/>
                                    <w:bottom w:val="none" w:sz="0" w:space="0" w:color="auto"/>
                                    <w:right w:val="none" w:sz="0" w:space="0" w:color="auto"/>
                                  </w:divBdr>
                                  <w:divsChild>
                                    <w:div w:id="984503341">
                                      <w:marLeft w:val="0"/>
                                      <w:marRight w:val="0"/>
                                      <w:marTop w:val="0"/>
                                      <w:marBottom w:val="0"/>
                                      <w:divBdr>
                                        <w:top w:val="none" w:sz="0" w:space="0" w:color="auto"/>
                                        <w:left w:val="none" w:sz="0" w:space="0" w:color="auto"/>
                                        <w:bottom w:val="none" w:sz="0" w:space="0" w:color="auto"/>
                                        <w:right w:val="none" w:sz="0" w:space="0" w:color="auto"/>
                                      </w:divBdr>
                                    </w:div>
                                    <w:div w:id="1069117409">
                                      <w:marLeft w:val="0"/>
                                      <w:marRight w:val="0"/>
                                      <w:marTop w:val="0"/>
                                      <w:marBottom w:val="0"/>
                                      <w:divBdr>
                                        <w:top w:val="none" w:sz="0" w:space="0" w:color="auto"/>
                                        <w:left w:val="none" w:sz="0" w:space="0" w:color="auto"/>
                                        <w:bottom w:val="none" w:sz="0" w:space="0" w:color="auto"/>
                                        <w:right w:val="none" w:sz="0" w:space="0" w:color="auto"/>
                                      </w:divBdr>
                                      <w:divsChild>
                                        <w:div w:id="643504251">
                                          <w:marLeft w:val="0"/>
                                          <w:marRight w:val="0"/>
                                          <w:marTop w:val="0"/>
                                          <w:marBottom w:val="0"/>
                                          <w:divBdr>
                                            <w:top w:val="none" w:sz="0" w:space="0" w:color="auto"/>
                                            <w:left w:val="none" w:sz="0" w:space="0" w:color="auto"/>
                                            <w:bottom w:val="none" w:sz="0" w:space="0" w:color="auto"/>
                                            <w:right w:val="none" w:sz="0" w:space="0" w:color="auto"/>
                                          </w:divBdr>
                                        </w:div>
                                      </w:divsChild>
                                    </w:div>
                                    <w:div w:id="1427000951">
                                      <w:marLeft w:val="0"/>
                                      <w:marRight w:val="0"/>
                                      <w:marTop w:val="0"/>
                                      <w:marBottom w:val="0"/>
                                      <w:divBdr>
                                        <w:top w:val="none" w:sz="0" w:space="0" w:color="auto"/>
                                        <w:left w:val="none" w:sz="0" w:space="0" w:color="auto"/>
                                        <w:bottom w:val="none" w:sz="0" w:space="0" w:color="auto"/>
                                        <w:right w:val="none" w:sz="0" w:space="0" w:color="auto"/>
                                      </w:divBdr>
                                      <w:divsChild>
                                        <w:div w:id="278489251">
                                          <w:marLeft w:val="0"/>
                                          <w:marRight w:val="0"/>
                                          <w:marTop w:val="0"/>
                                          <w:marBottom w:val="0"/>
                                          <w:divBdr>
                                            <w:top w:val="none" w:sz="0" w:space="0" w:color="auto"/>
                                            <w:left w:val="none" w:sz="0" w:space="0" w:color="auto"/>
                                            <w:bottom w:val="none" w:sz="0" w:space="0" w:color="auto"/>
                                            <w:right w:val="none" w:sz="0" w:space="0" w:color="auto"/>
                                          </w:divBdr>
                                        </w:div>
                                      </w:divsChild>
                                    </w:div>
                                    <w:div w:id="1530335450">
                                      <w:marLeft w:val="0"/>
                                      <w:marRight w:val="0"/>
                                      <w:marTop w:val="0"/>
                                      <w:marBottom w:val="0"/>
                                      <w:divBdr>
                                        <w:top w:val="none" w:sz="0" w:space="0" w:color="auto"/>
                                        <w:left w:val="none" w:sz="0" w:space="0" w:color="auto"/>
                                        <w:bottom w:val="none" w:sz="0" w:space="0" w:color="auto"/>
                                        <w:right w:val="none" w:sz="0" w:space="0" w:color="auto"/>
                                      </w:divBdr>
                                    </w:div>
                                    <w:div w:id="1826629299">
                                      <w:marLeft w:val="0"/>
                                      <w:marRight w:val="0"/>
                                      <w:marTop w:val="0"/>
                                      <w:marBottom w:val="0"/>
                                      <w:divBdr>
                                        <w:top w:val="none" w:sz="0" w:space="0" w:color="auto"/>
                                        <w:left w:val="none" w:sz="0" w:space="0" w:color="auto"/>
                                        <w:bottom w:val="none" w:sz="0" w:space="0" w:color="auto"/>
                                        <w:right w:val="none" w:sz="0" w:space="0" w:color="auto"/>
                                      </w:divBdr>
                                      <w:divsChild>
                                        <w:div w:id="80182143">
                                          <w:marLeft w:val="0"/>
                                          <w:marRight w:val="0"/>
                                          <w:marTop w:val="0"/>
                                          <w:marBottom w:val="0"/>
                                          <w:divBdr>
                                            <w:top w:val="none" w:sz="0" w:space="0" w:color="auto"/>
                                            <w:left w:val="none" w:sz="0" w:space="0" w:color="auto"/>
                                            <w:bottom w:val="none" w:sz="0" w:space="0" w:color="auto"/>
                                            <w:right w:val="none" w:sz="0" w:space="0" w:color="auto"/>
                                          </w:divBdr>
                                        </w:div>
                                        <w:div w:id="470563000">
                                          <w:marLeft w:val="0"/>
                                          <w:marRight w:val="0"/>
                                          <w:marTop w:val="0"/>
                                          <w:marBottom w:val="0"/>
                                          <w:divBdr>
                                            <w:top w:val="none" w:sz="0" w:space="0" w:color="auto"/>
                                            <w:left w:val="none" w:sz="0" w:space="0" w:color="auto"/>
                                            <w:bottom w:val="none" w:sz="0" w:space="0" w:color="auto"/>
                                            <w:right w:val="none" w:sz="0" w:space="0" w:color="auto"/>
                                          </w:divBdr>
                                        </w:div>
                                      </w:divsChild>
                                    </w:div>
                                    <w:div w:id="2004702029">
                                      <w:marLeft w:val="0"/>
                                      <w:marRight w:val="0"/>
                                      <w:marTop w:val="0"/>
                                      <w:marBottom w:val="0"/>
                                      <w:divBdr>
                                        <w:top w:val="none" w:sz="0" w:space="0" w:color="auto"/>
                                        <w:left w:val="none" w:sz="0" w:space="0" w:color="auto"/>
                                        <w:bottom w:val="none" w:sz="0" w:space="0" w:color="auto"/>
                                        <w:right w:val="none" w:sz="0" w:space="0" w:color="auto"/>
                                      </w:divBdr>
                                    </w:div>
                                    <w:div w:id="201545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7095943">
      <w:bodyDiv w:val="1"/>
      <w:marLeft w:val="0"/>
      <w:marRight w:val="0"/>
      <w:marTop w:val="0"/>
      <w:marBottom w:val="0"/>
      <w:divBdr>
        <w:top w:val="none" w:sz="0" w:space="0" w:color="auto"/>
        <w:left w:val="none" w:sz="0" w:space="0" w:color="auto"/>
        <w:bottom w:val="none" w:sz="0" w:space="0" w:color="auto"/>
        <w:right w:val="none" w:sz="0" w:space="0" w:color="auto"/>
      </w:divBdr>
    </w:div>
    <w:div w:id="765686834">
      <w:bodyDiv w:val="1"/>
      <w:marLeft w:val="0"/>
      <w:marRight w:val="0"/>
      <w:marTop w:val="0"/>
      <w:marBottom w:val="0"/>
      <w:divBdr>
        <w:top w:val="none" w:sz="0" w:space="0" w:color="auto"/>
        <w:left w:val="none" w:sz="0" w:space="0" w:color="auto"/>
        <w:bottom w:val="none" w:sz="0" w:space="0" w:color="auto"/>
        <w:right w:val="none" w:sz="0" w:space="0" w:color="auto"/>
      </w:divBdr>
      <w:divsChild>
        <w:div w:id="439959441">
          <w:marLeft w:val="0"/>
          <w:marRight w:val="0"/>
          <w:marTop w:val="0"/>
          <w:marBottom w:val="0"/>
          <w:divBdr>
            <w:top w:val="none" w:sz="0" w:space="0" w:color="auto"/>
            <w:left w:val="none" w:sz="0" w:space="0" w:color="auto"/>
            <w:bottom w:val="none" w:sz="0" w:space="0" w:color="auto"/>
            <w:right w:val="none" w:sz="0" w:space="0" w:color="auto"/>
          </w:divBdr>
          <w:divsChild>
            <w:div w:id="1104495464">
              <w:marLeft w:val="0"/>
              <w:marRight w:val="0"/>
              <w:marTop w:val="0"/>
              <w:marBottom w:val="0"/>
              <w:divBdr>
                <w:top w:val="none" w:sz="0" w:space="0" w:color="auto"/>
                <w:left w:val="none" w:sz="0" w:space="0" w:color="auto"/>
                <w:bottom w:val="none" w:sz="0" w:space="0" w:color="auto"/>
                <w:right w:val="none" w:sz="0" w:space="0" w:color="auto"/>
              </w:divBdr>
              <w:divsChild>
                <w:div w:id="1743211537">
                  <w:marLeft w:val="0"/>
                  <w:marRight w:val="0"/>
                  <w:marTop w:val="0"/>
                  <w:marBottom w:val="0"/>
                  <w:divBdr>
                    <w:top w:val="none" w:sz="0" w:space="0" w:color="auto"/>
                    <w:left w:val="none" w:sz="0" w:space="0" w:color="auto"/>
                    <w:bottom w:val="none" w:sz="0" w:space="0" w:color="auto"/>
                    <w:right w:val="none" w:sz="0" w:space="0" w:color="auto"/>
                  </w:divBdr>
                  <w:divsChild>
                    <w:div w:id="1135443145">
                      <w:marLeft w:val="0"/>
                      <w:marRight w:val="0"/>
                      <w:marTop w:val="0"/>
                      <w:marBottom w:val="0"/>
                      <w:divBdr>
                        <w:top w:val="none" w:sz="0" w:space="0" w:color="auto"/>
                        <w:left w:val="none" w:sz="0" w:space="0" w:color="auto"/>
                        <w:bottom w:val="none" w:sz="0" w:space="0" w:color="auto"/>
                        <w:right w:val="none" w:sz="0" w:space="0" w:color="auto"/>
                      </w:divBdr>
                      <w:divsChild>
                        <w:div w:id="1749811342">
                          <w:marLeft w:val="0"/>
                          <w:marRight w:val="0"/>
                          <w:marTop w:val="0"/>
                          <w:marBottom w:val="0"/>
                          <w:divBdr>
                            <w:top w:val="none" w:sz="0" w:space="0" w:color="auto"/>
                            <w:left w:val="none" w:sz="0" w:space="0" w:color="auto"/>
                            <w:bottom w:val="none" w:sz="0" w:space="0" w:color="auto"/>
                            <w:right w:val="none" w:sz="0" w:space="0" w:color="auto"/>
                          </w:divBdr>
                          <w:divsChild>
                            <w:div w:id="1473979297">
                              <w:marLeft w:val="0"/>
                              <w:marRight w:val="0"/>
                              <w:marTop w:val="0"/>
                              <w:marBottom w:val="0"/>
                              <w:divBdr>
                                <w:top w:val="none" w:sz="0" w:space="0" w:color="auto"/>
                                <w:left w:val="none" w:sz="0" w:space="0" w:color="auto"/>
                                <w:bottom w:val="none" w:sz="0" w:space="0" w:color="auto"/>
                                <w:right w:val="none" w:sz="0" w:space="0" w:color="auto"/>
                              </w:divBdr>
                              <w:divsChild>
                                <w:div w:id="1997106076">
                                  <w:marLeft w:val="0"/>
                                  <w:marRight w:val="0"/>
                                  <w:marTop w:val="0"/>
                                  <w:marBottom w:val="0"/>
                                  <w:divBdr>
                                    <w:top w:val="none" w:sz="0" w:space="0" w:color="auto"/>
                                    <w:left w:val="none" w:sz="0" w:space="0" w:color="auto"/>
                                    <w:bottom w:val="none" w:sz="0" w:space="0" w:color="auto"/>
                                    <w:right w:val="none" w:sz="0" w:space="0" w:color="auto"/>
                                  </w:divBdr>
                                  <w:divsChild>
                                    <w:div w:id="52706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1996393">
      <w:bodyDiv w:val="1"/>
      <w:marLeft w:val="0"/>
      <w:marRight w:val="0"/>
      <w:marTop w:val="0"/>
      <w:marBottom w:val="0"/>
      <w:divBdr>
        <w:top w:val="none" w:sz="0" w:space="0" w:color="auto"/>
        <w:left w:val="none" w:sz="0" w:space="0" w:color="auto"/>
        <w:bottom w:val="none" w:sz="0" w:space="0" w:color="auto"/>
        <w:right w:val="none" w:sz="0" w:space="0" w:color="auto"/>
      </w:divBdr>
      <w:divsChild>
        <w:div w:id="1078555307">
          <w:marLeft w:val="0"/>
          <w:marRight w:val="0"/>
          <w:marTop w:val="0"/>
          <w:marBottom w:val="0"/>
          <w:divBdr>
            <w:top w:val="none" w:sz="0" w:space="0" w:color="auto"/>
            <w:left w:val="none" w:sz="0" w:space="0" w:color="auto"/>
            <w:bottom w:val="none" w:sz="0" w:space="0" w:color="auto"/>
            <w:right w:val="none" w:sz="0" w:space="0" w:color="auto"/>
          </w:divBdr>
          <w:divsChild>
            <w:div w:id="2059275944">
              <w:marLeft w:val="0"/>
              <w:marRight w:val="0"/>
              <w:marTop w:val="0"/>
              <w:marBottom w:val="0"/>
              <w:divBdr>
                <w:top w:val="none" w:sz="0" w:space="0" w:color="auto"/>
                <w:left w:val="none" w:sz="0" w:space="0" w:color="auto"/>
                <w:bottom w:val="none" w:sz="0" w:space="0" w:color="auto"/>
                <w:right w:val="none" w:sz="0" w:space="0" w:color="auto"/>
              </w:divBdr>
              <w:divsChild>
                <w:div w:id="188809312">
                  <w:marLeft w:val="0"/>
                  <w:marRight w:val="0"/>
                  <w:marTop w:val="0"/>
                  <w:marBottom w:val="0"/>
                  <w:divBdr>
                    <w:top w:val="none" w:sz="0" w:space="0" w:color="auto"/>
                    <w:left w:val="none" w:sz="0" w:space="0" w:color="auto"/>
                    <w:bottom w:val="none" w:sz="0" w:space="0" w:color="auto"/>
                    <w:right w:val="none" w:sz="0" w:space="0" w:color="auto"/>
                  </w:divBdr>
                  <w:divsChild>
                    <w:div w:id="1274174164">
                      <w:marLeft w:val="0"/>
                      <w:marRight w:val="0"/>
                      <w:marTop w:val="0"/>
                      <w:marBottom w:val="0"/>
                      <w:divBdr>
                        <w:top w:val="none" w:sz="0" w:space="0" w:color="auto"/>
                        <w:left w:val="none" w:sz="0" w:space="0" w:color="auto"/>
                        <w:bottom w:val="none" w:sz="0" w:space="0" w:color="auto"/>
                        <w:right w:val="none" w:sz="0" w:space="0" w:color="auto"/>
                      </w:divBdr>
                      <w:divsChild>
                        <w:div w:id="180821827">
                          <w:marLeft w:val="0"/>
                          <w:marRight w:val="0"/>
                          <w:marTop w:val="0"/>
                          <w:marBottom w:val="0"/>
                          <w:divBdr>
                            <w:top w:val="none" w:sz="0" w:space="0" w:color="auto"/>
                            <w:left w:val="none" w:sz="0" w:space="0" w:color="auto"/>
                            <w:bottom w:val="none" w:sz="0" w:space="0" w:color="auto"/>
                            <w:right w:val="none" w:sz="0" w:space="0" w:color="auto"/>
                          </w:divBdr>
                          <w:divsChild>
                            <w:div w:id="1817798373">
                              <w:marLeft w:val="0"/>
                              <w:marRight w:val="0"/>
                              <w:marTop w:val="0"/>
                              <w:marBottom w:val="0"/>
                              <w:divBdr>
                                <w:top w:val="none" w:sz="0" w:space="0" w:color="auto"/>
                                <w:left w:val="none" w:sz="0" w:space="0" w:color="auto"/>
                                <w:bottom w:val="none" w:sz="0" w:space="0" w:color="auto"/>
                                <w:right w:val="none" w:sz="0" w:space="0" w:color="auto"/>
                              </w:divBdr>
                              <w:divsChild>
                                <w:div w:id="1898666880">
                                  <w:marLeft w:val="0"/>
                                  <w:marRight w:val="0"/>
                                  <w:marTop w:val="0"/>
                                  <w:marBottom w:val="0"/>
                                  <w:divBdr>
                                    <w:top w:val="none" w:sz="0" w:space="0" w:color="auto"/>
                                    <w:left w:val="none" w:sz="0" w:space="0" w:color="auto"/>
                                    <w:bottom w:val="none" w:sz="0" w:space="0" w:color="auto"/>
                                    <w:right w:val="none" w:sz="0" w:space="0" w:color="auto"/>
                                  </w:divBdr>
                                  <w:divsChild>
                                    <w:div w:id="590509784">
                                      <w:marLeft w:val="0"/>
                                      <w:marRight w:val="0"/>
                                      <w:marTop w:val="0"/>
                                      <w:marBottom w:val="0"/>
                                      <w:divBdr>
                                        <w:top w:val="none" w:sz="0" w:space="0" w:color="auto"/>
                                        <w:left w:val="none" w:sz="0" w:space="0" w:color="auto"/>
                                        <w:bottom w:val="none" w:sz="0" w:space="0" w:color="auto"/>
                                        <w:right w:val="none" w:sz="0" w:space="0" w:color="auto"/>
                                      </w:divBdr>
                                      <w:divsChild>
                                        <w:div w:id="180002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1972585">
      <w:bodyDiv w:val="1"/>
      <w:marLeft w:val="0"/>
      <w:marRight w:val="0"/>
      <w:marTop w:val="0"/>
      <w:marBottom w:val="0"/>
      <w:divBdr>
        <w:top w:val="none" w:sz="0" w:space="0" w:color="auto"/>
        <w:left w:val="none" w:sz="0" w:space="0" w:color="auto"/>
        <w:bottom w:val="none" w:sz="0" w:space="0" w:color="auto"/>
        <w:right w:val="none" w:sz="0" w:space="0" w:color="auto"/>
      </w:divBdr>
      <w:divsChild>
        <w:div w:id="1151017003">
          <w:marLeft w:val="0"/>
          <w:marRight w:val="0"/>
          <w:marTop w:val="0"/>
          <w:marBottom w:val="0"/>
          <w:divBdr>
            <w:top w:val="none" w:sz="0" w:space="0" w:color="auto"/>
            <w:left w:val="none" w:sz="0" w:space="0" w:color="auto"/>
            <w:bottom w:val="none" w:sz="0" w:space="0" w:color="auto"/>
            <w:right w:val="none" w:sz="0" w:space="0" w:color="auto"/>
          </w:divBdr>
          <w:divsChild>
            <w:div w:id="506790857">
              <w:marLeft w:val="0"/>
              <w:marRight w:val="0"/>
              <w:marTop w:val="0"/>
              <w:marBottom w:val="0"/>
              <w:divBdr>
                <w:top w:val="none" w:sz="0" w:space="0" w:color="auto"/>
                <w:left w:val="none" w:sz="0" w:space="0" w:color="auto"/>
                <w:bottom w:val="none" w:sz="0" w:space="0" w:color="auto"/>
                <w:right w:val="none" w:sz="0" w:space="0" w:color="auto"/>
              </w:divBdr>
              <w:divsChild>
                <w:div w:id="7951213">
                  <w:marLeft w:val="0"/>
                  <w:marRight w:val="0"/>
                  <w:marTop w:val="0"/>
                  <w:marBottom w:val="0"/>
                  <w:divBdr>
                    <w:top w:val="none" w:sz="0" w:space="0" w:color="auto"/>
                    <w:left w:val="none" w:sz="0" w:space="0" w:color="auto"/>
                    <w:bottom w:val="none" w:sz="0" w:space="0" w:color="auto"/>
                    <w:right w:val="none" w:sz="0" w:space="0" w:color="auto"/>
                  </w:divBdr>
                  <w:divsChild>
                    <w:div w:id="1739935693">
                      <w:marLeft w:val="0"/>
                      <w:marRight w:val="0"/>
                      <w:marTop w:val="0"/>
                      <w:marBottom w:val="0"/>
                      <w:divBdr>
                        <w:top w:val="none" w:sz="0" w:space="0" w:color="auto"/>
                        <w:left w:val="none" w:sz="0" w:space="0" w:color="auto"/>
                        <w:bottom w:val="none" w:sz="0" w:space="0" w:color="auto"/>
                        <w:right w:val="none" w:sz="0" w:space="0" w:color="auto"/>
                      </w:divBdr>
                      <w:divsChild>
                        <w:div w:id="1567033320">
                          <w:marLeft w:val="0"/>
                          <w:marRight w:val="0"/>
                          <w:marTop w:val="0"/>
                          <w:marBottom w:val="0"/>
                          <w:divBdr>
                            <w:top w:val="none" w:sz="0" w:space="0" w:color="auto"/>
                            <w:left w:val="none" w:sz="0" w:space="0" w:color="auto"/>
                            <w:bottom w:val="none" w:sz="0" w:space="0" w:color="auto"/>
                            <w:right w:val="none" w:sz="0" w:space="0" w:color="auto"/>
                          </w:divBdr>
                          <w:divsChild>
                            <w:div w:id="928663152">
                              <w:marLeft w:val="0"/>
                              <w:marRight w:val="0"/>
                              <w:marTop w:val="0"/>
                              <w:marBottom w:val="0"/>
                              <w:divBdr>
                                <w:top w:val="none" w:sz="0" w:space="0" w:color="auto"/>
                                <w:left w:val="none" w:sz="0" w:space="0" w:color="auto"/>
                                <w:bottom w:val="none" w:sz="0" w:space="0" w:color="auto"/>
                                <w:right w:val="none" w:sz="0" w:space="0" w:color="auto"/>
                              </w:divBdr>
                              <w:divsChild>
                                <w:div w:id="2138451239">
                                  <w:marLeft w:val="0"/>
                                  <w:marRight w:val="0"/>
                                  <w:marTop w:val="0"/>
                                  <w:marBottom w:val="0"/>
                                  <w:divBdr>
                                    <w:top w:val="none" w:sz="0" w:space="0" w:color="auto"/>
                                    <w:left w:val="none" w:sz="0" w:space="0" w:color="auto"/>
                                    <w:bottom w:val="none" w:sz="0" w:space="0" w:color="auto"/>
                                    <w:right w:val="none" w:sz="0" w:space="0" w:color="auto"/>
                                  </w:divBdr>
                                  <w:divsChild>
                                    <w:div w:id="9840152">
                                      <w:marLeft w:val="0"/>
                                      <w:marRight w:val="0"/>
                                      <w:marTop w:val="0"/>
                                      <w:marBottom w:val="0"/>
                                      <w:divBdr>
                                        <w:top w:val="none" w:sz="0" w:space="0" w:color="auto"/>
                                        <w:left w:val="none" w:sz="0" w:space="0" w:color="auto"/>
                                        <w:bottom w:val="none" w:sz="0" w:space="0" w:color="auto"/>
                                        <w:right w:val="none" w:sz="0" w:space="0" w:color="auto"/>
                                      </w:divBdr>
                                      <w:divsChild>
                                        <w:div w:id="399255795">
                                          <w:marLeft w:val="0"/>
                                          <w:marRight w:val="0"/>
                                          <w:marTop w:val="0"/>
                                          <w:marBottom w:val="0"/>
                                          <w:divBdr>
                                            <w:top w:val="none" w:sz="0" w:space="0" w:color="auto"/>
                                            <w:left w:val="none" w:sz="0" w:space="0" w:color="auto"/>
                                            <w:bottom w:val="none" w:sz="0" w:space="0" w:color="auto"/>
                                            <w:right w:val="none" w:sz="0" w:space="0" w:color="auto"/>
                                          </w:divBdr>
                                          <w:divsChild>
                                            <w:div w:id="127679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4651011">
      <w:bodyDiv w:val="1"/>
      <w:marLeft w:val="0"/>
      <w:marRight w:val="0"/>
      <w:marTop w:val="0"/>
      <w:marBottom w:val="0"/>
      <w:divBdr>
        <w:top w:val="none" w:sz="0" w:space="0" w:color="auto"/>
        <w:left w:val="none" w:sz="0" w:space="0" w:color="auto"/>
        <w:bottom w:val="none" w:sz="0" w:space="0" w:color="auto"/>
        <w:right w:val="none" w:sz="0" w:space="0" w:color="auto"/>
      </w:divBdr>
    </w:div>
    <w:div w:id="931477557">
      <w:bodyDiv w:val="1"/>
      <w:marLeft w:val="0"/>
      <w:marRight w:val="0"/>
      <w:marTop w:val="0"/>
      <w:marBottom w:val="0"/>
      <w:divBdr>
        <w:top w:val="none" w:sz="0" w:space="0" w:color="auto"/>
        <w:left w:val="none" w:sz="0" w:space="0" w:color="auto"/>
        <w:bottom w:val="none" w:sz="0" w:space="0" w:color="auto"/>
        <w:right w:val="none" w:sz="0" w:space="0" w:color="auto"/>
      </w:divBdr>
    </w:div>
    <w:div w:id="932126189">
      <w:bodyDiv w:val="1"/>
      <w:marLeft w:val="0"/>
      <w:marRight w:val="0"/>
      <w:marTop w:val="0"/>
      <w:marBottom w:val="0"/>
      <w:divBdr>
        <w:top w:val="none" w:sz="0" w:space="0" w:color="auto"/>
        <w:left w:val="none" w:sz="0" w:space="0" w:color="auto"/>
        <w:bottom w:val="none" w:sz="0" w:space="0" w:color="auto"/>
        <w:right w:val="none" w:sz="0" w:space="0" w:color="auto"/>
      </w:divBdr>
      <w:divsChild>
        <w:div w:id="286401216">
          <w:marLeft w:val="0"/>
          <w:marRight w:val="0"/>
          <w:marTop w:val="0"/>
          <w:marBottom w:val="0"/>
          <w:divBdr>
            <w:top w:val="none" w:sz="0" w:space="0" w:color="auto"/>
            <w:left w:val="none" w:sz="0" w:space="0" w:color="auto"/>
            <w:bottom w:val="none" w:sz="0" w:space="0" w:color="auto"/>
            <w:right w:val="none" w:sz="0" w:space="0" w:color="auto"/>
          </w:divBdr>
          <w:divsChild>
            <w:div w:id="1000887589">
              <w:marLeft w:val="0"/>
              <w:marRight w:val="0"/>
              <w:marTop w:val="0"/>
              <w:marBottom w:val="0"/>
              <w:divBdr>
                <w:top w:val="none" w:sz="0" w:space="0" w:color="auto"/>
                <w:left w:val="none" w:sz="0" w:space="0" w:color="auto"/>
                <w:bottom w:val="none" w:sz="0" w:space="0" w:color="auto"/>
                <w:right w:val="none" w:sz="0" w:space="0" w:color="auto"/>
              </w:divBdr>
              <w:divsChild>
                <w:div w:id="1803767465">
                  <w:marLeft w:val="0"/>
                  <w:marRight w:val="0"/>
                  <w:marTop w:val="0"/>
                  <w:marBottom w:val="0"/>
                  <w:divBdr>
                    <w:top w:val="none" w:sz="0" w:space="0" w:color="auto"/>
                    <w:left w:val="none" w:sz="0" w:space="0" w:color="auto"/>
                    <w:bottom w:val="none" w:sz="0" w:space="0" w:color="auto"/>
                    <w:right w:val="none" w:sz="0" w:space="0" w:color="auto"/>
                  </w:divBdr>
                  <w:divsChild>
                    <w:div w:id="1029648086">
                      <w:marLeft w:val="0"/>
                      <w:marRight w:val="0"/>
                      <w:marTop w:val="0"/>
                      <w:marBottom w:val="0"/>
                      <w:divBdr>
                        <w:top w:val="none" w:sz="0" w:space="0" w:color="auto"/>
                        <w:left w:val="none" w:sz="0" w:space="0" w:color="auto"/>
                        <w:bottom w:val="none" w:sz="0" w:space="0" w:color="auto"/>
                        <w:right w:val="none" w:sz="0" w:space="0" w:color="auto"/>
                      </w:divBdr>
                      <w:divsChild>
                        <w:div w:id="1430737657">
                          <w:marLeft w:val="0"/>
                          <w:marRight w:val="0"/>
                          <w:marTop w:val="0"/>
                          <w:marBottom w:val="0"/>
                          <w:divBdr>
                            <w:top w:val="none" w:sz="0" w:space="0" w:color="auto"/>
                            <w:left w:val="none" w:sz="0" w:space="0" w:color="auto"/>
                            <w:bottom w:val="none" w:sz="0" w:space="0" w:color="auto"/>
                            <w:right w:val="none" w:sz="0" w:space="0" w:color="auto"/>
                          </w:divBdr>
                          <w:divsChild>
                            <w:div w:id="497695597">
                              <w:marLeft w:val="0"/>
                              <w:marRight w:val="0"/>
                              <w:marTop w:val="0"/>
                              <w:marBottom w:val="0"/>
                              <w:divBdr>
                                <w:top w:val="none" w:sz="0" w:space="0" w:color="auto"/>
                                <w:left w:val="none" w:sz="0" w:space="0" w:color="auto"/>
                                <w:bottom w:val="none" w:sz="0" w:space="0" w:color="auto"/>
                                <w:right w:val="none" w:sz="0" w:space="0" w:color="auto"/>
                              </w:divBdr>
                              <w:divsChild>
                                <w:div w:id="1711152885">
                                  <w:marLeft w:val="0"/>
                                  <w:marRight w:val="0"/>
                                  <w:marTop w:val="0"/>
                                  <w:marBottom w:val="0"/>
                                  <w:divBdr>
                                    <w:top w:val="none" w:sz="0" w:space="0" w:color="auto"/>
                                    <w:left w:val="none" w:sz="0" w:space="0" w:color="auto"/>
                                    <w:bottom w:val="none" w:sz="0" w:space="0" w:color="auto"/>
                                    <w:right w:val="none" w:sz="0" w:space="0" w:color="auto"/>
                                  </w:divBdr>
                                  <w:divsChild>
                                    <w:div w:id="1259751321">
                                      <w:marLeft w:val="0"/>
                                      <w:marRight w:val="0"/>
                                      <w:marTop w:val="0"/>
                                      <w:marBottom w:val="0"/>
                                      <w:divBdr>
                                        <w:top w:val="none" w:sz="0" w:space="0" w:color="auto"/>
                                        <w:left w:val="none" w:sz="0" w:space="0" w:color="auto"/>
                                        <w:bottom w:val="none" w:sz="0" w:space="0" w:color="auto"/>
                                        <w:right w:val="none" w:sz="0" w:space="0" w:color="auto"/>
                                      </w:divBdr>
                                      <w:divsChild>
                                        <w:div w:id="154536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035261">
      <w:bodyDiv w:val="1"/>
      <w:marLeft w:val="0"/>
      <w:marRight w:val="0"/>
      <w:marTop w:val="0"/>
      <w:marBottom w:val="0"/>
      <w:divBdr>
        <w:top w:val="none" w:sz="0" w:space="0" w:color="auto"/>
        <w:left w:val="none" w:sz="0" w:space="0" w:color="auto"/>
        <w:bottom w:val="none" w:sz="0" w:space="0" w:color="auto"/>
        <w:right w:val="none" w:sz="0" w:space="0" w:color="auto"/>
      </w:divBdr>
      <w:divsChild>
        <w:div w:id="329528689">
          <w:marLeft w:val="0"/>
          <w:marRight w:val="0"/>
          <w:marTop w:val="0"/>
          <w:marBottom w:val="0"/>
          <w:divBdr>
            <w:top w:val="none" w:sz="0" w:space="0" w:color="auto"/>
            <w:left w:val="none" w:sz="0" w:space="0" w:color="auto"/>
            <w:bottom w:val="none" w:sz="0" w:space="0" w:color="auto"/>
            <w:right w:val="none" w:sz="0" w:space="0" w:color="auto"/>
          </w:divBdr>
          <w:divsChild>
            <w:div w:id="919028024">
              <w:marLeft w:val="0"/>
              <w:marRight w:val="0"/>
              <w:marTop w:val="0"/>
              <w:marBottom w:val="0"/>
              <w:divBdr>
                <w:top w:val="none" w:sz="0" w:space="0" w:color="auto"/>
                <w:left w:val="none" w:sz="0" w:space="0" w:color="auto"/>
                <w:bottom w:val="none" w:sz="0" w:space="0" w:color="auto"/>
                <w:right w:val="none" w:sz="0" w:space="0" w:color="auto"/>
              </w:divBdr>
              <w:divsChild>
                <w:div w:id="340855570">
                  <w:marLeft w:val="0"/>
                  <w:marRight w:val="0"/>
                  <w:marTop w:val="0"/>
                  <w:marBottom w:val="0"/>
                  <w:divBdr>
                    <w:top w:val="none" w:sz="0" w:space="0" w:color="auto"/>
                    <w:left w:val="none" w:sz="0" w:space="0" w:color="auto"/>
                    <w:bottom w:val="none" w:sz="0" w:space="0" w:color="auto"/>
                    <w:right w:val="none" w:sz="0" w:space="0" w:color="auto"/>
                  </w:divBdr>
                  <w:divsChild>
                    <w:div w:id="150567001">
                      <w:marLeft w:val="0"/>
                      <w:marRight w:val="0"/>
                      <w:marTop w:val="0"/>
                      <w:marBottom w:val="0"/>
                      <w:divBdr>
                        <w:top w:val="none" w:sz="0" w:space="0" w:color="auto"/>
                        <w:left w:val="none" w:sz="0" w:space="0" w:color="auto"/>
                        <w:bottom w:val="none" w:sz="0" w:space="0" w:color="auto"/>
                        <w:right w:val="none" w:sz="0" w:space="0" w:color="auto"/>
                      </w:divBdr>
                      <w:divsChild>
                        <w:div w:id="1211040531">
                          <w:marLeft w:val="0"/>
                          <w:marRight w:val="0"/>
                          <w:marTop w:val="0"/>
                          <w:marBottom w:val="0"/>
                          <w:divBdr>
                            <w:top w:val="none" w:sz="0" w:space="0" w:color="auto"/>
                            <w:left w:val="none" w:sz="0" w:space="0" w:color="auto"/>
                            <w:bottom w:val="none" w:sz="0" w:space="0" w:color="auto"/>
                            <w:right w:val="none" w:sz="0" w:space="0" w:color="auto"/>
                          </w:divBdr>
                          <w:divsChild>
                            <w:div w:id="164513936">
                              <w:marLeft w:val="0"/>
                              <w:marRight w:val="0"/>
                              <w:marTop w:val="0"/>
                              <w:marBottom w:val="0"/>
                              <w:divBdr>
                                <w:top w:val="none" w:sz="0" w:space="0" w:color="auto"/>
                                <w:left w:val="none" w:sz="0" w:space="0" w:color="auto"/>
                                <w:bottom w:val="none" w:sz="0" w:space="0" w:color="auto"/>
                                <w:right w:val="none" w:sz="0" w:space="0" w:color="auto"/>
                              </w:divBdr>
                              <w:divsChild>
                                <w:div w:id="1780030923">
                                  <w:marLeft w:val="0"/>
                                  <w:marRight w:val="0"/>
                                  <w:marTop w:val="0"/>
                                  <w:marBottom w:val="0"/>
                                  <w:divBdr>
                                    <w:top w:val="none" w:sz="0" w:space="0" w:color="auto"/>
                                    <w:left w:val="none" w:sz="0" w:space="0" w:color="auto"/>
                                    <w:bottom w:val="none" w:sz="0" w:space="0" w:color="auto"/>
                                    <w:right w:val="none" w:sz="0" w:space="0" w:color="auto"/>
                                  </w:divBdr>
                                  <w:divsChild>
                                    <w:div w:id="2015649064">
                                      <w:marLeft w:val="0"/>
                                      <w:marRight w:val="0"/>
                                      <w:marTop w:val="0"/>
                                      <w:marBottom w:val="0"/>
                                      <w:divBdr>
                                        <w:top w:val="none" w:sz="0" w:space="0" w:color="auto"/>
                                        <w:left w:val="none" w:sz="0" w:space="0" w:color="auto"/>
                                        <w:bottom w:val="none" w:sz="0" w:space="0" w:color="auto"/>
                                        <w:right w:val="none" w:sz="0" w:space="0" w:color="auto"/>
                                      </w:divBdr>
                                      <w:divsChild>
                                        <w:div w:id="1979609766">
                                          <w:marLeft w:val="0"/>
                                          <w:marRight w:val="0"/>
                                          <w:marTop w:val="0"/>
                                          <w:marBottom w:val="0"/>
                                          <w:divBdr>
                                            <w:top w:val="none" w:sz="0" w:space="0" w:color="auto"/>
                                            <w:left w:val="none" w:sz="0" w:space="0" w:color="auto"/>
                                            <w:bottom w:val="none" w:sz="0" w:space="0" w:color="auto"/>
                                            <w:right w:val="none" w:sz="0" w:space="0" w:color="auto"/>
                                          </w:divBdr>
                                          <w:divsChild>
                                            <w:div w:id="72090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7735124">
      <w:bodyDiv w:val="1"/>
      <w:marLeft w:val="0"/>
      <w:marRight w:val="0"/>
      <w:marTop w:val="0"/>
      <w:marBottom w:val="0"/>
      <w:divBdr>
        <w:top w:val="none" w:sz="0" w:space="0" w:color="auto"/>
        <w:left w:val="none" w:sz="0" w:space="0" w:color="auto"/>
        <w:bottom w:val="none" w:sz="0" w:space="0" w:color="auto"/>
        <w:right w:val="none" w:sz="0" w:space="0" w:color="auto"/>
      </w:divBdr>
    </w:div>
    <w:div w:id="1013994160">
      <w:bodyDiv w:val="1"/>
      <w:marLeft w:val="0"/>
      <w:marRight w:val="0"/>
      <w:marTop w:val="0"/>
      <w:marBottom w:val="0"/>
      <w:divBdr>
        <w:top w:val="none" w:sz="0" w:space="0" w:color="auto"/>
        <w:left w:val="none" w:sz="0" w:space="0" w:color="auto"/>
        <w:bottom w:val="none" w:sz="0" w:space="0" w:color="auto"/>
        <w:right w:val="none" w:sz="0" w:space="0" w:color="auto"/>
      </w:divBdr>
      <w:divsChild>
        <w:div w:id="784347878">
          <w:marLeft w:val="0"/>
          <w:marRight w:val="0"/>
          <w:marTop w:val="0"/>
          <w:marBottom w:val="0"/>
          <w:divBdr>
            <w:top w:val="none" w:sz="0" w:space="0" w:color="auto"/>
            <w:left w:val="none" w:sz="0" w:space="0" w:color="auto"/>
            <w:bottom w:val="none" w:sz="0" w:space="0" w:color="auto"/>
            <w:right w:val="none" w:sz="0" w:space="0" w:color="auto"/>
          </w:divBdr>
          <w:divsChild>
            <w:div w:id="1114250727">
              <w:marLeft w:val="0"/>
              <w:marRight w:val="0"/>
              <w:marTop w:val="0"/>
              <w:marBottom w:val="0"/>
              <w:divBdr>
                <w:top w:val="none" w:sz="0" w:space="0" w:color="auto"/>
                <w:left w:val="none" w:sz="0" w:space="0" w:color="auto"/>
                <w:bottom w:val="none" w:sz="0" w:space="0" w:color="auto"/>
                <w:right w:val="none" w:sz="0" w:space="0" w:color="auto"/>
              </w:divBdr>
              <w:divsChild>
                <w:div w:id="1545873219">
                  <w:marLeft w:val="0"/>
                  <w:marRight w:val="0"/>
                  <w:marTop w:val="0"/>
                  <w:marBottom w:val="0"/>
                  <w:divBdr>
                    <w:top w:val="none" w:sz="0" w:space="0" w:color="auto"/>
                    <w:left w:val="none" w:sz="0" w:space="0" w:color="auto"/>
                    <w:bottom w:val="none" w:sz="0" w:space="0" w:color="auto"/>
                    <w:right w:val="none" w:sz="0" w:space="0" w:color="auto"/>
                  </w:divBdr>
                  <w:divsChild>
                    <w:div w:id="663244568">
                      <w:marLeft w:val="0"/>
                      <w:marRight w:val="0"/>
                      <w:marTop w:val="0"/>
                      <w:marBottom w:val="0"/>
                      <w:divBdr>
                        <w:top w:val="none" w:sz="0" w:space="0" w:color="auto"/>
                        <w:left w:val="none" w:sz="0" w:space="0" w:color="auto"/>
                        <w:bottom w:val="none" w:sz="0" w:space="0" w:color="auto"/>
                        <w:right w:val="none" w:sz="0" w:space="0" w:color="auto"/>
                      </w:divBdr>
                      <w:divsChild>
                        <w:div w:id="2083598791">
                          <w:marLeft w:val="0"/>
                          <w:marRight w:val="0"/>
                          <w:marTop w:val="0"/>
                          <w:marBottom w:val="0"/>
                          <w:divBdr>
                            <w:top w:val="none" w:sz="0" w:space="0" w:color="auto"/>
                            <w:left w:val="none" w:sz="0" w:space="0" w:color="auto"/>
                            <w:bottom w:val="none" w:sz="0" w:space="0" w:color="auto"/>
                            <w:right w:val="none" w:sz="0" w:space="0" w:color="auto"/>
                          </w:divBdr>
                          <w:divsChild>
                            <w:div w:id="355470877">
                              <w:marLeft w:val="0"/>
                              <w:marRight w:val="0"/>
                              <w:marTop w:val="0"/>
                              <w:marBottom w:val="0"/>
                              <w:divBdr>
                                <w:top w:val="none" w:sz="0" w:space="0" w:color="auto"/>
                                <w:left w:val="none" w:sz="0" w:space="0" w:color="auto"/>
                                <w:bottom w:val="none" w:sz="0" w:space="0" w:color="auto"/>
                                <w:right w:val="none" w:sz="0" w:space="0" w:color="auto"/>
                              </w:divBdr>
                              <w:divsChild>
                                <w:div w:id="1729500926">
                                  <w:marLeft w:val="0"/>
                                  <w:marRight w:val="0"/>
                                  <w:marTop w:val="0"/>
                                  <w:marBottom w:val="0"/>
                                  <w:divBdr>
                                    <w:top w:val="none" w:sz="0" w:space="0" w:color="auto"/>
                                    <w:left w:val="none" w:sz="0" w:space="0" w:color="auto"/>
                                    <w:bottom w:val="none" w:sz="0" w:space="0" w:color="auto"/>
                                    <w:right w:val="none" w:sz="0" w:space="0" w:color="auto"/>
                                  </w:divBdr>
                                  <w:divsChild>
                                    <w:div w:id="1253465571">
                                      <w:marLeft w:val="0"/>
                                      <w:marRight w:val="0"/>
                                      <w:marTop w:val="0"/>
                                      <w:marBottom w:val="0"/>
                                      <w:divBdr>
                                        <w:top w:val="none" w:sz="0" w:space="0" w:color="auto"/>
                                        <w:left w:val="none" w:sz="0" w:space="0" w:color="auto"/>
                                        <w:bottom w:val="none" w:sz="0" w:space="0" w:color="auto"/>
                                        <w:right w:val="none" w:sz="0" w:space="0" w:color="auto"/>
                                      </w:divBdr>
                                      <w:divsChild>
                                        <w:div w:id="1691025416">
                                          <w:marLeft w:val="0"/>
                                          <w:marRight w:val="0"/>
                                          <w:marTop w:val="0"/>
                                          <w:marBottom w:val="0"/>
                                          <w:divBdr>
                                            <w:top w:val="none" w:sz="0" w:space="0" w:color="auto"/>
                                            <w:left w:val="none" w:sz="0" w:space="0" w:color="auto"/>
                                            <w:bottom w:val="none" w:sz="0" w:space="0" w:color="auto"/>
                                            <w:right w:val="none" w:sz="0" w:space="0" w:color="auto"/>
                                          </w:divBdr>
                                          <w:divsChild>
                                            <w:div w:id="202558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8699674">
      <w:bodyDiv w:val="1"/>
      <w:marLeft w:val="0"/>
      <w:marRight w:val="0"/>
      <w:marTop w:val="0"/>
      <w:marBottom w:val="0"/>
      <w:divBdr>
        <w:top w:val="none" w:sz="0" w:space="0" w:color="auto"/>
        <w:left w:val="none" w:sz="0" w:space="0" w:color="auto"/>
        <w:bottom w:val="none" w:sz="0" w:space="0" w:color="auto"/>
        <w:right w:val="none" w:sz="0" w:space="0" w:color="auto"/>
      </w:divBdr>
      <w:divsChild>
        <w:div w:id="647439641">
          <w:marLeft w:val="0"/>
          <w:marRight w:val="0"/>
          <w:marTop w:val="0"/>
          <w:marBottom w:val="0"/>
          <w:divBdr>
            <w:top w:val="none" w:sz="0" w:space="0" w:color="auto"/>
            <w:left w:val="none" w:sz="0" w:space="0" w:color="auto"/>
            <w:bottom w:val="none" w:sz="0" w:space="0" w:color="auto"/>
            <w:right w:val="none" w:sz="0" w:space="0" w:color="auto"/>
          </w:divBdr>
          <w:divsChild>
            <w:div w:id="1986663343">
              <w:marLeft w:val="0"/>
              <w:marRight w:val="0"/>
              <w:marTop w:val="0"/>
              <w:marBottom w:val="0"/>
              <w:divBdr>
                <w:top w:val="none" w:sz="0" w:space="0" w:color="auto"/>
                <w:left w:val="none" w:sz="0" w:space="0" w:color="auto"/>
                <w:bottom w:val="none" w:sz="0" w:space="0" w:color="auto"/>
                <w:right w:val="none" w:sz="0" w:space="0" w:color="auto"/>
              </w:divBdr>
              <w:divsChild>
                <w:div w:id="312877612">
                  <w:marLeft w:val="0"/>
                  <w:marRight w:val="0"/>
                  <w:marTop w:val="0"/>
                  <w:marBottom w:val="0"/>
                  <w:divBdr>
                    <w:top w:val="none" w:sz="0" w:space="0" w:color="auto"/>
                    <w:left w:val="none" w:sz="0" w:space="0" w:color="auto"/>
                    <w:bottom w:val="none" w:sz="0" w:space="0" w:color="auto"/>
                    <w:right w:val="none" w:sz="0" w:space="0" w:color="auto"/>
                  </w:divBdr>
                  <w:divsChild>
                    <w:div w:id="1443188362">
                      <w:marLeft w:val="0"/>
                      <w:marRight w:val="0"/>
                      <w:marTop w:val="0"/>
                      <w:marBottom w:val="0"/>
                      <w:divBdr>
                        <w:top w:val="none" w:sz="0" w:space="0" w:color="auto"/>
                        <w:left w:val="none" w:sz="0" w:space="0" w:color="auto"/>
                        <w:bottom w:val="none" w:sz="0" w:space="0" w:color="auto"/>
                        <w:right w:val="none" w:sz="0" w:space="0" w:color="auto"/>
                      </w:divBdr>
                      <w:divsChild>
                        <w:div w:id="477502772">
                          <w:marLeft w:val="0"/>
                          <w:marRight w:val="0"/>
                          <w:marTop w:val="0"/>
                          <w:marBottom w:val="0"/>
                          <w:divBdr>
                            <w:top w:val="none" w:sz="0" w:space="0" w:color="auto"/>
                            <w:left w:val="none" w:sz="0" w:space="0" w:color="auto"/>
                            <w:bottom w:val="none" w:sz="0" w:space="0" w:color="auto"/>
                            <w:right w:val="none" w:sz="0" w:space="0" w:color="auto"/>
                          </w:divBdr>
                          <w:divsChild>
                            <w:div w:id="124809758">
                              <w:marLeft w:val="0"/>
                              <w:marRight w:val="0"/>
                              <w:marTop w:val="0"/>
                              <w:marBottom w:val="0"/>
                              <w:divBdr>
                                <w:top w:val="none" w:sz="0" w:space="0" w:color="auto"/>
                                <w:left w:val="none" w:sz="0" w:space="0" w:color="auto"/>
                                <w:bottom w:val="none" w:sz="0" w:space="0" w:color="auto"/>
                                <w:right w:val="none" w:sz="0" w:space="0" w:color="auto"/>
                              </w:divBdr>
                              <w:divsChild>
                                <w:div w:id="1700617750">
                                  <w:marLeft w:val="0"/>
                                  <w:marRight w:val="0"/>
                                  <w:marTop w:val="0"/>
                                  <w:marBottom w:val="0"/>
                                  <w:divBdr>
                                    <w:top w:val="none" w:sz="0" w:space="0" w:color="auto"/>
                                    <w:left w:val="none" w:sz="0" w:space="0" w:color="auto"/>
                                    <w:bottom w:val="none" w:sz="0" w:space="0" w:color="auto"/>
                                    <w:right w:val="none" w:sz="0" w:space="0" w:color="auto"/>
                                  </w:divBdr>
                                  <w:divsChild>
                                    <w:div w:id="789937840">
                                      <w:marLeft w:val="0"/>
                                      <w:marRight w:val="0"/>
                                      <w:marTop w:val="0"/>
                                      <w:marBottom w:val="0"/>
                                      <w:divBdr>
                                        <w:top w:val="none" w:sz="0" w:space="0" w:color="auto"/>
                                        <w:left w:val="none" w:sz="0" w:space="0" w:color="auto"/>
                                        <w:bottom w:val="none" w:sz="0" w:space="0" w:color="auto"/>
                                        <w:right w:val="none" w:sz="0" w:space="0" w:color="auto"/>
                                      </w:divBdr>
                                      <w:divsChild>
                                        <w:div w:id="2035114806">
                                          <w:marLeft w:val="0"/>
                                          <w:marRight w:val="0"/>
                                          <w:marTop w:val="0"/>
                                          <w:marBottom w:val="0"/>
                                          <w:divBdr>
                                            <w:top w:val="none" w:sz="0" w:space="0" w:color="auto"/>
                                            <w:left w:val="none" w:sz="0" w:space="0" w:color="auto"/>
                                            <w:bottom w:val="none" w:sz="0" w:space="0" w:color="auto"/>
                                            <w:right w:val="none" w:sz="0" w:space="0" w:color="auto"/>
                                          </w:divBdr>
                                          <w:divsChild>
                                            <w:div w:id="724986967">
                                              <w:marLeft w:val="0"/>
                                              <w:marRight w:val="0"/>
                                              <w:marTop w:val="0"/>
                                              <w:marBottom w:val="0"/>
                                              <w:divBdr>
                                                <w:top w:val="none" w:sz="0" w:space="0" w:color="auto"/>
                                                <w:left w:val="none" w:sz="0" w:space="0" w:color="auto"/>
                                                <w:bottom w:val="none" w:sz="0" w:space="0" w:color="auto"/>
                                                <w:right w:val="none" w:sz="0" w:space="0" w:color="auto"/>
                                              </w:divBdr>
                                              <w:divsChild>
                                                <w:div w:id="40117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28603893">
      <w:bodyDiv w:val="1"/>
      <w:marLeft w:val="0"/>
      <w:marRight w:val="0"/>
      <w:marTop w:val="0"/>
      <w:marBottom w:val="0"/>
      <w:divBdr>
        <w:top w:val="none" w:sz="0" w:space="0" w:color="auto"/>
        <w:left w:val="none" w:sz="0" w:space="0" w:color="auto"/>
        <w:bottom w:val="none" w:sz="0" w:space="0" w:color="auto"/>
        <w:right w:val="none" w:sz="0" w:space="0" w:color="auto"/>
      </w:divBdr>
    </w:div>
    <w:div w:id="1051881620">
      <w:bodyDiv w:val="1"/>
      <w:marLeft w:val="0"/>
      <w:marRight w:val="0"/>
      <w:marTop w:val="0"/>
      <w:marBottom w:val="0"/>
      <w:divBdr>
        <w:top w:val="none" w:sz="0" w:space="0" w:color="auto"/>
        <w:left w:val="none" w:sz="0" w:space="0" w:color="auto"/>
        <w:bottom w:val="none" w:sz="0" w:space="0" w:color="auto"/>
        <w:right w:val="none" w:sz="0" w:space="0" w:color="auto"/>
      </w:divBdr>
      <w:divsChild>
        <w:div w:id="452404925">
          <w:marLeft w:val="960"/>
          <w:marRight w:val="0"/>
          <w:marTop w:val="0"/>
          <w:marBottom w:val="0"/>
          <w:divBdr>
            <w:top w:val="none" w:sz="0" w:space="0" w:color="auto"/>
            <w:left w:val="none" w:sz="0" w:space="0" w:color="auto"/>
            <w:bottom w:val="none" w:sz="0" w:space="0" w:color="auto"/>
            <w:right w:val="none" w:sz="0" w:space="0" w:color="auto"/>
          </w:divBdr>
        </w:div>
      </w:divsChild>
    </w:div>
    <w:div w:id="1057050507">
      <w:bodyDiv w:val="1"/>
      <w:marLeft w:val="0"/>
      <w:marRight w:val="0"/>
      <w:marTop w:val="0"/>
      <w:marBottom w:val="0"/>
      <w:divBdr>
        <w:top w:val="none" w:sz="0" w:space="0" w:color="auto"/>
        <w:left w:val="none" w:sz="0" w:space="0" w:color="auto"/>
        <w:bottom w:val="none" w:sz="0" w:space="0" w:color="auto"/>
        <w:right w:val="none" w:sz="0" w:space="0" w:color="auto"/>
      </w:divBdr>
      <w:divsChild>
        <w:div w:id="1994599178">
          <w:marLeft w:val="0"/>
          <w:marRight w:val="0"/>
          <w:marTop w:val="0"/>
          <w:marBottom w:val="0"/>
          <w:divBdr>
            <w:top w:val="none" w:sz="0" w:space="0" w:color="auto"/>
            <w:left w:val="none" w:sz="0" w:space="0" w:color="auto"/>
            <w:bottom w:val="none" w:sz="0" w:space="0" w:color="auto"/>
            <w:right w:val="none" w:sz="0" w:space="0" w:color="auto"/>
          </w:divBdr>
          <w:divsChild>
            <w:div w:id="342174362">
              <w:marLeft w:val="0"/>
              <w:marRight w:val="0"/>
              <w:marTop w:val="0"/>
              <w:marBottom w:val="0"/>
              <w:divBdr>
                <w:top w:val="none" w:sz="0" w:space="0" w:color="auto"/>
                <w:left w:val="none" w:sz="0" w:space="0" w:color="auto"/>
                <w:bottom w:val="none" w:sz="0" w:space="0" w:color="auto"/>
                <w:right w:val="none" w:sz="0" w:space="0" w:color="auto"/>
              </w:divBdr>
              <w:divsChild>
                <w:div w:id="270430987">
                  <w:marLeft w:val="0"/>
                  <w:marRight w:val="0"/>
                  <w:marTop w:val="0"/>
                  <w:marBottom w:val="0"/>
                  <w:divBdr>
                    <w:top w:val="none" w:sz="0" w:space="0" w:color="auto"/>
                    <w:left w:val="none" w:sz="0" w:space="0" w:color="auto"/>
                    <w:bottom w:val="none" w:sz="0" w:space="0" w:color="auto"/>
                    <w:right w:val="none" w:sz="0" w:space="0" w:color="auto"/>
                  </w:divBdr>
                  <w:divsChild>
                    <w:div w:id="2043364647">
                      <w:marLeft w:val="0"/>
                      <w:marRight w:val="0"/>
                      <w:marTop w:val="0"/>
                      <w:marBottom w:val="0"/>
                      <w:divBdr>
                        <w:top w:val="none" w:sz="0" w:space="0" w:color="auto"/>
                        <w:left w:val="none" w:sz="0" w:space="0" w:color="auto"/>
                        <w:bottom w:val="none" w:sz="0" w:space="0" w:color="auto"/>
                        <w:right w:val="none" w:sz="0" w:space="0" w:color="auto"/>
                      </w:divBdr>
                      <w:divsChild>
                        <w:div w:id="326245911">
                          <w:marLeft w:val="0"/>
                          <w:marRight w:val="0"/>
                          <w:marTop w:val="0"/>
                          <w:marBottom w:val="0"/>
                          <w:divBdr>
                            <w:top w:val="none" w:sz="0" w:space="0" w:color="auto"/>
                            <w:left w:val="none" w:sz="0" w:space="0" w:color="auto"/>
                            <w:bottom w:val="none" w:sz="0" w:space="0" w:color="auto"/>
                            <w:right w:val="none" w:sz="0" w:space="0" w:color="auto"/>
                          </w:divBdr>
                          <w:divsChild>
                            <w:div w:id="1844516169">
                              <w:marLeft w:val="0"/>
                              <w:marRight w:val="0"/>
                              <w:marTop w:val="0"/>
                              <w:marBottom w:val="0"/>
                              <w:divBdr>
                                <w:top w:val="none" w:sz="0" w:space="0" w:color="auto"/>
                                <w:left w:val="none" w:sz="0" w:space="0" w:color="auto"/>
                                <w:bottom w:val="none" w:sz="0" w:space="0" w:color="auto"/>
                                <w:right w:val="none" w:sz="0" w:space="0" w:color="auto"/>
                              </w:divBdr>
                              <w:divsChild>
                                <w:div w:id="1214465916">
                                  <w:marLeft w:val="0"/>
                                  <w:marRight w:val="0"/>
                                  <w:marTop w:val="0"/>
                                  <w:marBottom w:val="0"/>
                                  <w:divBdr>
                                    <w:top w:val="none" w:sz="0" w:space="0" w:color="auto"/>
                                    <w:left w:val="none" w:sz="0" w:space="0" w:color="auto"/>
                                    <w:bottom w:val="none" w:sz="0" w:space="0" w:color="auto"/>
                                    <w:right w:val="none" w:sz="0" w:space="0" w:color="auto"/>
                                  </w:divBdr>
                                  <w:divsChild>
                                    <w:div w:id="1136948698">
                                      <w:marLeft w:val="0"/>
                                      <w:marRight w:val="0"/>
                                      <w:marTop w:val="0"/>
                                      <w:marBottom w:val="0"/>
                                      <w:divBdr>
                                        <w:top w:val="none" w:sz="0" w:space="0" w:color="auto"/>
                                        <w:left w:val="none" w:sz="0" w:space="0" w:color="auto"/>
                                        <w:bottom w:val="none" w:sz="0" w:space="0" w:color="auto"/>
                                        <w:right w:val="none" w:sz="0" w:space="0" w:color="auto"/>
                                      </w:divBdr>
                                      <w:divsChild>
                                        <w:div w:id="1670131710">
                                          <w:marLeft w:val="0"/>
                                          <w:marRight w:val="0"/>
                                          <w:marTop w:val="0"/>
                                          <w:marBottom w:val="0"/>
                                          <w:divBdr>
                                            <w:top w:val="none" w:sz="0" w:space="0" w:color="auto"/>
                                            <w:left w:val="none" w:sz="0" w:space="0" w:color="auto"/>
                                            <w:bottom w:val="none" w:sz="0" w:space="0" w:color="auto"/>
                                            <w:right w:val="none" w:sz="0" w:space="0" w:color="auto"/>
                                          </w:divBdr>
                                          <w:divsChild>
                                            <w:div w:id="91173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1290084">
      <w:bodyDiv w:val="1"/>
      <w:marLeft w:val="0"/>
      <w:marRight w:val="0"/>
      <w:marTop w:val="0"/>
      <w:marBottom w:val="0"/>
      <w:divBdr>
        <w:top w:val="none" w:sz="0" w:space="0" w:color="auto"/>
        <w:left w:val="none" w:sz="0" w:space="0" w:color="auto"/>
        <w:bottom w:val="none" w:sz="0" w:space="0" w:color="auto"/>
        <w:right w:val="none" w:sz="0" w:space="0" w:color="auto"/>
      </w:divBdr>
      <w:divsChild>
        <w:div w:id="1080911437">
          <w:marLeft w:val="0"/>
          <w:marRight w:val="0"/>
          <w:marTop w:val="0"/>
          <w:marBottom w:val="0"/>
          <w:divBdr>
            <w:top w:val="none" w:sz="0" w:space="0" w:color="auto"/>
            <w:left w:val="none" w:sz="0" w:space="0" w:color="auto"/>
            <w:bottom w:val="none" w:sz="0" w:space="0" w:color="auto"/>
            <w:right w:val="none" w:sz="0" w:space="0" w:color="auto"/>
          </w:divBdr>
          <w:divsChild>
            <w:div w:id="1817726403">
              <w:marLeft w:val="0"/>
              <w:marRight w:val="0"/>
              <w:marTop w:val="0"/>
              <w:marBottom w:val="0"/>
              <w:divBdr>
                <w:top w:val="none" w:sz="0" w:space="0" w:color="auto"/>
                <w:left w:val="none" w:sz="0" w:space="0" w:color="auto"/>
                <w:bottom w:val="none" w:sz="0" w:space="0" w:color="auto"/>
                <w:right w:val="none" w:sz="0" w:space="0" w:color="auto"/>
              </w:divBdr>
              <w:divsChild>
                <w:div w:id="91710083">
                  <w:marLeft w:val="0"/>
                  <w:marRight w:val="0"/>
                  <w:marTop w:val="0"/>
                  <w:marBottom w:val="0"/>
                  <w:divBdr>
                    <w:top w:val="none" w:sz="0" w:space="0" w:color="auto"/>
                    <w:left w:val="none" w:sz="0" w:space="0" w:color="auto"/>
                    <w:bottom w:val="none" w:sz="0" w:space="0" w:color="auto"/>
                    <w:right w:val="none" w:sz="0" w:space="0" w:color="auto"/>
                  </w:divBdr>
                  <w:divsChild>
                    <w:div w:id="657535079">
                      <w:marLeft w:val="0"/>
                      <w:marRight w:val="0"/>
                      <w:marTop w:val="0"/>
                      <w:marBottom w:val="0"/>
                      <w:divBdr>
                        <w:top w:val="none" w:sz="0" w:space="0" w:color="auto"/>
                        <w:left w:val="none" w:sz="0" w:space="0" w:color="auto"/>
                        <w:bottom w:val="none" w:sz="0" w:space="0" w:color="auto"/>
                        <w:right w:val="none" w:sz="0" w:space="0" w:color="auto"/>
                      </w:divBdr>
                      <w:divsChild>
                        <w:div w:id="1075587236">
                          <w:marLeft w:val="0"/>
                          <w:marRight w:val="0"/>
                          <w:marTop w:val="0"/>
                          <w:marBottom w:val="0"/>
                          <w:divBdr>
                            <w:top w:val="none" w:sz="0" w:space="0" w:color="auto"/>
                            <w:left w:val="none" w:sz="0" w:space="0" w:color="auto"/>
                            <w:bottom w:val="none" w:sz="0" w:space="0" w:color="auto"/>
                            <w:right w:val="none" w:sz="0" w:space="0" w:color="auto"/>
                          </w:divBdr>
                          <w:divsChild>
                            <w:div w:id="452209161">
                              <w:marLeft w:val="0"/>
                              <w:marRight w:val="0"/>
                              <w:marTop w:val="0"/>
                              <w:marBottom w:val="0"/>
                              <w:divBdr>
                                <w:top w:val="none" w:sz="0" w:space="0" w:color="auto"/>
                                <w:left w:val="none" w:sz="0" w:space="0" w:color="auto"/>
                                <w:bottom w:val="none" w:sz="0" w:space="0" w:color="auto"/>
                                <w:right w:val="none" w:sz="0" w:space="0" w:color="auto"/>
                              </w:divBdr>
                              <w:divsChild>
                                <w:div w:id="363334541">
                                  <w:marLeft w:val="0"/>
                                  <w:marRight w:val="0"/>
                                  <w:marTop w:val="0"/>
                                  <w:marBottom w:val="0"/>
                                  <w:divBdr>
                                    <w:top w:val="none" w:sz="0" w:space="0" w:color="auto"/>
                                    <w:left w:val="none" w:sz="0" w:space="0" w:color="auto"/>
                                    <w:bottom w:val="none" w:sz="0" w:space="0" w:color="auto"/>
                                    <w:right w:val="none" w:sz="0" w:space="0" w:color="auto"/>
                                  </w:divBdr>
                                  <w:divsChild>
                                    <w:div w:id="561715299">
                                      <w:marLeft w:val="0"/>
                                      <w:marRight w:val="0"/>
                                      <w:marTop w:val="0"/>
                                      <w:marBottom w:val="0"/>
                                      <w:divBdr>
                                        <w:top w:val="none" w:sz="0" w:space="0" w:color="auto"/>
                                        <w:left w:val="none" w:sz="0" w:space="0" w:color="auto"/>
                                        <w:bottom w:val="none" w:sz="0" w:space="0" w:color="auto"/>
                                        <w:right w:val="none" w:sz="0" w:space="0" w:color="auto"/>
                                      </w:divBdr>
                                      <w:divsChild>
                                        <w:div w:id="26227492">
                                          <w:marLeft w:val="0"/>
                                          <w:marRight w:val="0"/>
                                          <w:marTop w:val="0"/>
                                          <w:marBottom w:val="0"/>
                                          <w:divBdr>
                                            <w:top w:val="none" w:sz="0" w:space="0" w:color="auto"/>
                                            <w:left w:val="none" w:sz="0" w:space="0" w:color="auto"/>
                                            <w:bottom w:val="none" w:sz="0" w:space="0" w:color="auto"/>
                                            <w:right w:val="none" w:sz="0" w:space="0" w:color="auto"/>
                                          </w:divBdr>
                                          <w:divsChild>
                                            <w:div w:id="75907013">
                                              <w:marLeft w:val="0"/>
                                              <w:marRight w:val="0"/>
                                              <w:marTop w:val="0"/>
                                              <w:marBottom w:val="0"/>
                                              <w:divBdr>
                                                <w:top w:val="none" w:sz="0" w:space="0" w:color="auto"/>
                                                <w:left w:val="none" w:sz="0" w:space="0" w:color="auto"/>
                                                <w:bottom w:val="none" w:sz="0" w:space="0" w:color="auto"/>
                                                <w:right w:val="none" w:sz="0" w:space="0" w:color="auto"/>
                                              </w:divBdr>
                                            </w:div>
                                            <w:div w:id="575744088">
                                              <w:marLeft w:val="0"/>
                                              <w:marRight w:val="0"/>
                                              <w:marTop w:val="0"/>
                                              <w:marBottom w:val="0"/>
                                              <w:divBdr>
                                                <w:top w:val="none" w:sz="0" w:space="0" w:color="auto"/>
                                                <w:left w:val="none" w:sz="0" w:space="0" w:color="auto"/>
                                                <w:bottom w:val="none" w:sz="0" w:space="0" w:color="auto"/>
                                                <w:right w:val="none" w:sz="0" w:space="0" w:color="auto"/>
                                              </w:divBdr>
                                              <w:divsChild>
                                                <w:div w:id="2142188121">
                                                  <w:marLeft w:val="0"/>
                                                  <w:marRight w:val="0"/>
                                                  <w:marTop w:val="0"/>
                                                  <w:marBottom w:val="0"/>
                                                  <w:divBdr>
                                                    <w:top w:val="none" w:sz="0" w:space="0" w:color="auto"/>
                                                    <w:left w:val="none" w:sz="0" w:space="0" w:color="auto"/>
                                                    <w:bottom w:val="none" w:sz="0" w:space="0" w:color="auto"/>
                                                    <w:right w:val="none" w:sz="0" w:space="0" w:color="auto"/>
                                                  </w:divBdr>
                                                </w:div>
                                              </w:divsChild>
                                            </w:div>
                                            <w:div w:id="1236626546">
                                              <w:marLeft w:val="0"/>
                                              <w:marRight w:val="0"/>
                                              <w:marTop w:val="0"/>
                                              <w:marBottom w:val="0"/>
                                              <w:divBdr>
                                                <w:top w:val="none" w:sz="0" w:space="0" w:color="auto"/>
                                                <w:left w:val="none" w:sz="0" w:space="0" w:color="auto"/>
                                                <w:bottom w:val="none" w:sz="0" w:space="0" w:color="auto"/>
                                                <w:right w:val="none" w:sz="0" w:space="0" w:color="auto"/>
                                              </w:divBdr>
                                            </w:div>
                                            <w:div w:id="1322730573">
                                              <w:marLeft w:val="0"/>
                                              <w:marRight w:val="0"/>
                                              <w:marTop w:val="0"/>
                                              <w:marBottom w:val="0"/>
                                              <w:divBdr>
                                                <w:top w:val="none" w:sz="0" w:space="0" w:color="auto"/>
                                                <w:left w:val="none" w:sz="0" w:space="0" w:color="auto"/>
                                                <w:bottom w:val="none" w:sz="0" w:space="0" w:color="auto"/>
                                                <w:right w:val="none" w:sz="0" w:space="0" w:color="auto"/>
                                              </w:divBdr>
                                            </w:div>
                                          </w:divsChild>
                                        </w:div>
                                        <w:div w:id="3388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4454035">
      <w:bodyDiv w:val="1"/>
      <w:marLeft w:val="0"/>
      <w:marRight w:val="0"/>
      <w:marTop w:val="0"/>
      <w:marBottom w:val="0"/>
      <w:divBdr>
        <w:top w:val="none" w:sz="0" w:space="0" w:color="auto"/>
        <w:left w:val="none" w:sz="0" w:space="0" w:color="auto"/>
        <w:bottom w:val="none" w:sz="0" w:space="0" w:color="auto"/>
        <w:right w:val="none" w:sz="0" w:space="0" w:color="auto"/>
      </w:divBdr>
      <w:divsChild>
        <w:div w:id="416948038">
          <w:marLeft w:val="0"/>
          <w:marRight w:val="0"/>
          <w:marTop w:val="0"/>
          <w:marBottom w:val="0"/>
          <w:divBdr>
            <w:top w:val="none" w:sz="0" w:space="0" w:color="auto"/>
            <w:left w:val="none" w:sz="0" w:space="0" w:color="auto"/>
            <w:bottom w:val="none" w:sz="0" w:space="0" w:color="auto"/>
            <w:right w:val="none" w:sz="0" w:space="0" w:color="auto"/>
          </w:divBdr>
          <w:divsChild>
            <w:div w:id="1516188863">
              <w:marLeft w:val="0"/>
              <w:marRight w:val="0"/>
              <w:marTop w:val="0"/>
              <w:marBottom w:val="0"/>
              <w:divBdr>
                <w:top w:val="none" w:sz="0" w:space="0" w:color="auto"/>
                <w:left w:val="none" w:sz="0" w:space="0" w:color="auto"/>
                <w:bottom w:val="none" w:sz="0" w:space="0" w:color="auto"/>
                <w:right w:val="none" w:sz="0" w:space="0" w:color="auto"/>
              </w:divBdr>
              <w:divsChild>
                <w:div w:id="1992515983">
                  <w:marLeft w:val="0"/>
                  <w:marRight w:val="0"/>
                  <w:marTop w:val="0"/>
                  <w:marBottom w:val="0"/>
                  <w:divBdr>
                    <w:top w:val="none" w:sz="0" w:space="0" w:color="auto"/>
                    <w:left w:val="none" w:sz="0" w:space="0" w:color="auto"/>
                    <w:bottom w:val="none" w:sz="0" w:space="0" w:color="auto"/>
                    <w:right w:val="none" w:sz="0" w:space="0" w:color="auto"/>
                  </w:divBdr>
                  <w:divsChild>
                    <w:div w:id="753936543">
                      <w:marLeft w:val="0"/>
                      <w:marRight w:val="0"/>
                      <w:marTop w:val="0"/>
                      <w:marBottom w:val="0"/>
                      <w:divBdr>
                        <w:top w:val="none" w:sz="0" w:space="0" w:color="auto"/>
                        <w:left w:val="none" w:sz="0" w:space="0" w:color="auto"/>
                        <w:bottom w:val="none" w:sz="0" w:space="0" w:color="auto"/>
                        <w:right w:val="none" w:sz="0" w:space="0" w:color="auto"/>
                      </w:divBdr>
                      <w:divsChild>
                        <w:div w:id="849182443">
                          <w:marLeft w:val="0"/>
                          <w:marRight w:val="0"/>
                          <w:marTop w:val="0"/>
                          <w:marBottom w:val="0"/>
                          <w:divBdr>
                            <w:top w:val="none" w:sz="0" w:space="0" w:color="auto"/>
                            <w:left w:val="none" w:sz="0" w:space="0" w:color="auto"/>
                            <w:bottom w:val="none" w:sz="0" w:space="0" w:color="auto"/>
                            <w:right w:val="none" w:sz="0" w:space="0" w:color="auto"/>
                          </w:divBdr>
                          <w:divsChild>
                            <w:div w:id="552354628">
                              <w:marLeft w:val="0"/>
                              <w:marRight w:val="0"/>
                              <w:marTop w:val="0"/>
                              <w:marBottom w:val="0"/>
                              <w:divBdr>
                                <w:top w:val="none" w:sz="0" w:space="0" w:color="auto"/>
                                <w:left w:val="none" w:sz="0" w:space="0" w:color="auto"/>
                                <w:bottom w:val="none" w:sz="0" w:space="0" w:color="auto"/>
                                <w:right w:val="none" w:sz="0" w:space="0" w:color="auto"/>
                              </w:divBdr>
                              <w:divsChild>
                                <w:div w:id="309789527">
                                  <w:marLeft w:val="0"/>
                                  <w:marRight w:val="0"/>
                                  <w:marTop w:val="0"/>
                                  <w:marBottom w:val="0"/>
                                  <w:divBdr>
                                    <w:top w:val="none" w:sz="0" w:space="0" w:color="auto"/>
                                    <w:left w:val="none" w:sz="0" w:space="0" w:color="auto"/>
                                    <w:bottom w:val="none" w:sz="0" w:space="0" w:color="auto"/>
                                    <w:right w:val="none" w:sz="0" w:space="0" w:color="auto"/>
                                  </w:divBdr>
                                  <w:divsChild>
                                    <w:div w:id="1491865431">
                                      <w:marLeft w:val="0"/>
                                      <w:marRight w:val="0"/>
                                      <w:marTop w:val="0"/>
                                      <w:marBottom w:val="0"/>
                                      <w:divBdr>
                                        <w:top w:val="none" w:sz="0" w:space="0" w:color="auto"/>
                                        <w:left w:val="none" w:sz="0" w:space="0" w:color="auto"/>
                                        <w:bottom w:val="none" w:sz="0" w:space="0" w:color="auto"/>
                                        <w:right w:val="none" w:sz="0" w:space="0" w:color="auto"/>
                                      </w:divBdr>
                                      <w:divsChild>
                                        <w:div w:id="2118718915">
                                          <w:marLeft w:val="0"/>
                                          <w:marRight w:val="0"/>
                                          <w:marTop w:val="0"/>
                                          <w:marBottom w:val="0"/>
                                          <w:divBdr>
                                            <w:top w:val="none" w:sz="0" w:space="0" w:color="auto"/>
                                            <w:left w:val="none" w:sz="0" w:space="0" w:color="auto"/>
                                            <w:bottom w:val="none" w:sz="0" w:space="0" w:color="auto"/>
                                            <w:right w:val="none" w:sz="0" w:space="0" w:color="auto"/>
                                          </w:divBdr>
                                          <w:divsChild>
                                            <w:div w:id="17708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02647783">
      <w:bodyDiv w:val="1"/>
      <w:marLeft w:val="0"/>
      <w:marRight w:val="0"/>
      <w:marTop w:val="0"/>
      <w:marBottom w:val="0"/>
      <w:divBdr>
        <w:top w:val="none" w:sz="0" w:space="0" w:color="auto"/>
        <w:left w:val="none" w:sz="0" w:space="0" w:color="auto"/>
        <w:bottom w:val="none" w:sz="0" w:space="0" w:color="auto"/>
        <w:right w:val="none" w:sz="0" w:space="0" w:color="auto"/>
      </w:divBdr>
      <w:divsChild>
        <w:div w:id="601882906">
          <w:marLeft w:val="960"/>
          <w:marRight w:val="0"/>
          <w:marTop w:val="0"/>
          <w:marBottom w:val="0"/>
          <w:divBdr>
            <w:top w:val="none" w:sz="0" w:space="0" w:color="auto"/>
            <w:left w:val="none" w:sz="0" w:space="0" w:color="auto"/>
            <w:bottom w:val="none" w:sz="0" w:space="0" w:color="auto"/>
            <w:right w:val="none" w:sz="0" w:space="0" w:color="auto"/>
          </w:divBdr>
        </w:div>
      </w:divsChild>
    </w:div>
    <w:div w:id="1167937804">
      <w:bodyDiv w:val="1"/>
      <w:marLeft w:val="0"/>
      <w:marRight w:val="0"/>
      <w:marTop w:val="0"/>
      <w:marBottom w:val="0"/>
      <w:divBdr>
        <w:top w:val="none" w:sz="0" w:space="0" w:color="auto"/>
        <w:left w:val="none" w:sz="0" w:space="0" w:color="auto"/>
        <w:bottom w:val="none" w:sz="0" w:space="0" w:color="auto"/>
        <w:right w:val="none" w:sz="0" w:space="0" w:color="auto"/>
      </w:divBdr>
    </w:div>
    <w:div w:id="1180007969">
      <w:bodyDiv w:val="1"/>
      <w:marLeft w:val="0"/>
      <w:marRight w:val="0"/>
      <w:marTop w:val="0"/>
      <w:marBottom w:val="0"/>
      <w:divBdr>
        <w:top w:val="none" w:sz="0" w:space="0" w:color="auto"/>
        <w:left w:val="none" w:sz="0" w:space="0" w:color="auto"/>
        <w:bottom w:val="none" w:sz="0" w:space="0" w:color="auto"/>
        <w:right w:val="none" w:sz="0" w:space="0" w:color="auto"/>
      </w:divBdr>
      <w:divsChild>
        <w:div w:id="334110500">
          <w:marLeft w:val="0"/>
          <w:marRight w:val="0"/>
          <w:marTop w:val="0"/>
          <w:marBottom w:val="0"/>
          <w:divBdr>
            <w:top w:val="none" w:sz="0" w:space="0" w:color="auto"/>
            <w:left w:val="none" w:sz="0" w:space="0" w:color="auto"/>
            <w:bottom w:val="none" w:sz="0" w:space="0" w:color="auto"/>
            <w:right w:val="none" w:sz="0" w:space="0" w:color="auto"/>
          </w:divBdr>
          <w:divsChild>
            <w:div w:id="791481892">
              <w:marLeft w:val="0"/>
              <w:marRight w:val="0"/>
              <w:marTop w:val="0"/>
              <w:marBottom w:val="0"/>
              <w:divBdr>
                <w:top w:val="none" w:sz="0" w:space="0" w:color="auto"/>
                <w:left w:val="none" w:sz="0" w:space="0" w:color="auto"/>
                <w:bottom w:val="none" w:sz="0" w:space="0" w:color="auto"/>
                <w:right w:val="none" w:sz="0" w:space="0" w:color="auto"/>
              </w:divBdr>
              <w:divsChild>
                <w:div w:id="759453653">
                  <w:marLeft w:val="0"/>
                  <w:marRight w:val="0"/>
                  <w:marTop w:val="0"/>
                  <w:marBottom w:val="0"/>
                  <w:divBdr>
                    <w:top w:val="none" w:sz="0" w:space="0" w:color="auto"/>
                    <w:left w:val="none" w:sz="0" w:space="0" w:color="auto"/>
                    <w:bottom w:val="none" w:sz="0" w:space="0" w:color="auto"/>
                    <w:right w:val="none" w:sz="0" w:space="0" w:color="auto"/>
                  </w:divBdr>
                  <w:divsChild>
                    <w:div w:id="1671718557">
                      <w:marLeft w:val="0"/>
                      <w:marRight w:val="0"/>
                      <w:marTop w:val="0"/>
                      <w:marBottom w:val="0"/>
                      <w:divBdr>
                        <w:top w:val="none" w:sz="0" w:space="0" w:color="auto"/>
                        <w:left w:val="none" w:sz="0" w:space="0" w:color="auto"/>
                        <w:bottom w:val="none" w:sz="0" w:space="0" w:color="auto"/>
                        <w:right w:val="none" w:sz="0" w:space="0" w:color="auto"/>
                      </w:divBdr>
                      <w:divsChild>
                        <w:div w:id="1166289071">
                          <w:marLeft w:val="0"/>
                          <w:marRight w:val="0"/>
                          <w:marTop w:val="0"/>
                          <w:marBottom w:val="0"/>
                          <w:divBdr>
                            <w:top w:val="none" w:sz="0" w:space="0" w:color="auto"/>
                            <w:left w:val="none" w:sz="0" w:space="0" w:color="auto"/>
                            <w:bottom w:val="none" w:sz="0" w:space="0" w:color="auto"/>
                            <w:right w:val="none" w:sz="0" w:space="0" w:color="auto"/>
                          </w:divBdr>
                          <w:divsChild>
                            <w:div w:id="1050148972">
                              <w:marLeft w:val="0"/>
                              <w:marRight w:val="0"/>
                              <w:marTop w:val="0"/>
                              <w:marBottom w:val="0"/>
                              <w:divBdr>
                                <w:top w:val="none" w:sz="0" w:space="0" w:color="auto"/>
                                <w:left w:val="none" w:sz="0" w:space="0" w:color="auto"/>
                                <w:bottom w:val="none" w:sz="0" w:space="0" w:color="auto"/>
                                <w:right w:val="none" w:sz="0" w:space="0" w:color="auto"/>
                              </w:divBdr>
                              <w:divsChild>
                                <w:div w:id="2019696760">
                                  <w:marLeft w:val="0"/>
                                  <w:marRight w:val="0"/>
                                  <w:marTop w:val="0"/>
                                  <w:marBottom w:val="0"/>
                                  <w:divBdr>
                                    <w:top w:val="none" w:sz="0" w:space="0" w:color="auto"/>
                                    <w:left w:val="none" w:sz="0" w:space="0" w:color="auto"/>
                                    <w:bottom w:val="none" w:sz="0" w:space="0" w:color="auto"/>
                                    <w:right w:val="none" w:sz="0" w:space="0" w:color="auto"/>
                                  </w:divBdr>
                                  <w:divsChild>
                                    <w:div w:id="104885445">
                                      <w:marLeft w:val="0"/>
                                      <w:marRight w:val="0"/>
                                      <w:marTop w:val="0"/>
                                      <w:marBottom w:val="0"/>
                                      <w:divBdr>
                                        <w:top w:val="none" w:sz="0" w:space="0" w:color="auto"/>
                                        <w:left w:val="none" w:sz="0" w:space="0" w:color="auto"/>
                                        <w:bottom w:val="none" w:sz="0" w:space="0" w:color="auto"/>
                                        <w:right w:val="none" w:sz="0" w:space="0" w:color="auto"/>
                                      </w:divBdr>
                                      <w:divsChild>
                                        <w:div w:id="196436772">
                                          <w:marLeft w:val="0"/>
                                          <w:marRight w:val="0"/>
                                          <w:marTop w:val="0"/>
                                          <w:marBottom w:val="0"/>
                                          <w:divBdr>
                                            <w:top w:val="none" w:sz="0" w:space="0" w:color="auto"/>
                                            <w:left w:val="none" w:sz="0" w:space="0" w:color="auto"/>
                                            <w:bottom w:val="none" w:sz="0" w:space="0" w:color="auto"/>
                                            <w:right w:val="none" w:sz="0" w:space="0" w:color="auto"/>
                                          </w:divBdr>
                                          <w:divsChild>
                                            <w:div w:id="2140490487">
                                              <w:marLeft w:val="0"/>
                                              <w:marRight w:val="0"/>
                                              <w:marTop w:val="0"/>
                                              <w:marBottom w:val="0"/>
                                              <w:divBdr>
                                                <w:top w:val="none" w:sz="0" w:space="0" w:color="auto"/>
                                                <w:left w:val="none" w:sz="0" w:space="0" w:color="auto"/>
                                                <w:bottom w:val="none" w:sz="0" w:space="0" w:color="auto"/>
                                                <w:right w:val="none" w:sz="0" w:space="0" w:color="auto"/>
                                              </w:divBdr>
                                              <w:divsChild>
                                                <w:div w:id="449590149">
                                                  <w:marLeft w:val="0"/>
                                                  <w:marRight w:val="0"/>
                                                  <w:marTop w:val="0"/>
                                                  <w:marBottom w:val="0"/>
                                                  <w:divBdr>
                                                    <w:top w:val="none" w:sz="0" w:space="0" w:color="auto"/>
                                                    <w:left w:val="none" w:sz="0" w:space="0" w:color="auto"/>
                                                    <w:bottom w:val="none" w:sz="0" w:space="0" w:color="auto"/>
                                                    <w:right w:val="none" w:sz="0" w:space="0" w:color="auto"/>
                                                  </w:divBdr>
                                                  <w:divsChild>
                                                    <w:div w:id="55273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28225853">
      <w:bodyDiv w:val="1"/>
      <w:marLeft w:val="0"/>
      <w:marRight w:val="0"/>
      <w:marTop w:val="0"/>
      <w:marBottom w:val="0"/>
      <w:divBdr>
        <w:top w:val="none" w:sz="0" w:space="0" w:color="auto"/>
        <w:left w:val="none" w:sz="0" w:space="0" w:color="auto"/>
        <w:bottom w:val="none" w:sz="0" w:space="0" w:color="auto"/>
        <w:right w:val="none" w:sz="0" w:space="0" w:color="auto"/>
      </w:divBdr>
      <w:divsChild>
        <w:div w:id="2128505989">
          <w:marLeft w:val="0"/>
          <w:marRight w:val="0"/>
          <w:marTop w:val="0"/>
          <w:marBottom w:val="0"/>
          <w:divBdr>
            <w:top w:val="none" w:sz="0" w:space="0" w:color="auto"/>
            <w:left w:val="none" w:sz="0" w:space="0" w:color="auto"/>
            <w:bottom w:val="none" w:sz="0" w:space="0" w:color="auto"/>
            <w:right w:val="none" w:sz="0" w:space="0" w:color="auto"/>
          </w:divBdr>
          <w:divsChild>
            <w:div w:id="1601140050">
              <w:marLeft w:val="0"/>
              <w:marRight w:val="0"/>
              <w:marTop w:val="0"/>
              <w:marBottom w:val="0"/>
              <w:divBdr>
                <w:top w:val="none" w:sz="0" w:space="0" w:color="auto"/>
                <w:left w:val="none" w:sz="0" w:space="0" w:color="auto"/>
                <w:bottom w:val="none" w:sz="0" w:space="0" w:color="auto"/>
                <w:right w:val="none" w:sz="0" w:space="0" w:color="auto"/>
              </w:divBdr>
              <w:divsChild>
                <w:div w:id="904292909">
                  <w:marLeft w:val="0"/>
                  <w:marRight w:val="0"/>
                  <w:marTop w:val="0"/>
                  <w:marBottom w:val="0"/>
                  <w:divBdr>
                    <w:top w:val="none" w:sz="0" w:space="0" w:color="auto"/>
                    <w:left w:val="none" w:sz="0" w:space="0" w:color="auto"/>
                    <w:bottom w:val="none" w:sz="0" w:space="0" w:color="auto"/>
                    <w:right w:val="none" w:sz="0" w:space="0" w:color="auto"/>
                  </w:divBdr>
                  <w:divsChild>
                    <w:div w:id="500852895">
                      <w:marLeft w:val="2850"/>
                      <w:marRight w:val="300"/>
                      <w:marTop w:val="0"/>
                      <w:marBottom w:val="0"/>
                      <w:divBdr>
                        <w:top w:val="single" w:sz="6" w:space="0" w:color="6E90A6"/>
                        <w:left w:val="single" w:sz="6" w:space="19" w:color="6E90A6"/>
                        <w:bottom w:val="none" w:sz="0" w:space="0" w:color="auto"/>
                        <w:right w:val="single" w:sz="6" w:space="19" w:color="6E90A6"/>
                      </w:divBdr>
                    </w:div>
                  </w:divsChild>
                </w:div>
              </w:divsChild>
            </w:div>
          </w:divsChild>
        </w:div>
      </w:divsChild>
    </w:div>
    <w:div w:id="1232085832">
      <w:bodyDiv w:val="1"/>
      <w:marLeft w:val="0"/>
      <w:marRight w:val="0"/>
      <w:marTop w:val="0"/>
      <w:marBottom w:val="0"/>
      <w:divBdr>
        <w:top w:val="none" w:sz="0" w:space="0" w:color="auto"/>
        <w:left w:val="none" w:sz="0" w:space="0" w:color="auto"/>
        <w:bottom w:val="none" w:sz="0" w:space="0" w:color="auto"/>
        <w:right w:val="none" w:sz="0" w:space="0" w:color="auto"/>
      </w:divBdr>
      <w:divsChild>
        <w:div w:id="1975015989">
          <w:marLeft w:val="960"/>
          <w:marRight w:val="0"/>
          <w:marTop w:val="0"/>
          <w:marBottom w:val="0"/>
          <w:divBdr>
            <w:top w:val="none" w:sz="0" w:space="0" w:color="auto"/>
            <w:left w:val="none" w:sz="0" w:space="0" w:color="auto"/>
            <w:bottom w:val="none" w:sz="0" w:space="0" w:color="auto"/>
            <w:right w:val="none" w:sz="0" w:space="0" w:color="auto"/>
          </w:divBdr>
        </w:div>
      </w:divsChild>
    </w:div>
    <w:div w:id="1247307805">
      <w:bodyDiv w:val="1"/>
      <w:marLeft w:val="0"/>
      <w:marRight w:val="0"/>
      <w:marTop w:val="0"/>
      <w:marBottom w:val="0"/>
      <w:divBdr>
        <w:top w:val="none" w:sz="0" w:space="0" w:color="auto"/>
        <w:left w:val="none" w:sz="0" w:space="0" w:color="auto"/>
        <w:bottom w:val="none" w:sz="0" w:space="0" w:color="auto"/>
        <w:right w:val="none" w:sz="0" w:space="0" w:color="auto"/>
      </w:divBdr>
      <w:divsChild>
        <w:div w:id="1114323287">
          <w:marLeft w:val="960"/>
          <w:marRight w:val="0"/>
          <w:marTop w:val="0"/>
          <w:marBottom w:val="0"/>
          <w:divBdr>
            <w:top w:val="none" w:sz="0" w:space="0" w:color="auto"/>
            <w:left w:val="none" w:sz="0" w:space="0" w:color="auto"/>
            <w:bottom w:val="none" w:sz="0" w:space="0" w:color="auto"/>
            <w:right w:val="none" w:sz="0" w:space="0" w:color="auto"/>
          </w:divBdr>
        </w:div>
      </w:divsChild>
    </w:div>
    <w:div w:id="1279872216">
      <w:bodyDiv w:val="1"/>
      <w:marLeft w:val="0"/>
      <w:marRight w:val="0"/>
      <w:marTop w:val="0"/>
      <w:marBottom w:val="0"/>
      <w:divBdr>
        <w:top w:val="none" w:sz="0" w:space="0" w:color="auto"/>
        <w:left w:val="none" w:sz="0" w:space="0" w:color="auto"/>
        <w:bottom w:val="none" w:sz="0" w:space="0" w:color="auto"/>
        <w:right w:val="none" w:sz="0" w:space="0" w:color="auto"/>
      </w:divBdr>
      <w:divsChild>
        <w:div w:id="1879658664">
          <w:marLeft w:val="960"/>
          <w:marRight w:val="0"/>
          <w:marTop w:val="0"/>
          <w:marBottom w:val="0"/>
          <w:divBdr>
            <w:top w:val="none" w:sz="0" w:space="0" w:color="auto"/>
            <w:left w:val="none" w:sz="0" w:space="0" w:color="auto"/>
            <w:bottom w:val="none" w:sz="0" w:space="0" w:color="auto"/>
            <w:right w:val="none" w:sz="0" w:space="0" w:color="auto"/>
          </w:divBdr>
        </w:div>
      </w:divsChild>
    </w:div>
    <w:div w:id="1307130466">
      <w:bodyDiv w:val="1"/>
      <w:marLeft w:val="0"/>
      <w:marRight w:val="0"/>
      <w:marTop w:val="0"/>
      <w:marBottom w:val="0"/>
      <w:divBdr>
        <w:top w:val="none" w:sz="0" w:space="0" w:color="auto"/>
        <w:left w:val="none" w:sz="0" w:space="0" w:color="auto"/>
        <w:bottom w:val="none" w:sz="0" w:space="0" w:color="auto"/>
        <w:right w:val="none" w:sz="0" w:space="0" w:color="auto"/>
      </w:divBdr>
      <w:divsChild>
        <w:div w:id="155465123">
          <w:marLeft w:val="960"/>
          <w:marRight w:val="0"/>
          <w:marTop w:val="0"/>
          <w:marBottom w:val="0"/>
          <w:divBdr>
            <w:top w:val="none" w:sz="0" w:space="0" w:color="auto"/>
            <w:left w:val="none" w:sz="0" w:space="0" w:color="auto"/>
            <w:bottom w:val="none" w:sz="0" w:space="0" w:color="auto"/>
            <w:right w:val="none" w:sz="0" w:space="0" w:color="auto"/>
          </w:divBdr>
        </w:div>
      </w:divsChild>
    </w:div>
    <w:div w:id="1327056130">
      <w:bodyDiv w:val="1"/>
      <w:marLeft w:val="0"/>
      <w:marRight w:val="0"/>
      <w:marTop w:val="0"/>
      <w:marBottom w:val="0"/>
      <w:divBdr>
        <w:top w:val="none" w:sz="0" w:space="0" w:color="auto"/>
        <w:left w:val="none" w:sz="0" w:space="0" w:color="auto"/>
        <w:bottom w:val="none" w:sz="0" w:space="0" w:color="auto"/>
        <w:right w:val="none" w:sz="0" w:space="0" w:color="auto"/>
      </w:divBdr>
      <w:divsChild>
        <w:div w:id="1106925172">
          <w:marLeft w:val="0"/>
          <w:marRight w:val="0"/>
          <w:marTop w:val="0"/>
          <w:marBottom w:val="0"/>
          <w:divBdr>
            <w:top w:val="none" w:sz="0" w:space="0" w:color="auto"/>
            <w:left w:val="none" w:sz="0" w:space="0" w:color="auto"/>
            <w:bottom w:val="none" w:sz="0" w:space="0" w:color="auto"/>
            <w:right w:val="none" w:sz="0" w:space="0" w:color="auto"/>
          </w:divBdr>
          <w:divsChild>
            <w:div w:id="883441894">
              <w:marLeft w:val="0"/>
              <w:marRight w:val="0"/>
              <w:marTop w:val="0"/>
              <w:marBottom w:val="0"/>
              <w:divBdr>
                <w:top w:val="none" w:sz="0" w:space="0" w:color="auto"/>
                <w:left w:val="none" w:sz="0" w:space="0" w:color="auto"/>
                <w:bottom w:val="none" w:sz="0" w:space="0" w:color="auto"/>
                <w:right w:val="none" w:sz="0" w:space="0" w:color="auto"/>
              </w:divBdr>
              <w:divsChild>
                <w:div w:id="893469382">
                  <w:marLeft w:val="0"/>
                  <w:marRight w:val="0"/>
                  <w:marTop w:val="0"/>
                  <w:marBottom w:val="0"/>
                  <w:divBdr>
                    <w:top w:val="none" w:sz="0" w:space="0" w:color="auto"/>
                    <w:left w:val="none" w:sz="0" w:space="0" w:color="auto"/>
                    <w:bottom w:val="none" w:sz="0" w:space="0" w:color="auto"/>
                    <w:right w:val="none" w:sz="0" w:space="0" w:color="auto"/>
                  </w:divBdr>
                  <w:divsChild>
                    <w:div w:id="845826812">
                      <w:marLeft w:val="0"/>
                      <w:marRight w:val="0"/>
                      <w:marTop w:val="0"/>
                      <w:marBottom w:val="0"/>
                      <w:divBdr>
                        <w:top w:val="none" w:sz="0" w:space="0" w:color="auto"/>
                        <w:left w:val="none" w:sz="0" w:space="0" w:color="auto"/>
                        <w:bottom w:val="none" w:sz="0" w:space="0" w:color="auto"/>
                        <w:right w:val="none" w:sz="0" w:space="0" w:color="auto"/>
                      </w:divBdr>
                      <w:divsChild>
                        <w:div w:id="1747071881">
                          <w:marLeft w:val="0"/>
                          <w:marRight w:val="0"/>
                          <w:marTop w:val="0"/>
                          <w:marBottom w:val="0"/>
                          <w:divBdr>
                            <w:top w:val="none" w:sz="0" w:space="0" w:color="auto"/>
                            <w:left w:val="none" w:sz="0" w:space="0" w:color="auto"/>
                            <w:bottom w:val="none" w:sz="0" w:space="0" w:color="auto"/>
                            <w:right w:val="none" w:sz="0" w:space="0" w:color="auto"/>
                          </w:divBdr>
                          <w:divsChild>
                            <w:div w:id="1443913494">
                              <w:marLeft w:val="0"/>
                              <w:marRight w:val="0"/>
                              <w:marTop w:val="0"/>
                              <w:marBottom w:val="0"/>
                              <w:divBdr>
                                <w:top w:val="none" w:sz="0" w:space="0" w:color="auto"/>
                                <w:left w:val="none" w:sz="0" w:space="0" w:color="auto"/>
                                <w:bottom w:val="none" w:sz="0" w:space="0" w:color="auto"/>
                                <w:right w:val="none" w:sz="0" w:space="0" w:color="auto"/>
                              </w:divBdr>
                              <w:divsChild>
                                <w:div w:id="1694116259">
                                  <w:marLeft w:val="0"/>
                                  <w:marRight w:val="0"/>
                                  <w:marTop w:val="0"/>
                                  <w:marBottom w:val="0"/>
                                  <w:divBdr>
                                    <w:top w:val="none" w:sz="0" w:space="0" w:color="auto"/>
                                    <w:left w:val="none" w:sz="0" w:space="0" w:color="auto"/>
                                    <w:bottom w:val="none" w:sz="0" w:space="0" w:color="auto"/>
                                    <w:right w:val="none" w:sz="0" w:space="0" w:color="auto"/>
                                  </w:divBdr>
                                  <w:divsChild>
                                    <w:div w:id="39756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5649283">
      <w:bodyDiv w:val="1"/>
      <w:marLeft w:val="0"/>
      <w:marRight w:val="0"/>
      <w:marTop w:val="0"/>
      <w:marBottom w:val="0"/>
      <w:divBdr>
        <w:top w:val="none" w:sz="0" w:space="0" w:color="auto"/>
        <w:left w:val="none" w:sz="0" w:space="0" w:color="auto"/>
        <w:bottom w:val="none" w:sz="0" w:space="0" w:color="auto"/>
        <w:right w:val="none" w:sz="0" w:space="0" w:color="auto"/>
      </w:divBdr>
      <w:divsChild>
        <w:div w:id="1009674713">
          <w:marLeft w:val="960"/>
          <w:marRight w:val="0"/>
          <w:marTop w:val="0"/>
          <w:marBottom w:val="0"/>
          <w:divBdr>
            <w:top w:val="none" w:sz="0" w:space="0" w:color="auto"/>
            <w:left w:val="none" w:sz="0" w:space="0" w:color="auto"/>
            <w:bottom w:val="none" w:sz="0" w:space="0" w:color="auto"/>
            <w:right w:val="none" w:sz="0" w:space="0" w:color="auto"/>
          </w:divBdr>
        </w:div>
      </w:divsChild>
    </w:div>
    <w:div w:id="1357194963">
      <w:bodyDiv w:val="1"/>
      <w:marLeft w:val="0"/>
      <w:marRight w:val="0"/>
      <w:marTop w:val="0"/>
      <w:marBottom w:val="0"/>
      <w:divBdr>
        <w:top w:val="none" w:sz="0" w:space="0" w:color="auto"/>
        <w:left w:val="none" w:sz="0" w:space="0" w:color="auto"/>
        <w:bottom w:val="none" w:sz="0" w:space="0" w:color="auto"/>
        <w:right w:val="none" w:sz="0" w:space="0" w:color="auto"/>
      </w:divBdr>
      <w:divsChild>
        <w:div w:id="590698931">
          <w:marLeft w:val="960"/>
          <w:marRight w:val="0"/>
          <w:marTop w:val="0"/>
          <w:marBottom w:val="0"/>
          <w:divBdr>
            <w:top w:val="none" w:sz="0" w:space="0" w:color="auto"/>
            <w:left w:val="none" w:sz="0" w:space="0" w:color="auto"/>
            <w:bottom w:val="none" w:sz="0" w:space="0" w:color="auto"/>
            <w:right w:val="none" w:sz="0" w:space="0" w:color="auto"/>
          </w:divBdr>
        </w:div>
      </w:divsChild>
    </w:div>
    <w:div w:id="1358703833">
      <w:bodyDiv w:val="1"/>
      <w:marLeft w:val="0"/>
      <w:marRight w:val="0"/>
      <w:marTop w:val="0"/>
      <w:marBottom w:val="0"/>
      <w:divBdr>
        <w:top w:val="none" w:sz="0" w:space="0" w:color="auto"/>
        <w:left w:val="none" w:sz="0" w:space="0" w:color="auto"/>
        <w:bottom w:val="none" w:sz="0" w:space="0" w:color="auto"/>
        <w:right w:val="none" w:sz="0" w:space="0" w:color="auto"/>
      </w:divBdr>
      <w:divsChild>
        <w:div w:id="322396806">
          <w:marLeft w:val="0"/>
          <w:marRight w:val="0"/>
          <w:marTop w:val="0"/>
          <w:marBottom w:val="0"/>
          <w:divBdr>
            <w:top w:val="none" w:sz="0" w:space="0" w:color="auto"/>
            <w:left w:val="none" w:sz="0" w:space="0" w:color="auto"/>
            <w:bottom w:val="none" w:sz="0" w:space="0" w:color="auto"/>
            <w:right w:val="none" w:sz="0" w:space="0" w:color="auto"/>
          </w:divBdr>
          <w:divsChild>
            <w:div w:id="1487285949">
              <w:marLeft w:val="0"/>
              <w:marRight w:val="0"/>
              <w:marTop w:val="0"/>
              <w:marBottom w:val="0"/>
              <w:divBdr>
                <w:top w:val="none" w:sz="0" w:space="0" w:color="auto"/>
                <w:left w:val="none" w:sz="0" w:space="0" w:color="auto"/>
                <w:bottom w:val="none" w:sz="0" w:space="0" w:color="auto"/>
                <w:right w:val="none" w:sz="0" w:space="0" w:color="auto"/>
              </w:divBdr>
              <w:divsChild>
                <w:div w:id="982388422">
                  <w:marLeft w:val="0"/>
                  <w:marRight w:val="0"/>
                  <w:marTop w:val="0"/>
                  <w:marBottom w:val="0"/>
                  <w:divBdr>
                    <w:top w:val="none" w:sz="0" w:space="0" w:color="auto"/>
                    <w:left w:val="none" w:sz="0" w:space="0" w:color="auto"/>
                    <w:bottom w:val="none" w:sz="0" w:space="0" w:color="auto"/>
                    <w:right w:val="none" w:sz="0" w:space="0" w:color="auto"/>
                  </w:divBdr>
                  <w:divsChild>
                    <w:div w:id="1312641168">
                      <w:marLeft w:val="0"/>
                      <w:marRight w:val="0"/>
                      <w:marTop w:val="0"/>
                      <w:marBottom w:val="0"/>
                      <w:divBdr>
                        <w:top w:val="none" w:sz="0" w:space="0" w:color="auto"/>
                        <w:left w:val="none" w:sz="0" w:space="0" w:color="auto"/>
                        <w:bottom w:val="none" w:sz="0" w:space="0" w:color="auto"/>
                        <w:right w:val="none" w:sz="0" w:space="0" w:color="auto"/>
                      </w:divBdr>
                      <w:divsChild>
                        <w:div w:id="848298957">
                          <w:marLeft w:val="0"/>
                          <w:marRight w:val="0"/>
                          <w:marTop w:val="0"/>
                          <w:marBottom w:val="0"/>
                          <w:divBdr>
                            <w:top w:val="none" w:sz="0" w:space="0" w:color="auto"/>
                            <w:left w:val="none" w:sz="0" w:space="0" w:color="auto"/>
                            <w:bottom w:val="none" w:sz="0" w:space="0" w:color="auto"/>
                            <w:right w:val="none" w:sz="0" w:space="0" w:color="auto"/>
                          </w:divBdr>
                          <w:divsChild>
                            <w:div w:id="1979066866">
                              <w:marLeft w:val="0"/>
                              <w:marRight w:val="0"/>
                              <w:marTop w:val="0"/>
                              <w:marBottom w:val="0"/>
                              <w:divBdr>
                                <w:top w:val="none" w:sz="0" w:space="0" w:color="auto"/>
                                <w:left w:val="none" w:sz="0" w:space="0" w:color="auto"/>
                                <w:bottom w:val="none" w:sz="0" w:space="0" w:color="auto"/>
                                <w:right w:val="none" w:sz="0" w:space="0" w:color="auto"/>
                              </w:divBdr>
                              <w:divsChild>
                                <w:div w:id="89813767">
                                  <w:marLeft w:val="0"/>
                                  <w:marRight w:val="0"/>
                                  <w:marTop w:val="0"/>
                                  <w:marBottom w:val="0"/>
                                  <w:divBdr>
                                    <w:top w:val="none" w:sz="0" w:space="0" w:color="auto"/>
                                    <w:left w:val="none" w:sz="0" w:space="0" w:color="auto"/>
                                    <w:bottom w:val="none" w:sz="0" w:space="0" w:color="auto"/>
                                    <w:right w:val="none" w:sz="0" w:space="0" w:color="auto"/>
                                  </w:divBdr>
                                  <w:divsChild>
                                    <w:div w:id="3867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5956516">
      <w:bodyDiv w:val="1"/>
      <w:marLeft w:val="0"/>
      <w:marRight w:val="0"/>
      <w:marTop w:val="0"/>
      <w:marBottom w:val="0"/>
      <w:divBdr>
        <w:top w:val="none" w:sz="0" w:space="0" w:color="auto"/>
        <w:left w:val="none" w:sz="0" w:space="0" w:color="auto"/>
        <w:bottom w:val="none" w:sz="0" w:space="0" w:color="auto"/>
        <w:right w:val="none" w:sz="0" w:space="0" w:color="auto"/>
      </w:divBdr>
    </w:div>
    <w:div w:id="1430614112">
      <w:bodyDiv w:val="1"/>
      <w:marLeft w:val="0"/>
      <w:marRight w:val="0"/>
      <w:marTop w:val="0"/>
      <w:marBottom w:val="0"/>
      <w:divBdr>
        <w:top w:val="none" w:sz="0" w:space="0" w:color="auto"/>
        <w:left w:val="none" w:sz="0" w:space="0" w:color="auto"/>
        <w:bottom w:val="none" w:sz="0" w:space="0" w:color="auto"/>
        <w:right w:val="none" w:sz="0" w:space="0" w:color="auto"/>
      </w:divBdr>
      <w:divsChild>
        <w:div w:id="877008986">
          <w:marLeft w:val="960"/>
          <w:marRight w:val="0"/>
          <w:marTop w:val="0"/>
          <w:marBottom w:val="0"/>
          <w:divBdr>
            <w:top w:val="none" w:sz="0" w:space="0" w:color="auto"/>
            <w:left w:val="none" w:sz="0" w:space="0" w:color="auto"/>
            <w:bottom w:val="none" w:sz="0" w:space="0" w:color="auto"/>
            <w:right w:val="none" w:sz="0" w:space="0" w:color="auto"/>
          </w:divBdr>
        </w:div>
      </w:divsChild>
    </w:div>
    <w:div w:id="1437604513">
      <w:bodyDiv w:val="1"/>
      <w:marLeft w:val="0"/>
      <w:marRight w:val="0"/>
      <w:marTop w:val="0"/>
      <w:marBottom w:val="0"/>
      <w:divBdr>
        <w:top w:val="none" w:sz="0" w:space="0" w:color="auto"/>
        <w:left w:val="none" w:sz="0" w:space="0" w:color="auto"/>
        <w:bottom w:val="none" w:sz="0" w:space="0" w:color="auto"/>
        <w:right w:val="none" w:sz="0" w:space="0" w:color="auto"/>
      </w:divBdr>
      <w:divsChild>
        <w:div w:id="1737968187">
          <w:marLeft w:val="0"/>
          <w:marRight w:val="0"/>
          <w:marTop w:val="0"/>
          <w:marBottom w:val="0"/>
          <w:divBdr>
            <w:top w:val="none" w:sz="0" w:space="0" w:color="auto"/>
            <w:left w:val="none" w:sz="0" w:space="0" w:color="auto"/>
            <w:bottom w:val="none" w:sz="0" w:space="0" w:color="auto"/>
            <w:right w:val="none" w:sz="0" w:space="0" w:color="auto"/>
          </w:divBdr>
          <w:divsChild>
            <w:div w:id="409741361">
              <w:marLeft w:val="0"/>
              <w:marRight w:val="0"/>
              <w:marTop w:val="0"/>
              <w:marBottom w:val="0"/>
              <w:divBdr>
                <w:top w:val="none" w:sz="0" w:space="0" w:color="auto"/>
                <w:left w:val="none" w:sz="0" w:space="0" w:color="auto"/>
                <w:bottom w:val="none" w:sz="0" w:space="0" w:color="auto"/>
                <w:right w:val="none" w:sz="0" w:space="0" w:color="auto"/>
              </w:divBdr>
              <w:divsChild>
                <w:div w:id="1780684672">
                  <w:marLeft w:val="0"/>
                  <w:marRight w:val="0"/>
                  <w:marTop w:val="0"/>
                  <w:marBottom w:val="0"/>
                  <w:divBdr>
                    <w:top w:val="none" w:sz="0" w:space="0" w:color="auto"/>
                    <w:left w:val="none" w:sz="0" w:space="0" w:color="auto"/>
                    <w:bottom w:val="none" w:sz="0" w:space="0" w:color="auto"/>
                    <w:right w:val="none" w:sz="0" w:space="0" w:color="auto"/>
                  </w:divBdr>
                  <w:divsChild>
                    <w:div w:id="1525971842">
                      <w:marLeft w:val="0"/>
                      <w:marRight w:val="0"/>
                      <w:marTop w:val="0"/>
                      <w:marBottom w:val="0"/>
                      <w:divBdr>
                        <w:top w:val="none" w:sz="0" w:space="0" w:color="auto"/>
                        <w:left w:val="none" w:sz="0" w:space="0" w:color="auto"/>
                        <w:bottom w:val="none" w:sz="0" w:space="0" w:color="auto"/>
                        <w:right w:val="none" w:sz="0" w:space="0" w:color="auto"/>
                      </w:divBdr>
                      <w:divsChild>
                        <w:div w:id="2132818994">
                          <w:marLeft w:val="0"/>
                          <w:marRight w:val="0"/>
                          <w:marTop w:val="0"/>
                          <w:marBottom w:val="0"/>
                          <w:divBdr>
                            <w:top w:val="none" w:sz="0" w:space="0" w:color="auto"/>
                            <w:left w:val="none" w:sz="0" w:space="0" w:color="auto"/>
                            <w:bottom w:val="none" w:sz="0" w:space="0" w:color="auto"/>
                            <w:right w:val="none" w:sz="0" w:space="0" w:color="auto"/>
                          </w:divBdr>
                          <w:divsChild>
                            <w:div w:id="561869919">
                              <w:marLeft w:val="0"/>
                              <w:marRight w:val="0"/>
                              <w:marTop w:val="0"/>
                              <w:marBottom w:val="0"/>
                              <w:divBdr>
                                <w:top w:val="none" w:sz="0" w:space="0" w:color="auto"/>
                                <w:left w:val="none" w:sz="0" w:space="0" w:color="auto"/>
                                <w:bottom w:val="none" w:sz="0" w:space="0" w:color="auto"/>
                                <w:right w:val="none" w:sz="0" w:space="0" w:color="auto"/>
                              </w:divBdr>
                              <w:divsChild>
                                <w:div w:id="1297754339">
                                  <w:marLeft w:val="0"/>
                                  <w:marRight w:val="0"/>
                                  <w:marTop w:val="0"/>
                                  <w:marBottom w:val="0"/>
                                  <w:divBdr>
                                    <w:top w:val="none" w:sz="0" w:space="0" w:color="auto"/>
                                    <w:left w:val="none" w:sz="0" w:space="0" w:color="auto"/>
                                    <w:bottom w:val="none" w:sz="0" w:space="0" w:color="auto"/>
                                    <w:right w:val="none" w:sz="0" w:space="0" w:color="auto"/>
                                  </w:divBdr>
                                  <w:divsChild>
                                    <w:div w:id="1068722816">
                                      <w:marLeft w:val="0"/>
                                      <w:marRight w:val="0"/>
                                      <w:marTop w:val="0"/>
                                      <w:marBottom w:val="0"/>
                                      <w:divBdr>
                                        <w:top w:val="none" w:sz="0" w:space="0" w:color="auto"/>
                                        <w:left w:val="none" w:sz="0" w:space="0" w:color="auto"/>
                                        <w:bottom w:val="none" w:sz="0" w:space="0" w:color="auto"/>
                                        <w:right w:val="none" w:sz="0" w:space="0" w:color="auto"/>
                                      </w:divBdr>
                                      <w:divsChild>
                                        <w:div w:id="137578766">
                                          <w:marLeft w:val="0"/>
                                          <w:marRight w:val="0"/>
                                          <w:marTop w:val="0"/>
                                          <w:marBottom w:val="0"/>
                                          <w:divBdr>
                                            <w:top w:val="none" w:sz="0" w:space="0" w:color="auto"/>
                                            <w:left w:val="none" w:sz="0" w:space="0" w:color="auto"/>
                                            <w:bottom w:val="none" w:sz="0" w:space="0" w:color="auto"/>
                                            <w:right w:val="none" w:sz="0" w:space="0" w:color="auto"/>
                                          </w:divBdr>
                                          <w:divsChild>
                                            <w:div w:id="9622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3572697">
      <w:bodyDiv w:val="1"/>
      <w:marLeft w:val="0"/>
      <w:marRight w:val="0"/>
      <w:marTop w:val="0"/>
      <w:marBottom w:val="0"/>
      <w:divBdr>
        <w:top w:val="none" w:sz="0" w:space="0" w:color="auto"/>
        <w:left w:val="none" w:sz="0" w:space="0" w:color="auto"/>
        <w:bottom w:val="none" w:sz="0" w:space="0" w:color="auto"/>
        <w:right w:val="none" w:sz="0" w:space="0" w:color="auto"/>
      </w:divBdr>
      <w:divsChild>
        <w:div w:id="1708144940">
          <w:marLeft w:val="960"/>
          <w:marRight w:val="0"/>
          <w:marTop w:val="0"/>
          <w:marBottom w:val="0"/>
          <w:divBdr>
            <w:top w:val="none" w:sz="0" w:space="0" w:color="auto"/>
            <w:left w:val="none" w:sz="0" w:space="0" w:color="auto"/>
            <w:bottom w:val="none" w:sz="0" w:space="0" w:color="auto"/>
            <w:right w:val="none" w:sz="0" w:space="0" w:color="auto"/>
          </w:divBdr>
        </w:div>
      </w:divsChild>
    </w:div>
    <w:div w:id="1455833867">
      <w:bodyDiv w:val="1"/>
      <w:marLeft w:val="0"/>
      <w:marRight w:val="0"/>
      <w:marTop w:val="0"/>
      <w:marBottom w:val="0"/>
      <w:divBdr>
        <w:top w:val="none" w:sz="0" w:space="0" w:color="auto"/>
        <w:left w:val="none" w:sz="0" w:space="0" w:color="auto"/>
        <w:bottom w:val="none" w:sz="0" w:space="0" w:color="auto"/>
        <w:right w:val="none" w:sz="0" w:space="0" w:color="auto"/>
      </w:divBdr>
      <w:divsChild>
        <w:div w:id="996615480">
          <w:marLeft w:val="0"/>
          <w:marRight w:val="0"/>
          <w:marTop w:val="0"/>
          <w:marBottom w:val="0"/>
          <w:divBdr>
            <w:top w:val="none" w:sz="0" w:space="0" w:color="auto"/>
            <w:left w:val="none" w:sz="0" w:space="0" w:color="auto"/>
            <w:bottom w:val="none" w:sz="0" w:space="0" w:color="auto"/>
            <w:right w:val="none" w:sz="0" w:space="0" w:color="auto"/>
          </w:divBdr>
          <w:divsChild>
            <w:div w:id="1992519576">
              <w:marLeft w:val="0"/>
              <w:marRight w:val="0"/>
              <w:marTop w:val="0"/>
              <w:marBottom w:val="0"/>
              <w:divBdr>
                <w:top w:val="none" w:sz="0" w:space="0" w:color="auto"/>
                <w:left w:val="none" w:sz="0" w:space="0" w:color="auto"/>
                <w:bottom w:val="none" w:sz="0" w:space="0" w:color="auto"/>
                <w:right w:val="none" w:sz="0" w:space="0" w:color="auto"/>
              </w:divBdr>
              <w:divsChild>
                <w:div w:id="2099403655">
                  <w:marLeft w:val="0"/>
                  <w:marRight w:val="0"/>
                  <w:marTop w:val="0"/>
                  <w:marBottom w:val="0"/>
                  <w:divBdr>
                    <w:top w:val="none" w:sz="0" w:space="0" w:color="auto"/>
                    <w:left w:val="none" w:sz="0" w:space="0" w:color="auto"/>
                    <w:bottom w:val="none" w:sz="0" w:space="0" w:color="auto"/>
                    <w:right w:val="none" w:sz="0" w:space="0" w:color="auto"/>
                  </w:divBdr>
                  <w:divsChild>
                    <w:div w:id="2026127097">
                      <w:marLeft w:val="0"/>
                      <w:marRight w:val="0"/>
                      <w:marTop w:val="0"/>
                      <w:marBottom w:val="0"/>
                      <w:divBdr>
                        <w:top w:val="none" w:sz="0" w:space="0" w:color="auto"/>
                        <w:left w:val="none" w:sz="0" w:space="0" w:color="auto"/>
                        <w:bottom w:val="none" w:sz="0" w:space="0" w:color="auto"/>
                        <w:right w:val="none" w:sz="0" w:space="0" w:color="auto"/>
                      </w:divBdr>
                      <w:divsChild>
                        <w:div w:id="306934318">
                          <w:marLeft w:val="0"/>
                          <w:marRight w:val="0"/>
                          <w:marTop w:val="0"/>
                          <w:marBottom w:val="0"/>
                          <w:divBdr>
                            <w:top w:val="none" w:sz="0" w:space="0" w:color="auto"/>
                            <w:left w:val="none" w:sz="0" w:space="0" w:color="auto"/>
                            <w:bottom w:val="none" w:sz="0" w:space="0" w:color="auto"/>
                            <w:right w:val="none" w:sz="0" w:space="0" w:color="auto"/>
                          </w:divBdr>
                          <w:divsChild>
                            <w:div w:id="1421367399">
                              <w:marLeft w:val="0"/>
                              <w:marRight w:val="0"/>
                              <w:marTop w:val="0"/>
                              <w:marBottom w:val="0"/>
                              <w:divBdr>
                                <w:top w:val="none" w:sz="0" w:space="0" w:color="auto"/>
                                <w:left w:val="none" w:sz="0" w:space="0" w:color="auto"/>
                                <w:bottom w:val="none" w:sz="0" w:space="0" w:color="auto"/>
                                <w:right w:val="none" w:sz="0" w:space="0" w:color="auto"/>
                              </w:divBdr>
                              <w:divsChild>
                                <w:div w:id="1883325624">
                                  <w:marLeft w:val="0"/>
                                  <w:marRight w:val="0"/>
                                  <w:marTop w:val="0"/>
                                  <w:marBottom w:val="0"/>
                                  <w:divBdr>
                                    <w:top w:val="none" w:sz="0" w:space="0" w:color="auto"/>
                                    <w:left w:val="none" w:sz="0" w:space="0" w:color="auto"/>
                                    <w:bottom w:val="none" w:sz="0" w:space="0" w:color="auto"/>
                                    <w:right w:val="none" w:sz="0" w:space="0" w:color="auto"/>
                                  </w:divBdr>
                                  <w:divsChild>
                                    <w:div w:id="1335568296">
                                      <w:marLeft w:val="0"/>
                                      <w:marRight w:val="0"/>
                                      <w:marTop w:val="0"/>
                                      <w:marBottom w:val="0"/>
                                      <w:divBdr>
                                        <w:top w:val="none" w:sz="0" w:space="0" w:color="auto"/>
                                        <w:left w:val="none" w:sz="0" w:space="0" w:color="auto"/>
                                        <w:bottom w:val="none" w:sz="0" w:space="0" w:color="auto"/>
                                        <w:right w:val="none" w:sz="0" w:space="0" w:color="auto"/>
                                      </w:divBdr>
                                      <w:divsChild>
                                        <w:div w:id="346173542">
                                          <w:marLeft w:val="0"/>
                                          <w:marRight w:val="0"/>
                                          <w:marTop w:val="0"/>
                                          <w:marBottom w:val="0"/>
                                          <w:divBdr>
                                            <w:top w:val="none" w:sz="0" w:space="0" w:color="auto"/>
                                            <w:left w:val="none" w:sz="0" w:space="0" w:color="auto"/>
                                            <w:bottom w:val="none" w:sz="0" w:space="0" w:color="auto"/>
                                            <w:right w:val="none" w:sz="0" w:space="0" w:color="auto"/>
                                          </w:divBdr>
                                        </w:div>
                                        <w:div w:id="801075692">
                                          <w:marLeft w:val="0"/>
                                          <w:marRight w:val="0"/>
                                          <w:marTop w:val="0"/>
                                          <w:marBottom w:val="0"/>
                                          <w:divBdr>
                                            <w:top w:val="none" w:sz="0" w:space="0" w:color="auto"/>
                                            <w:left w:val="none" w:sz="0" w:space="0" w:color="auto"/>
                                            <w:bottom w:val="none" w:sz="0" w:space="0" w:color="auto"/>
                                            <w:right w:val="none" w:sz="0" w:space="0" w:color="auto"/>
                                          </w:divBdr>
                                        </w:div>
                                        <w:div w:id="1349136614">
                                          <w:marLeft w:val="0"/>
                                          <w:marRight w:val="0"/>
                                          <w:marTop w:val="0"/>
                                          <w:marBottom w:val="0"/>
                                          <w:divBdr>
                                            <w:top w:val="none" w:sz="0" w:space="0" w:color="auto"/>
                                            <w:left w:val="none" w:sz="0" w:space="0" w:color="auto"/>
                                            <w:bottom w:val="none" w:sz="0" w:space="0" w:color="auto"/>
                                            <w:right w:val="none" w:sz="0" w:space="0" w:color="auto"/>
                                          </w:divBdr>
                                        </w:div>
                                        <w:div w:id="1794057827">
                                          <w:marLeft w:val="0"/>
                                          <w:marRight w:val="0"/>
                                          <w:marTop w:val="0"/>
                                          <w:marBottom w:val="0"/>
                                          <w:divBdr>
                                            <w:top w:val="none" w:sz="0" w:space="0" w:color="auto"/>
                                            <w:left w:val="none" w:sz="0" w:space="0" w:color="auto"/>
                                            <w:bottom w:val="none" w:sz="0" w:space="0" w:color="auto"/>
                                            <w:right w:val="none" w:sz="0" w:space="0" w:color="auto"/>
                                          </w:divBdr>
                                        </w:div>
                                        <w:div w:id="191293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6166475">
      <w:bodyDiv w:val="1"/>
      <w:marLeft w:val="0"/>
      <w:marRight w:val="0"/>
      <w:marTop w:val="0"/>
      <w:marBottom w:val="0"/>
      <w:divBdr>
        <w:top w:val="none" w:sz="0" w:space="0" w:color="auto"/>
        <w:left w:val="none" w:sz="0" w:space="0" w:color="auto"/>
        <w:bottom w:val="none" w:sz="0" w:space="0" w:color="auto"/>
        <w:right w:val="none" w:sz="0" w:space="0" w:color="auto"/>
      </w:divBdr>
      <w:divsChild>
        <w:div w:id="1190995713">
          <w:marLeft w:val="960"/>
          <w:marRight w:val="0"/>
          <w:marTop w:val="0"/>
          <w:marBottom w:val="0"/>
          <w:divBdr>
            <w:top w:val="none" w:sz="0" w:space="0" w:color="auto"/>
            <w:left w:val="none" w:sz="0" w:space="0" w:color="auto"/>
            <w:bottom w:val="none" w:sz="0" w:space="0" w:color="auto"/>
            <w:right w:val="none" w:sz="0" w:space="0" w:color="auto"/>
          </w:divBdr>
        </w:div>
      </w:divsChild>
    </w:div>
    <w:div w:id="1493375082">
      <w:bodyDiv w:val="1"/>
      <w:marLeft w:val="0"/>
      <w:marRight w:val="0"/>
      <w:marTop w:val="0"/>
      <w:marBottom w:val="0"/>
      <w:divBdr>
        <w:top w:val="none" w:sz="0" w:space="0" w:color="auto"/>
        <w:left w:val="none" w:sz="0" w:space="0" w:color="auto"/>
        <w:bottom w:val="none" w:sz="0" w:space="0" w:color="auto"/>
        <w:right w:val="none" w:sz="0" w:space="0" w:color="auto"/>
      </w:divBdr>
      <w:divsChild>
        <w:div w:id="1927302115">
          <w:marLeft w:val="960"/>
          <w:marRight w:val="0"/>
          <w:marTop w:val="0"/>
          <w:marBottom w:val="0"/>
          <w:divBdr>
            <w:top w:val="none" w:sz="0" w:space="0" w:color="auto"/>
            <w:left w:val="none" w:sz="0" w:space="0" w:color="auto"/>
            <w:bottom w:val="none" w:sz="0" w:space="0" w:color="auto"/>
            <w:right w:val="none" w:sz="0" w:space="0" w:color="auto"/>
          </w:divBdr>
        </w:div>
      </w:divsChild>
    </w:div>
    <w:div w:id="1509516884">
      <w:bodyDiv w:val="1"/>
      <w:marLeft w:val="0"/>
      <w:marRight w:val="0"/>
      <w:marTop w:val="0"/>
      <w:marBottom w:val="0"/>
      <w:divBdr>
        <w:top w:val="none" w:sz="0" w:space="0" w:color="auto"/>
        <w:left w:val="none" w:sz="0" w:space="0" w:color="auto"/>
        <w:bottom w:val="none" w:sz="0" w:space="0" w:color="auto"/>
        <w:right w:val="none" w:sz="0" w:space="0" w:color="auto"/>
      </w:divBdr>
      <w:divsChild>
        <w:div w:id="428041649">
          <w:marLeft w:val="0"/>
          <w:marRight w:val="0"/>
          <w:marTop w:val="0"/>
          <w:marBottom w:val="0"/>
          <w:divBdr>
            <w:top w:val="none" w:sz="0" w:space="0" w:color="auto"/>
            <w:left w:val="none" w:sz="0" w:space="0" w:color="auto"/>
            <w:bottom w:val="none" w:sz="0" w:space="0" w:color="auto"/>
            <w:right w:val="none" w:sz="0" w:space="0" w:color="auto"/>
          </w:divBdr>
          <w:divsChild>
            <w:div w:id="1065564181">
              <w:marLeft w:val="0"/>
              <w:marRight w:val="0"/>
              <w:marTop w:val="0"/>
              <w:marBottom w:val="0"/>
              <w:divBdr>
                <w:top w:val="none" w:sz="0" w:space="0" w:color="auto"/>
                <w:left w:val="none" w:sz="0" w:space="0" w:color="auto"/>
                <w:bottom w:val="none" w:sz="0" w:space="0" w:color="auto"/>
                <w:right w:val="none" w:sz="0" w:space="0" w:color="auto"/>
              </w:divBdr>
              <w:divsChild>
                <w:div w:id="1740442776">
                  <w:marLeft w:val="0"/>
                  <w:marRight w:val="0"/>
                  <w:marTop w:val="0"/>
                  <w:marBottom w:val="0"/>
                  <w:divBdr>
                    <w:top w:val="none" w:sz="0" w:space="0" w:color="auto"/>
                    <w:left w:val="none" w:sz="0" w:space="0" w:color="auto"/>
                    <w:bottom w:val="none" w:sz="0" w:space="0" w:color="auto"/>
                    <w:right w:val="none" w:sz="0" w:space="0" w:color="auto"/>
                  </w:divBdr>
                  <w:divsChild>
                    <w:div w:id="2041543271">
                      <w:marLeft w:val="0"/>
                      <w:marRight w:val="0"/>
                      <w:marTop w:val="0"/>
                      <w:marBottom w:val="0"/>
                      <w:divBdr>
                        <w:top w:val="none" w:sz="0" w:space="0" w:color="auto"/>
                        <w:left w:val="none" w:sz="0" w:space="0" w:color="auto"/>
                        <w:bottom w:val="none" w:sz="0" w:space="0" w:color="auto"/>
                        <w:right w:val="none" w:sz="0" w:space="0" w:color="auto"/>
                      </w:divBdr>
                      <w:divsChild>
                        <w:div w:id="1485898969">
                          <w:marLeft w:val="0"/>
                          <w:marRight w:val="0"/>
                          <w:marTop w:val="0"/>
                          <w:marBottom w:val="0"/>
                          <w:divBdr>
                            <w:top w:val="none" w:sz="0" w:space="0" w:color="auto"/>
                            <w:left w:val="none" w:sz="0" w:space="0" w:color="auto"/>
                            <w:bottom w:val="none" w:sz="0" w:space="0" w:color="auto"/>
                            <w:right w:val="none" w:sz="0" w:space="0" w:color="auto"/>
                          </w:divBdr>
                          <w:divsChild>
                            <w:div w:id="340133707">
                              <w:marLeft w:val="0"/>
                              <w:marRight w:val="0"/>
                              <w:marTop w:val="0"/>
                              <w:marBottom w:val="0"/>
                              <w:divBdr>
                                <w:top w:val="none" w:sz="0" w:space="0" w:color="auto"/>
                                <w:left w:val="none" w:sz="0" w:space="0" w:color="auto"/>
                                <w:bottom w:val="none" w:sz="0" w:space="0" w:color="auto"/>
                                <w:right w:val="none" w:sz="0" w:space="0" w:color="auto"/>
                              </w:divBdr>
                              <w:divsChild>
                                <w:div w:id="627200590">
                                  <w:marLeft w:val="0"/>
                                  <w:marRight w:val="0"/>
                                  <w:marTop w:val="0"/>
                                  <w:marBottom w:val="0"/>
                                  <w:divBdr>
                                    <w:top w:val="none" w:sz="0" w:space="0" w:color="auto"/>
                                    <w:left w:val="none" w:sz="0" w:space="0" w:color="auto"/>
                                    <w:bottom w:val="none" w:sz="0" w:space="0" w:color="auto"/>
                                    <w:right w:val="none" w:sz="0" w:space="0" w:color="auto"/>
                                  </w:divBdr>
                                  <w:divsChild>
                                    <w:div w:id="1518695403">
                                      <w:marLeft w:val="0"/>
                                      <w:marRight w:val="0"/>
                                      <w:marTop w:val="0"/>
                                      <w:marBottom w:val="0"/>
                                      <w:divBdr>
                                        <w:top w:val="none" w:sz="0" w:space="0" w:color="auto"/>
                                        <w:left w:val="none" w:sz="0" w:space="0" w:color="auto"/>
                                        <w:bottom w:val="none" w:sz="0" w:space="0" w:color="auto"/>
                                        <w:right w:val="none" w:sz="0" w:space="0" w:color="auto"/>
                                      </w:divBdr>
                                      <w:divsChild>
                                        <w:div w:id="995454486">
                                          <w:marLeft w:val="0"/>
                                          <w:marRight w:val="0"/>
                                          <w:marTop w:val="0"/>
                                          <w:marBottom w:val="0"/>
                                          <w:divBdr>
                                            <w:top w:val="none" w:sz="0" w:space="0" w:color="auto"/>
                                            <w:left w:val="none" w:sz="0" w:space="0" w:color="auto"/>
                                            <w:bottom w:val="none" w:sz="0" w:space="0" w:color="auto"/>
                                            <w:right w:val="none" w:sz="0" w:space="0" w:color="auto"/>
                                          </w:divBdr>
                                          <w:divsChild>
                                            <w:div w:id="23975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09976325">
      <w:bodyDiv w:val="1"/>
      <w:marLeft w:val="0"/>
      <w:marRight w:val="0"/>
      <w:marTop w:val="0"/>
      <w:marBottom w:val="0"/>
      <w:divBdr>
        <w:top w:val="none" w:sz="0" w:space="0" w:color="auto"/>
        <w:left w:val="none" w:sz="0" w:space="0" w:color="auto"/>
        <w:bottom w:val="none" w:sz="0" w:space="0" w:color="auto"/>
        <w:right w:val="none" w:sz="0" w:space="0" w:color="auto"/>
      </w:divBdr>
      <w:divsChild>
        <w:div w:id="586773504">
          <w:marLeft w:val="0"/>
          <w:marRight w:val="0"/>
          <w:marTop w:val="0"/>
          <w:marBottom w:val="0"/>
          <w:divBdr>
            <w:top w:val="none" w:sz="0" w:space="0" w:color="auto"/>
            <w:left w:val="none" w:sz="0" w:space="0" w:color="auto"/>
            <w:bottom w:val="none" w:sz="0" w:space="0" w:color="auto"/>
            <w:right w:val="none" w:sz="0" w:space="0" w:color="auto"/>
          </w:divBdr>
          <w:divsChild>
            <w:div w:id="2143766617">
              <w:marLeft w:val="0"/>
              <w:marRight w:val="0"/>
              <w:marTop w:val="0"/>
              <w:marBottom w:val="0"/>
              <w:divBdr>
                <w:top w:val="none" w:sz="0" w:space="0" w:color="auto"/>
                <w:left w:val="none" w:sz="0" w:space="0" w:color="auto"/>
                <w:bottom w:val="none" w:sz="0" w:space="0" w:color="auto"/>
                <w:right w:val="none" w:sz="0" w:space="0" w:color="auto"/>
              </w:divBdr>
              <w:divsChild>
                <w:div w:id="881213127">
                  <w:marLeft w:val="0"/>
                  <w:marRight w:val="0"/>
                  <w:marTop w:val="0"/>
                  <w:marBottom w:val="0"/>
                  <w:divBdr>
                    <w:top w:val="none" w:sz="0" w:space="0" w:color="auto"/>
                    <w:left w:val="none" w:sz="0" w:space="0" w:color="auto"/>
                    <w:bottom w:val="none" w:sz="0" w:space="0" w:color="auto"/>
                    <w:right w:val="none" w:sz="0" w:space="0" w:color="auto"/>
                  </w:divBdr>
                  <w:divsChild>
                    <w:div w:id="875318162">
                      <w:marLeft w:val="0"/>
                      <w:marRight w:val="0"/>
                      <w:marTop w:val="0"/>
                      <w:marBottom w:val="0"/>
                      <w:divBdr>
                        <w:top w:val="none" w:sz="0" w:space="0" w:color="auto"/>
                        <w:left w:val="none" w:sz="0" w:space="0" w:color="auto"/>
                        <w:bottom w:val="none" w:sz="0" w:space="0" w:color="auto"/>
                        <w:right w:val="none" w:sz="0" w:space="0" w:color="auto"/>
                      </w:divBdr>
                      <w:divsChild>
                        <w:div w:id="1307322939">
                          <w:marLeft w:val="0"/>
                          <w:marRight w:val="0"/>
                          <w:marTop w:val="0"/>
                          <w:marBottom w:val="0"/>
                          <w:divBdr>
                            <w:top w:val="none" w:sz="0" w:space="0" w:color="auto"/>
                            <w:left w:val="none" w:sz="0" w:space="0" w:color="auto"/>
                            <w:bottom w:val="none" w:sz="0" w:space="0" w:color="auto"/>
                            <w:right w:val="none" w:sz="0" w:space="0" w:color="auto"/>
                          </w:divBdr>
                          <w:divsChild>
                            <w:div w:id="1362508422">
                              <w:marLeft w:val="0"/>
                              <w:marRight w:val="0"/>
                              <w:marTop w:val="0"/>
                              <w:marBottom w:val="0"/>
                              <w:divBdr>
                                <w:top w:val="none" w:sz="0" w:space="0" w:color="auto"/>
                                <w:left w:val="none" w:sz="0" w:space="0" w:color="auto"/>
                                <w:bottom w:val="none" w:sz="0" w:space="0" w:color="auto"/>
                                <w:right w:val="none" w:sz="0" w:space="0" w:color="auto"/>
                              </w:divBdr>
                              <w:divsChild>
                                <w:div w:id="1700156551">
                                  <w:marLeft w:val="0"/>
                                  <w:marRight w:val="0"/>
                                  <w:marTop w:val="0"/>
                                  <w:marBottom w:val="0"/>
                                  <w:divBdr>
                                    <w:top w:val="none" w:sz="0" w:space="0" w:color="auto"/>
                                    <w:left w:val="none" w:sz="0" w:space="0" w:color="auto"/>
                                    <w:bottom w:val="none" w:sz="0" w:space="0" w:color="auto"/>
                                    <w:right w:val="none" w:sz="0" w:space="0" w:color="auto"/>
                                  </w:divBdr>
                                  <w:divsChild>
                                    <w:div w:id="778180295">
                                      <w:marLeft w:val="0"/>
                                      <w:marRight w:val="0"/>
                                      <w:marTop w:val="0"/>
                                      <w:marBottom w:val="0"/>
                                      <w:divBdr>
                                        <w:top w:val="none" w:sz="0" w:space="0" w:color="auto"/>
                                        <w:left w:val="none" w:sz="0" w:space="0" w:color="auto"/>
                                        <w:bottom w:val="none" w:sz="0" w:space="0" w:color="auto"/>
                                        <w:right w:val="none" w:sz="0" w:space="0" w:color="auto"/>
                                      </w:divBdr>
                                      <w:divsChild>
                                        <w:div w:id="33260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28563837">
      <w:bodyDiv w:val="1"/>
      <w:marLeft w:val="0"/>
      <w:marRight w:val="0"/>
      <w:marTop w:val="0"/>
      <w:marBottom w:val="0"/>
      <w:divBdr>
        <w:top w:val="none" w:sz="0" w:space="0" w:color="auto"/>
        <w:left w:val="none" w:sz="0" w:space="0" w:color="auto"/>
        <w:bottom w:val="none" w:sz="0" w:space="0" w:color="auto"/>
        <w:right w:val="none" w:sz="0" w:space="0" w:color="auto"/>
      </w:divBdr>
      <w:divsChild>
        <w:div w:id="779304740">
          <w:marLeft w:val="960"/>
          <w:marRight w:val="0"/>
          <w:marTop w:val="0"/>
          <w:marBottom w:val="0"/>
          <w:divBdr>
            <w:top w:val="none" w:sz="0" w:space="0" w:color="auto"/>
            <w:left w:val="none" w:sz="0" w:space="0" w:color="auto"/>
            <w:bottom w:val="none" w:sz="0" w:space="0" w:color="auto"/>
            <w:right w:val="none" w:sz="0" w:space="0" w:color="auto"/>
          </w:divBdr>
        </w:div>
      </w:divsChild>
    </w:div>
    <w:div w:id="1554078168">
      <w:bodyDiv w:val="1"/>
      <w:marLeft w:val="0"/>
      <w:marRight w:val="0"/>
      <w:marTop w:val="0"/>
      <w:marBottom w:val="0"/>
      <w:divBdr>
        <w:top w:val="none" w:sz="0" w:space="0" w:color="auto"/>
        <w:left w:val="none" w:sz="0" w:space="0" w:color="auto"/>
        <w:bottom w:val="none" w:sz="0" w:space="0" w:color="auto"/>
        <w:right w:val="none" w:sz="0" w:space="0" w:color="auto"/>
      </w:divBdr>
    </w:div>
    <w:div w:id="1580750360">
      <w:bodyDiv w:val="1"/>
      <w:marLeft w:val="0"/>
      <w:marRight w:val="0"/>
      <w:marTop w:val="0"/>
      <w:marBottom w:val="0"/>
      <w:divBdr>
        <w:top w:val="none" w:sz="0" w:space="0" w:color="auto"/>
        <w:left w:val="none" w:sz="0" w:space="0" w:color="auto"/>
        <w:bottom w:val="none" w:sz="0" w:space="0" w:color="auto"/>
        <w:right w:val="none" w:sz="0" w:space="0" w:color="auto"/>
      </w:divBdr>
      <w:divsChild>
        <w:div w:id="2109231045">
          <w:marLeft w:val="0"/>
          <w:marRight w:val="0"/>
          <w:marTop w:val="0"/>
          <w:marBottom w:val="0"/>
          <w:divBdr>
            <w:top w:val="none" w:sz="0" w:space="0" w:color="auto"/>
            <w:left w:val="none" w:sz="0" w:space="0" w:color="auto"/>
            <w:bottom w:val="none" w:sz="0" w:space="0" w:color="auto"/>
            <w:right w:val="none" w:sz="0" w:space="0" w:color="auto"/>
          </w:divBdr>
          <w:divsChild>
            <w:div w:id="684790415">
              <w:marLeft w:val="0"/>
              <w:marRight w:val="0"/>
              <w:marTop w:val="0"/>
              <w:marBottom w:val="0"/>
              <w:divBdr>
                <w:top w:val="none" w:sz="0" w:space="0" w:color="auto"/>
                <w:left w:val="none" w:sz="0" w:space="0" w:color="auto"/>
                <w:bottom w:val="none" w:sz="0" w:space="0" w:color="auto"/>
                <w:right w:val="none" w:sz="0" w:space="0" w:color="auto"/>
              </w:divBdr>
              <w:divsChild>
                <w:div w:id="400182872">
                  <w:marLeft w:val="0"/>
                  <w:marRight w:val="0"/>
                  <w:marTop w:val="0"/>
                  <w:marBottom w:val="0"/>
                  <w:divBdr>
                    <w:top w:val="none" w:sz="0" w:space="0" w:color="auto"/>
                    <w:left w:val="none" w:sz="0" w:space="0" w:color="auto"/>
                    <w:bottom w:val="none" w:sz="0" w:space="0" w:color="auto"/>
                    <w:right w:val="none" w:sz="0" w:space="0" w:color="auto"/>
                  </w:divBdr>
                  <w:divsChild>
                    <w:div w:id="2130053708">
                      <w:marLeft w:val="0"/>
                      <w:marRight w:val="0"/>
                      <w:marTop w:val="0"/>
                      <w:marBottom w:val="0"/>
                      <w:divBdr>
                        <w:top w:val="none" w:sz="0" w:space="0" w:color="auto"/>
                        <w:left w:val="none" w:sz="0" w:space="0" w:color="auto"/>
                        <w:bottom w:val="none" w:sz="0" w:space="0" w:color="auto"/>
                        <w:right w:val="none" w:sz="0" w:space="0" w:color="auto"/>
                      </w:divBdr>
                      <w:divsChild>
                        <w:div w:id="1961304066">
                          <w:marLeft w:val="0"/>
                          <w:marRight w:val="0"/>
                          <w:marTop w:val="0"/>
                          <w:marBottom w:val="0"/>
                          <w:divBdr>
                            <w:top w:val="none" w:sz="0" w:space="0" w:color="auto"/>
                            <w:left w:val="none" w:sz="0" w:space="0" w:color="auto"/>
                            <w:bottom w:val="none" w:sz="0" w:space="0" w:color="auto"/>
                            <w:right w:val="none" w:sz="0" w:space="0" w:color="auto"/>
                          </w:divBdr>
                          <w:divsChild>
                            <w:div w:id="1718119458">
                              <w:marLeft w:val="0"/>
                              <w:marRight w:val="0"/>
                              <w:marTop w:val="0"/>
                              <w:marBottom w:val="0"/>
                              <w:divBdr>
                                <w:top w:val="none" w:sz="0" w:space="0" w:color="auto"/>
                                <w:left w:val="none" w:sz="0" w:space="0" w:color="auto"/>
                                <w:bottom w:val="none" w:sz="0" w:space="0" w:color="auto"/>
                                <w:right w:val="none" w:sz="0" w:space="0" w:color="auto"/>
                              </w:divBdr>
                              <w:divsChild>
                                <w:div w:id="674191555">
                                  <w:marLeft w:val="0"/>
                                  <w:marRight w:val="0"/>
                                  <w:marTop w:val="0"/>
                                  <w:marBottom w:val="0"/>
                                  <w:divBdr>
                                    <w:top w:val="none" w:sz="0" w:space="0" w:color="auto"/>
                                    <w:left w:val="none" w:sz="0" w:space="0" w:color="auto"/>
                                    <w:bottom w:val="none" w:sz="0" w:space="0" w:color="auto"/>
                                    <w:right w:val="none" w:sz="0" w:space="0" w:color="auto"/>
                                  </w:divBdr>
                                  <w:divsChild>
                                    <w:div w:id="129246709">
                                      <w:marLeft w:val="0"/>
                                      <w:marRight w:val="0"/>
                                      <w:marTop w:val="0"/>
                                      <w:marBottom w:val="0"/>
                                      <w:divBdr>
                                        <w:top w:val="none" w:sz="0" w:space="0" w:color="auto"/>
                                        <w:left w:val="none" w:sz="0" w:space="0" w:color="auto"/>
                                        <w:bottom w:val="none" w:sz="0" w:space="0" w:color="auto"/>
                                        <w:right w:val="none" w:sz="0" w:space="0" w:color="auto"/>
                                      </w:divBdr>
                                      <w:divsChild>
                                        <w:div w:id="52387797">
                                          <w:marLeft w:val="0"/>
                                          <w:marRight w:val="0"/>
                                          <w:marTop w:val="0"/>
                                          <w:marBottom w:val="0"/>
                                          <w:divBdr>
                                            <w:top w:val="none" w:sz="0" w:space="0" w:color="auto"/>
                                            <w:left w:val="none" w:sz="0" w:space="0" w:color="auto"/>
                                            <w:bottom w:val="none" w:sz="0" w:space="0" w:color="auto"/>
                                            <w:right w:val="none" w:sz="0" w:space="0" w:color="auto"/>
                                          </w:divBdr>
                                          <w:divsChild>
                                            <w:div w:id="574121824">
                                              <w:marLeft w:val="0"/>
                                              <w:marRight w:val="0"/>
                                              <w:marTop w:val="0"/>
                                              <w:marBottom w:val="0"/>
                                              <w:divBdr>
                                                <w:top w:val="none" w:sz="0" w:space="0" w:color="auto"/>
                                                <w:left w:val="none" w:sz="0" w:space="0" w:color="auto"/>
                                                <w:bottom w:val="none" w:sz="0" w:space="0" w:color="auto"/>
                                                <w:right w:val="none" w:sz="0" w:space="0" w:color="auto"/>
                                              </w:divBdr>
                                              <w:divsChild>
                                                <w:div w:id="34170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9460976">
      <w:bodyDiv w:val="1"/>
      <w:marLeft w:val="0"/>
      <w:marRight w:val="0"/>
      <w:marTop w:val="0"/>
      <w:marBottom w:val="0"/>
      <w:divBdr>
        <w:top w:val="none" w:sz="0" w:space="0" w:color="auto"/>
        <w:left w:val="none" w:sz="0" w:space="0" w:color="auto"/>
        <w:bottom w:val="none" w:sz="0" w:space="0" w:color="auto"/>
        <w:right w:val="none" w:sz="0" w:space="0" w:color="auto"/>
      </w:divBdr>
    </w:div>
    <w:div w:id="1714112102">
      <w:bodyDiv w:val="1"/>
      <w:marLeft w:val="0"/>
      <w:marRight w:val="0"/>
      <w:marTop w:val="0"/>
      <w:marBottom w:val="0"/>
      <w:divBdr>
        <w:top w:val="none" w:sz="0" w:space="0" w:color="auto"/>
        <w:left w:val="none" w:sz="0" w:space="0" w:color="auto"/>
        <w:bottom w:val="none" w:sz="0" w:space="0" w:color="auto"/>
        <w:right w:val="none" w:sz="0" w:space="0" w:color="auto"/>
      </w:divBdr>
    </w:div>
    <w:div w:id="1730956411">
      <w:bodyDiv w:val="1"/>
      <w:marLeft w:val="0"/>
      <w:marRight w:val="0"/>
      <w:marTop w:val="0"/>
      <w:marBottom w:val="0"/>
      <w:divBdr>
        <w:top w:val="none" w:sz="0" w:space="0" w:color="auto"/>
        <w:left w:val="none" w:sz="0" w:space="0" w:color="auto"/>
        <w:bottom w:val="none" w:sz="0" w:space="0" w:color="auto"/>
        <w:right w:val="none" w:sz="0" w:space="0" w:color="auto"/>
      </w:divBdr>
      <w:divsChild>
        <w:div w:id="982004806">
          <w:marLeft w:val="960"/>
          <w:marRight w:val="0"/>
          <w:marTop w:val="0"/>
          <w:marBottom w:val="0"/>
          <w:divBdr>
            <w:top w:val="none" w:sz="0" w:space="0" w:color="auto"/>
            <w:left w:val="none" w:sz="0" w:space="0" w:color="auto"/>
            <w:bottom w:val="none" w:sz="0" w:space="0" w:color="auto"/>
            <w:right w:val="none" w:sz="0" w:space="0" w:color="auto"/>
          </w:divBdr>
        </w:div>
      </w:divsChild>
    </w:div>
    <w:div w:id="1777823532">
      <w:bodyDiv w:val="1"/>
      <w:marLeft w:val="0"/>
      <w:marRight w:val="0"/>
      <w:marTop w:val="0"/>
      <w:marBottom w:val="0"/>
      <w:divBdr>
        <w:top w:val="none" w:sz="0" w:space="0" w:color="auto"/>
        <w:left w:val="none" w:sz="0" w:space="0" w:color="auto"/>
        <w:bottom w:val="none" w:sz="0" w:space="0" w:color="auto"/>
        <w:right w:val="none" w:sz="0" w:space="0" w:color="auto"/>
      </w:divBdr>
      <w:divsChild>
        <w:div w:id="845174312">
          <w:marLeft w:val="960"/>
          <w:marRight w:val="0"/>
          <w:marTop w:val="0"/>
          <w:marBottom w:val="0"/>
          <w:divBdr>
            <w:top w:val="none" w:sz="0" w:space="0" w:color="auto"/>
            <w:left w:val="none" w:sz="0" w:space="0" w:color="auto"/>
            <w:bottom w:val="none" w:sz="0" w:space="0" w:color="auto"/>
            <w:right w:val="none" w:sz="0" w:space="0" w:color="auto"/>
          </w:divBdr>
        </w:div>
      </w:divsChild>
    </w:div>
    <w:div w:id="1779063140">
      <w:bodyDiv w:val="1"/>
      <w:marLeft w:val="0"/>
      <w:marRight w:val="0"/>
      <w:marTop w:val="0"/>
      <w:marBottom w:val="0"/>
      <w:divBdr>
        <w:top w:val="none" w:sz="0" w:space="0" w:color="auto"/>
        <w:left w:val="none" w:sz="0" w:space="0" w:color="auto"/>
        <w:bottom w:val="none" w:sz="0" w:space="0" w:color="auto"/>
        <w:right w:val="none" w:sz="0" w:space="0" w:color="auto"/>
      </w:divBdr>
    </w:div>
    <w:div w:id="1812287456">
      <w:bodyDiv w:val="1"/>
      <w:marLeft w:val="0"/>
      <w:marRight w:val="0"/>
      <w:marTop w:val="0"/>
      <w:marBottom w:val="0"/>
      <w:divBdr>
        <w:top w:val="none" w:sz="0" w:space="0" w:color="auto"/>
        <w:left w:val="none" w:sz="0" w:space="0" w:color="auto"/>
        <w:bottom w:val="none" w:sz="0" w:space="0" w:color="auto"/>
        <w:right w:val="none" w:sz="0" w:space="0" w:color="auto"/>
      </w:divBdr>
      <w:divsChild>
        <w:div w:id="1519614901">
          <w:marLeft w:val="0"/>
          <w:marRight w:val="0"/>
          <w:marTop w:val="0"/>
          <w:marBottom w:val="0"/>
          <w:divBdr>
            <w:top w:val="none" w:sz="0" w:space="0" w:color="auto"/>
            <w:left w:val="none" w:sz="0" w:space="0" w:color="auto"/>
            <w:bottom w:val="none" w:sz="0" w:space="0" w:color="auto"/>
            <w:right w:val="none" w:sz="0" w:space="0" w:color="auto"/>
          </w:divBdr>
          <w:divsChild>
            <w:div w:id="1709211346">
              <w:marLeft w:val="0"/>
              <w:marRight w:val="0"/>
              <w:marTop w:val="0"/>
              <w:marBottom w:val="0"/>
              <w:divBdr>
                <w:top w:val="none" w:sz="0" w:space="0" w:color="auto"/>
                <w:left w:val="none" w:sz="0" w:space="0" w:color="auto"/>
                <w:bottom w:val="none" w:sz="0" w:space="0" w:color="auto"/>
                <w:right w:val="none" w:sz="0" w:space="0" w:color="auto"/>
              </w:divBdr>
              <w:divsChild>
                <w:div w:id="715080374">
                  <w:marLeft w:val="0"/>
                  <w:marRight w:val="0"/>
                  <w:marTop w:val="0"/>
                  <w:marBottom w:val="0"/>
                  <w:divBdr>
                    <w:top w:val="none" w:sz="0" w:space="0" w:color="auto"/>
                    <w:left w:val="none" w:sz="0" w:space="0" w:color="auto"/>
                    <w:bottom w:val="none" w:sz="0" w:space="0" w:color="auto"/>
                    <w:right w:val="none" w:sz="0" w:space="0" w:color="auto"/>
                  </w:divBdr>
                  <w:divsChild>
                    <w:div w:id="1625967195">
                      <w:marLeft w:val="0"/>
                      <w:marRight w:val="0"/>
                      <w:marTop w:val="0"/>
                      <w:marBottom w:val="0"/>
                      <w:divBdr>
                        <w:top w:val="none" w:sz="0" w:space="0" w:color="auto"/>
                        <w:left w:val="none" w:sz="0" w:space="0" w:color="auto"/>
                        <w:bottom w:val="none" w:sz="0" w:space="0" w:color="auto"/>
                        <w:right w:val="none" w:sz="0" w:space="0" w:color="auto"/>
                      </w:divBdr>
                      <w:divsChild>
                        <w:div w:id="774322890">
                          <w:marLeft w:val="0"/>
                          <w:marRight w:val="0"/>
                          <w:marTop w:val="0"/>
                          <w:marBottom w:val="0"/>
                          <w:divBdr>
                            <w:top w:val="none" w:sz="0" w:space="0" w:color="auto"/>
                            <w:left w:val="none" w:sz="0" w:space="0" w:color="auto"/>
                            <w:bottom w:val="none" w:sz="0" w:space="0" w:color="auto"/>
                            <w:right w:val="none" w:sz="0" w:space="0" w:color="auto"/>
                          </w:divBdr>
                          <w:divsChild>
                            <w:div w:id="1159536810">
                              <w:marLeft w:val="0"/>
                              <w:marRight w:val="0"/>
                              <w:marTop w:val="0"/>
                              <w:marBottom w:val="0"/>
                              <w:divBdr>
                                <w:top w:val="none" w:sz="0" w:space="0" w:color="auto"/>
                                <w:left w:val="none" w:sz="0" w:space="0" w:color="auto"/>
                                <w:bottom w:val="none" w:sz="0" w:space="0" w:color="auto"/>
                                <w:right w:val="none" w:sz="0" w:space="0" w:color="auto"/>
                              </w:divBdr>
                              <w:divsChild>
                                <w:div w:id="74017141">
                                  <w:marLeft w:val="0"/>
                                  <w:marRight w:val="0"/>
                                  <w:marTop w:val="0"/>
                                  <w:marBottom w:val="0"/>
                                  <w:divBdr>
                                    <w:top w:val="none" w:sz="0" w:space="0" w:color="auto"/>
                                    <w:left w:val="none" w:sz="0" w:space="0" w:color="auto"/>
                                    <w:bottom w:val="none" w:sz="0" w:space="0" w:color="auto"/>
                                    <w:right w:val="none" w:sz="0" w:space="0" w:color="auto"/>
                                  </w:divBdr>
                                  <w:divsChild>
                                    <w:div w:id="2012441471">
                                      <w:marLeft w:val="0"/>
                                      <w:marRight w:val="0"/>
                                      <w:marTop w:val="0"/>
                                      <w:marBottom w:val="0"/>
                                      <w:divBdr>
                                        <w:top w:val="none" w:sz="0" w:space="0" w:color="auto"/>
                                        <w:left w:val="none" w:sz="0" w:space="0" w:color="auto"/>
                                        <w:bottom w:val="none" w:sz="0" w:space="0" w:color="auto"/>
                                        <w:right w:val="none" w:sz="0" w:space="0" w:color="auto"/>
                                      </w:divBdr>
                                      <w:divsChild>
                                        <w:div w:id="1220625953">
                                          <w:marLeft w:val="0"/>
                                          <w:marRight w:val="0"/>
                                          <w:marTop w:val="0"/>
                                          <w:marBottom w:val="0"/>
                                          <w:divBdr>
                                            <w:top w:val="none" w:sz="0" w:space="0" w:color="auto"/>
                                            <w:left w:val="none" w:sz="0" w:space="0" w:color="auto"/>
                                            <w:bottom w:val="none" w:sz="0" w:space="0" w:color="auto"/>
                                            <w:right w:val="none" w:sz="0" w:space="0" w:color="auto"/>
                                          </w:divBdr>
                                          <w:divsChild>
                                            <w:div w:id="2091154656">
                                              <w:marLeft w:val="0"/>
                                              <w:marRight w:val="0"/>
                                              <w:marTop w:val="0"/>
                                              <w:marBottom w:val="0"/>
                                              <w:divBdr>
                                                <w:top w:val="none" w:sz="0" w:space="0" w:color="auto"/>
                                                <w:left w:val="none" w:sz="0" w:space="0" w:color="auto"/>
                                                <w:bottom w:val="none" w:sz="0" w:space="0" w:color="auto"/>
                                                <w:right w:val="none" w:sz="0" w:space="0" w:color="auto"/>
                                              </w:divBdr>
                                              <w:divsChild>
                                                <w:div w:id="1473324405">
                                                  <w:marLeft w:val="0"/>
                                                  <w:marRight w:val="0"/>
                                                  <w:marTop w:val="0"/>
                                                  <w:marBottom w:val="0"/>
                                                  <w:divBdr>
                                                    <w:top w:val="none" w:sz="0" w:space="0" w:color="auto"/>
                                                    <w:left w:val="none" w:sz="0" w:space="0" w:color="auto"/>
                                                    <w:bottom w:val="none" w:sz="0" w:space="0" w:color="auto"/>
                                                    <w:right w:val="none" w:sz="0" w:space="0" w:color="auto"/>
                                                  </w:divBdr>
                                                  <w:divsChild>
                                                    <w:div w:id="32062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3331911">
      <w:bodyDiv w:val="1"/>
      <w:marLeft w:val="0"/>
      <w:marRight w:val="0"/>
      <w:marTop w:val="0"/>
      <w:marBottom w:val="0"/>
      <w:divBdr>
        <w:top w:val="none" w:sz="0" w:space="0" w:color="auto"/>
        <w:left w:val="none" w:sz="0" w:space="0" w:color="auto"/>
        <w:bottom w:val="none" w:sz="0" w:space="0" w:color="auto"/>
        <w:right w:val="none" w:sz="0" w:space="0" w:color="auto"/>
      </w:divBdr>
      <w:divsChild>
        <w:div w:id="311981007">
          <w:marLeft w:val="960"/>
          <w:marRight w:val="0"/>
          <w:marTop w:val="0"/>
          <w:marBottom w:val="0"/>
          <w:divBdr>
            <w:top w:val="none" w:sz="0" w:space="0" w:color="auto"/>
            <w:left w:val="none" w:sz="0" w:space="0" w:color="auto"/>
            <w:bottom w:val="none" w:sz="0" w:space="0" w:color="auto"/>
            <w:right w:val="none" w:sz="0" w:space="0" w:color="auto"/>
          </w:divBdr>
        </w:div>
      </w:divsChild>
    </w:div>
    <w:div w:id="1837725156">
      <w:bodyDiv w:val="1"/>
      <w:marLeft w:val="0"/>
      <w:marRight w:val="0"/>
      <w:marTop w:val="0"/>
      <w:marBottom w:val="0"/>
      <w:divBdr>
        <w:top w:val="none" w:sz="0" w:space="0" w:color="auto"/>
        <w:left w:val="none" w:sz="0" w:space="0" w:color="auto"/>
        <w:bottom w:val="none" w:sz="0" w:space="0" w:color="auto"/>
        <w:right w:val="none" w:sz="0" w:space="0" w:color="auto"/>
      </w:divBdr>
      <w:divsChild>
        <w:div w:id="427041737">
          <w:marLeft w:val="960"/>
          <w:marRight w:val="0"/>
          <w:marTop w:val="0"/>
          <w:marBottom w:val="0"/>
          <w:divBdr>
            <w:top w:val="none" w:sz="0" w:space="0" w:color="auto"/>
            <w:left w:val="none" w:sz="0" w:space="0" w:color="auto"/>
            <w:bottom w:val="none" w:sz="0" w:space="0" w:color="auto"/>
            <w:right w:val="none" w:sz="0" w:space="0" w:color="auto"/>
          </w:divBdr>
        </w:div>
      </w:divsChild>
    </w:div>
    <w:div w:id="1840729611">
      <w:bodyDiv w:val="1"/>
      <w:marLeft w:val="0"/>
      <w:marRight w:val="0"/>
      <w:marTop w:val="0"/>
      <w:marBottom w:val="0"/>
      <w:divBdr>
        <w:top w:val="none" w:sz="0" w:space="0" w:color="auto"/>
        <w:left w:val="none" w:sz="0" w:space="0" w:color="auto"/>
        <w:bottom w:val="none" w:sz="0" w:space="0" w:color="auto"/>
        <w:right w:val="none" w:sz="0" w:space="0" w:color="auto"/>
      </w:divBdr>
    </w:div>
    <w:div w:id="1860508069">
      <w:bodyDiv w:val="1"/>
      <w:marLeft w:val="0"/>
      <w:marRight w:val="0"/>
      <w:marTop w:val="0"/>
      <w:marBottom w:val="0"/>
      <w:divBdr>
        <w:top w:val="none" w:sz="0" w:space="0" w:color="auto"/>
        <w:left w:val="none" w:sz="0" w:space="0" w:color="auto"/>
        <w:bottom w:val="none" w:sz="0" w:space="0" w:color="auto"/>
        <w:right w:val="none" w:sz="0" w:space="0" w:color="auto"/>
      </w:divBdr>
    </w:div>
    <w:div w:id="1868444716">
      <w:bodyDiv w:val="1"/>
      <w:marLeft w:val="0"/>
      <w:marRight w:val="0"/>
      <w:marTop w:val="0"/>
      <w:marBottom w:val="0"/>
      <w:divBdr>
        <w:top w:val="none" w:sz="0" w:space="0" w:color="auto"/>
        <w:left w:val="none" w:sz="0" w:space="0" w:color="auto"/>
        <w:bottom w:val="none" w:sz="0" w:space="0" w:color="auto"/>
        <w:right w:val="none" w:sz="0" w:space="0" w:color="auto"/>
      </w:divBdr>
    </w:div>
    <w:div w:id="1884173671">
      <w:bodyDiv w:val="1"/>
      <w:marLeft w:val="0"/>
      <w:marRight w:val="0"/>
      <w:marTop w:val="0"/>
      <w:marBottom w:val="0"/>
      <w:divBdr>
        <w:top w:val="none" w:sz="0" w:space="0" w:color="auto"/>
        <w:left w:val="none" w:sz="0" w:space="0" w:color="auto"/>
        <w:bottom w:val="none" w:sz="0" w:space="0" w:color="auto"/>
        <w:right w:val="none" w:sz="0" w:space="0" w:color="auto"/>
      </w:divBdr>
    </w:div>
    <w:div w:id="1920365170">
      <w:bodyDiv w:val="1"/>
      <w:marLeft w:val="0"/>
      <w:marRight w:val="0"/>
      <w:marTop w:val="0"/>
      <w:marBottom w:val="0"/>
      <w:divBdr>
        <w:top w:val="none" w:sz="0" w:space="0" w:color="auto"/>
        <w:left w:val="none" w:sz="0" w:space="0" w:color="auto"/>
        <w:bottom w:val="none" w:sz="0" w:space="0" w:color="auto"/>
        <w:right w:val="none" w:sz="0" w:space="0" w:color="auto"/>
      </w:divBdr>
    </w:div>
    <w:div w:id="1957171591">
      <w:bodyDiv w:val="1"/>
      <w:marLeft w:val="0"/>
      <w:marRight w:val="0"/>
      <w:marTop w:val="0"/>
      <w:marBottom w:val="0"/>
      <w:divBdr>
        <w:top w:val="none" w:sz="0" w:space="0" w:color="auto"/>
        <w:left w:val="none" w:sz="0" w:space="0" w:color="auto"/>
        <w:bottom w:val="none" w:sz="0" w:space="0" w:color="auto"/>
        <w:right w:val="none" w:sz="0" w:space="0" w:color="auto"/>
      </w:divBdr>
      <w:divsChild>
        <w:div w:id="1267738259">
          <w:marLeft w:val="0"/>
          <w:marRight w:val="0"/>
          <w:marTop w:val="0"/>
          <w:marBottom w:val="0"/>
          <w:divBdr>
            <w:top w:val="none" w:sz="0" w:space="0" w:color="auto"/>
            <w:left w:val="none" w:sz="0" w:space="0" w:color="auto"/>
            <w:bottom w:val="none" w:sz="0" w:space="0" w:color="auto"/>
            <w:right w:val="none" w:sz="0" w:space="0" w:color="auto"/>
          </w:divBdr>
          <w:divsChild>
            <w:div w:id="1774470991">
              <w:marLeft w:val="0"/>
              <w:marRight w:val="0"/>
              <w:marTop w:val="0"/>
              <w:marBottom w:val="0"/>
              <w:divBdr>
                <w:top w:val="none" w:sz="0" w:space="0" w:color="auto"/>
                <w:left w:val="none" w:sz="0" w:space="0" w:color="auto"/>
                <w:bottom w:val="none" w:sz="0" w:space="0" w:color="auto"/>
                <w:right w:val="none" w:sz="0" w:space="0" w:color="auto"/>
              </w:divBdr>
              <w:divsChild>
                <w:div w:id="1825124278">
                  <w:marLeft w:val="0"/>
                  <w:marRight w:val="0"/>
                  <w:marTop w:val="0"/>
                  <w:marBottom w:val="0"/>
                  <w:divBdr>
                    <w:top w:val="none" w:sz="0" w:space="0" w:color="auto"/>
                    <w:left w:val="none" w:sz="0" w:space="0" w:color="auto"/>
                    <w:bottom w:val="none" w:sz="0" w:space="0" w:color="auto"/>
                    <w:right w:val="none" w:sz="0" w:space="0" w:color="auto"/>
                  </w:divBdr>
                  <w:divsChild>
                    <w:div w:id="1635671156">
                      <w:marLeft w:val="0"/>
                      <w:marRight w:val="0"/>
                      <w:marTop w:val="0"/>
                      <w:marBottom w:val="0"/>
                      <w:divBdr>
                        <w:top w:val="none" w:sz="0" w:space="0" w:color="auto"/>
                        <w:left w:val="none" w:sz="0" w:space="0" w:color="auto"/>
                        <w:bottom w:val="none" w:sz="0" w:space="0" w:color="auto"/>
                        <w:right w:val="none" w:sz="0" w:space="0" w:color="auto"/>
                      </w:divBdr>
                      <w:divsChild>
                        <w:div w:id="465902219">
                          <w:marLeft w:val="0"/>
                          <w:marRight w:val="0"/>
                          <w:marTop w:val="0"/>
                          <w:marBottom w:val="0"/>
                          <w:divBdr>
                            <w:top w:val="none" w:sz="0" w:space="0" w:color="auto"/>
                            <w:left w:val="none" w:sz="0" w:space="0" w:color="auto"/>
                            <w:bottom w:val="none" w:sz="0" w:space="0" w:color="auto"/>
                            <w:right w:val="none" w:sz="0" w:space="0" w:color="auto"/>
                          </w:divBdr>
                          <w:divsChild>
                            <w:div w:id="949315161">
                              <w:marLeft w:val="0"/>
                              <w:marRight w:val="0"/>
                              <w:marTop w:val="0"/>
                              <w:marBottom w:val="0"/>
                              <w:divBdr>
                                <w:top w:val="none" w:sz="0" w:space="0" w:color="auto"/>
                                <w:left w:val="none" w:sz="0" w:space="0" w:color="auto"/>
                                <w:bottom w:val="none" w:sz="0" w:space="0" w:color="auto"/>
                                <w:right w:val="none" w:sz="0" w:space="0" w:color="auto"/>
                              </w:divBdr>
                              <w:divsChild>
                                <w:div w:id="515729744">
                                  <w:marLeft w:val="0"/>
                                  <w:marRight w:val="0"/>
                                  <w:marTop w:val="0"/>
                                  <w:marBottom w:val="0"/>
                                  <w:divBdr>
                                    <w:top w:val="none" w:sz="0" w:space="0" w:color="auto"/>
                                    <w:left w:val="none" w:sz="0" w:space="0" w:color="auto"/>
                                    <w:bottom w:val="none" w:sz="0" w:space="0" w:color="auto"/>
                                    <w:right w:val="none" w:sz="0" w:space="0" w:color="auto"/>
                                  </w:divBdr>
                                  <w:divsChild>
                                    <w:div w:id="409741883">
                                      <w:marLeft w:val="0"/>
                                      <w:marRight w:val="0"/>
                                      <w:marTop w:val="0"/>
                                      <w:marBottom w:val="0"/>
                                      <w:divBdr>
                                        <w:top w:val="none" w:sz="0" w:space="0" w:color="auto"/>
                                        <w:left w:val="none" w:sz="0" w:space="0" w:color="auto"/>
                                        <w:bottom w:val="none" w:sz="0" w:space="0" w:color="auto"/>
                                        <w:right w:val="none" w:sz="0" w:space="0" w:color="auto"/>
                                      </w:divBdr>
                                      <w:divsChild>
                                        <w:div w:id="105777294">
                                          <w:marLeft w:val="0"/>
                                          <w:marRight w:val="0"/>
                                          <w:marTop w:val="0"/>
                                          <w:marBottom w:val="0"/>
                                          <w:divBdr>
                                            <w:top w:val="none" w:sz="0" w:space="0" w:color="auto"/>
                                            <w:left w:val="none" w:sz="0" w:space="0" w:color="auto"/>
                                            <w:bottom w:val="none" w:sz="0" w:space="0" w:color="auto"/>
                                            <w:right w:val="none" w:sz="0" w:space="0" w:color="auto"/>
                                          </w:divBdr>
                                        </w:div>
                                        <w:div w:id="664238830">
                                          <w:marLeft w:val="0"/>
                                          <w:marRight w:val="0"/>
                                          <w:marTop w:val="0"/>
                                          <w:marBottom w:val="0"/>
                                          <w:divBdr>
                                            <w:top w:val="none" w:sz="0" w:space="0" w:color="auto"/>
                                            <w:left w:val="none" w:sz="0" w:space="0" w:color="auto"/>
                                            <w:bottom w:val="none" w:sz="0" w:space="0" w:color="auto"/>
                                            <w:right w:val="none" w:sz="0" w:space="0" w:color="auto"/>
                                          </w:divBdr>
                                        </w:div>
                                        <w:div w:id="812871341">
                                          <w:marLeft w:val="0"/>
                                          <w:marRight w:val="0"/>
                                          <w:marTop w:val="0"/>
                                          <w:marBottom w:val="0"/>
                                          <w:divBdr>
                                            <w:top w:val="none" w:sz="0" w:space="0" w:color="auto"/>
                                            <w:left w:val="none" w:sz="0" w:space="0" w:color="auto"/>
                                            <w:bottom w:val="none" w:sz="0" w:space="0" w:color="auto"/>
                                            <w:right w:val="none" w:sz="0" w:space="0" w:color="auto"/>
                                          </w:divBdr>
                                        </w:div>
                                        <w:div w:id="1245262242">
                                          <w:marLeft w:val="0"/>
                                          <w:marRight w:val="0"/>
                                          <w:marTop w:val="0"/>
                                          <w:marBottom w:val="0"/>
                                          <w:divBdr>
                                            <w:top w:val="none" w:sz="0" w:space="0" w:color="auto"/>
                                            <w:left w:val="none" w:sz="0" w:space="0" w:color="auto"/>
                                            <w:bottom w:val="none" w:sz="0" w:space="0" w:color="auto"/>
                                            <w:right w:val="none" w:sz="0" w:space="0" w:color="auto"/>
                                          </w:divBdr>
                                        </w:div>
                                        <w:div w:id="1264220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7100667">
      <w:bodyDiv w:val="1"/>
      <w:marLeft w:val="0"/>
      <w:marRight w:val="0"/>
      <w:marTop w:val="0"/>
      <w:marBottom w:val="0"/>
      <w:divBdr>
        <w:top w:val="none" w:sz="0" w:space="0" w:color="auto"/>
        <w:left w:val="none" w:sz="0" w:space="0" w:color="auto"/>
        <w:bottom w:val="none" w:sz="0" w:space="0" w:color="auto"/>
        <w:right w:val="none" w:sz="0" w:space="0" w:color="auto"/>
      </w:divBdr>
    </w:div>
    <w:div w:id="1983922793">
      <w:bodyDiv w:val="1"/>
      <w:marLeft w:val="0"/>
      <w:marRight w:val="0"/>
      <w:marTop w:val="0"/>
      <w:marBottom w:val="0"/>
      <w:divBdr>
        <w:top w:val="none" w:sz="0" w:space="0" w:color="auto"/>
        <w:left w:val="none" w:sz="0" w:space="0" w:color="auto"/>
        <w:bottom w:val="none" w:sz="0" w:space="0" w:color="auto"/>
        <w:right w:val="none" w:sz="0" w:space="0" w:color="auto"/>
      </w:divBdr>
      <w:divsChild>
        <w:div w:id="713500744">
          <w:marLeft w:val="960"/>
          <w:marRight w:val="0"/>
          <w:marTop w:val="0"/>
          <w:marBottom w:val="0"/>
          <w:divBdr>
            <w:top w:val="none" w:sz="0" w:space="0" w:color="auto"/>
            <w:left w:val="none" w:sz="0" w:space="0" w:color="auto"/>
            <w:bottom w:val="none" w:sz="0" w:space="0" w:color="auto"/>
            <w:right w:val="none" w:sz="0" w:space="0" w:color="auto"/>
          </w:divBdr>
        </w:div>
      </w:divsChild>
    </w:div>
    <w:div w:id="2021852317">
      <w:bodyDiv w:val="1"/>
      <w:marLeft w:val="0"/>
      <w:marRight w:val="0"/>
      <w:marTop w:val="0"/>
      <w:marBottom w:val="0"/>
      <w:divBdr>
        <w:top w:val="none" w:sz="0" w:space="0" w:color="auto"/>
        <w:left w:val="none" w:sz="0" w:space="0" w:color="auto"/>
        <w:bottom w:val="none" w:sz="0" w:space="0" w:color="auto"/>
        <w:right w:val="none" w:sz="0" w:space="0" w:color="auto"/>
      </w:divBdr>
      <w:divsChild>
        <w:div w:id="1437945481">
          <w:marLeft w:val="960"/>
          <w:marRight w:val="0"/>
          <w:marTop w:val="0"/>
          <w:marBottom w:val="0"/>
          <w:divBdr>
            <w:top w:val="none" w:sz="0" w:space="0" w:color="auto"/>
            <w:left w:val="none" w:sz="0" w:space="0" w:color="auto"/>
            <w:bottom w:val="none" w:sz="0" w:space="0" w:color="auto"/>
            <w:right w:val="none" w:sz="0" w:space="0" w:color="auto"/>
          </w:divBdr>
        </w:div>
      </w:divsChild>
    </w:div>
    <w:div w:id="2037658897">
      <w:bodyDiv w:val="1"/>
      <w:marLeft w:val="0"/>
      <w:marRight w:val="0"/>
      <w:marTop w:val="0"/>
      <w:marBottom w:val="0"/>
      <w:divBdr>
        <w:top w:val="none" w:sz="0" w:space="0" w:color="auto"/>
        <w:left w:val="none" w:sz="0" w:space="0" w:color="auto"/>
        <w:bottom w:val="none" w:sz="0" w:space="0" w:color="auto"/>
        <w:right w:val="none" w:sz="0" w:space="0" w:color="auto"/>
      </w:divBdr>
      <w:divsChild>
        <w:div w:id="2045401521">
          <w:marLeft w:val="0"/>
          <w:marRight w:val="0"/>
          <w:marTop w:val="0"/>
          <w:marBottom w:val="0"/>
          <w:divBdr>
            <w:top w:val="none" w:sz="0" w:space="0" w:color="auto"/>
            <w:left w:val="none" w:sz="0" w:space="0" w:color="auto"/>
            <w:bottom w:val="none" w:sz="0" w:space="0" w:color="auto"/>
            <w:right w:val="none" w:sz="0" w:space="0" w:color="auto"/>
          </w:divBdr>
          <w:divsChild>
            <w:div w:id="288442233">
              <w:marLeft w:val="0"/>
              <w:marRight w:val="0"/>
              <w:marTop w:val="0"/>
              <w:marBottom w:val="0"/>
              <w:divBdr>
                <w:top w:val="none" w:sz="0" w:space="0" w:color="auto"/>
                <w:left w:val="none" w:sz="0" w:space="0" w:color="auto"/>
                <w:bottom w:val="none" w:sz="0" w:space="0" w:color="auto"/>
                <w:right w:val="none" w:sz="0" w:space="0" w:color="auto"/>
              </w:divBdr>
              <w:divsChild>
                <w:div w:id="1042250698">
                  <w:marLeft w:val="0"/>
                  <w:marRight w:val="0"/>
                  <w:marTop w:val="0"/>
                  <w:marBottom w:val="0"/>
                  <w:divBdr>
                    <w:top w:val="none" w:sz="0" w:space="0" w:color="auto"/>
                    <w:left w:val="none" w:sz="0" w:space="0" w:color="auto"/>
                    <w:bottom w:val="none" w:sz="0" w:space="0" w:color="auto"/>
                    <w:right w:val="none" w:sz="0" w:space="0" w:color="auto"/>
                  </w:divBdr>
                  <w:divsChild>
                    <w:div w:id="1071779359">
                      <w:marLeft w:val="0"/>
                      <w:marRight w:val="0"/>
                      <w:marTop w:val="0"/>
                      <w:marBottom w:val="0"/>
                      <w:divBdr>
                        <w:top w:val="none" w:sz="0" w:space="0" w:color="auto"/>
                        <w:left w:val="none" w:sz="0" w:space="0" w:color="auto"/>
                        <w:bottom w:val="none" w:sz="0" w:space="0" w:color="auto"/>
                        <w:right w:val="none" w:sz="0" w:space="0" w:color="auto"/>
                      </w:divBdr>
                      <w:divsChild>
                        <w:div w:id="154952746">
                          <w:marLeft w:val="0"/>
                          <w:marRight w:val="0"/>
                          <w:marTop w:val="0"/>
                          <w:marBottom w:val="0"/>
                          <w:divBdr>
                            <w:top w:val="none" w:sz="0" w:space="0" w:color="auto"/>
                            <w:left w:val="none" w:sz="0" w:space="0" w:color="auto"/>
                            <w:bottom w:val="none" w:sz="0" w:space="0" w:color="auto"/>
                            <w:right w:val="none" w:sz="0" w:space="0" w:color="auto"/>
                          </w:divBdr>
                          <w:divsChild>
                            <w:div w:id="1458571628">
                              <w:marLeft w:val="0"/>
                              <w:marRight w:val="0"/>
                              <w:marTop w:val="0"/>
                              <w:marBottom w:val="0"/>
                              <w:divBdr>
                                <w:top w:val="none" w:sz="0" w:space="0" w:color="auto"/>
                                <w:left w:val="none" w:sz="0" w:space="0" w:color="auto"/>
                                <w:bottom w:val="none" w:sz="0" w:space="0" w:color="auto"/>
                                <w:right w:val="none" w:sz="0" w:space="0" w:color="auto"/>
                              </w:divBdr>
                              <w:divsChild>
                                <w:div w:id="1440103017">
                                  <w:marLeft w:val="0"/>
                                  <w:marRight w:val="0"/>
                                  <w:marTop w:val="0"/>
                                  <w:marBottom w:val="0"/>
                                  <w:divBdr>
                                    <w:top w:val="none" w:sz="0" w:space="0" w:color="auto"/>
                                    <w:left w:val="none" w:sz="0" w:space="0" w:color="auto"/>
                                    <w:bottom w:val="none" w:sz="0" w:space="0" w:color="auto"/>
                                    <w:right w:val="none" w:sz="0" w:space="0" w:color="auto"/>
                                  </w:divBdr>
                                  <w:divsChild>
                                    <w:div w:id="173570501">
                                      <w:marLeft w:val="0"/>
                                      <w:marRight w:val="0"/>
                                      <w:marTop w:val="0"/>
                                      <w:marBottom w:val="0"/>
                                      <w:divBdr>
                                        <w:top w:val="none" w:sz="0" w:space="0" w:color="auto"/>
                                        <w:left w:val="none" w:sz="0" w:space="0" w:color="auto"/>
                                        <w:bottom w:val="none" w:sz="0" w:space="0" w:color="auto"/>
                                        <w:right w:val="none" w:sz="0" w:space="0" w:color="auto"/>
                                      </w:divBdr>
                                      <w:divsChild>
                                        <w:div w:id="1940485662">
                                          <w:marLeft w:val="0"/>
                                          <w:marRight w:val="0"/>
                                          <w:marTop w:val="0"/>
                                          <w:marBottom w:val="0"/>
                                          <w:divBdr>
                                            <w:top w:val="none" w:sz="0" w:space="0" w:color="auto"/>
                                            <w:left w:val="none" w:sz="0" w:space="0" w:color="auto"/>
                                            <w:bottom w:val="none" w:sz="0" w:space="0" w:color="auto"/>
                                            <w:right w:val="none" w:sz="0" w:space="0" w:color="auto"/>
                                          </w:divBdr>
                                        </w:div>
                                      </w:divsChild>
                                    </w:div>
                                    <w:div w:id="377819788">
                                      <w:marLeft w:val="0"/>
                                      <w:marRight w:val="0"/>
                                      <w:marTop w:val="0"/>
                                      <w:marBottom w:val="0"/>
                                      <w:divBdr>
                                        <w:top w:val="none" w:sz="0" w:space="0" w:color="auto"/>
                                        <w:left w:val="none" w:sz="0" w:space="0" w:color="auto"/>
                                        <w:bottom w:val="none" w:sz="0" w:space="0" w:color="auto"/>
                                        <w:right w:val="none" w:sz="0" w:space="0" w:color="auto"/>
                                      </w:divBdr>
                                    </w:div>
                                    <w:div w:id="474832141">
                                      <w:marLeft w:val="0"/>
                                      <w:marRight w:val="0"/>
                                      <w:marTop w:val="0"/>
                                      <w:marBottom w:val="0"/>
                                      <w:divBdr>
                                        <w:top w:val="none" w:sz="0" w:space="0" w:color="auto"/>
                                        <w:left w:val="none" w:sz="0" w:space="0" w:color="auto"/>
                                        <w:bottom w:val="none" w:sz="0" w:space="0" w:color="auto"/>
                                        <w:right w:val="none" w:sz="0" w:space="0" w:color="auto"/>
                                      </w:divBdr>
                                      <w:divsChild>
                                        <w:div w:id="808741696">
                                          <w:marLeft w:val="0"/>
                                          <w:marRight w:val="0"/>
                                          <w:marTop w:val="0"/>
                                          <w:marBottom w:val="0"/>
                                          <w:divBdr>
                                            <w:top w:val="none" w:sz="0" w:space="0" w:color="auto"/>
                                            <w:left w:val="none" w:sz="0" w:space="0" w:color="auto"/>
                                            <w:bottom w:val="none" w:sz="0" w:space="0" w:color="auto"/>
                                            <w:right w:val="none" w:sz="0" w:space="0" w:color="auto"/>
                                          </w:divBdr>
                                        </w:div>
                                        <w:div w:id="1154488169">
                                          <w:marLeft w:val="0"/>
                                          <w:marRight w:val="0"/>
                                          <w:marTop w:val="0"/>
                                          <w:marBottom w:val="0"/>
                                          <w:divBdr>
                                            <w:top w:val="none" w:sz="0" w:space="0" w:color="auto"/>
                                            <w:left w:val="none" w:sz="0" w:space="0" w:color="auto"/>
                                            <w:bottom w:val="none" w:sz="0" w:space="0" w:color="auto"/>
                                            <w:right w:val="none" w:sz="0" w:space="0" w:color="auto"/>
                                          </w:divBdr>
                                        </w:div>
                                      </w:divsChild>
                                    </w:div>
                                    <w:div w:id="738290535">
                                      <w:marLeft w:val="0"/>
                                      <w:marRight w:val="0"/>
                                      <w:marTop w:val="0"/>
                                      <w:marBottom w:val="0"/>
                                      <w:divBdr>
                                        <w:top w:val="none" w:sz="0" w:space="0" w:color="auto"/>
                                        <w:left w:val="none" w:sz="0" w:space="0" w:color="auto"/>
                                        <w:bottom w:val="none" w:sz="0" w:space="0" w:color="auto"/>
                                        <w:right w:val="none" w:sz="0" w:space="0" w:color="auto"/>
                                      </w:divBdr>
                                    </w:div>
                                    <w:div w:id="1285772553">
                                      <w:marLeft w:val="0"/>
                                      <w:marRight w:val="0"/>
                                      <w:marTop w:val="0"/>
                                      <w:marBottom w:val="0"/>
                                      <w:divBdr>
                                        <w:top w:val="none" w:sz="0" w:space="0" w:color="auto"/>
                                        <w:left w:val="none" w:sz="0" w:space="0" w:color="auto"/>
                                        <w:bottom w:val="none" w:sz="0" w:space="0" w:color="auto"/>
                                        <w:right w:val="none" w:sz="0" w:space="0" w:color="auto"/>
                                      </w:divBdr>
                                    </w:div>
                                    <w:div w:id="1369456714">
                                      <w:marLeft w:val="0"/>
                                      <w:marRight w:val="0"/>
                                      <w:marTop w:val="0"/>
                                      <w:marBottom w:val="0"/>
                                      <w:divBdr>
                                        <w:top w:val="none" w:sz="0" w:space="0" w:color="auto"/>
                                        <w:left w:val="none" w:sz="0" w:space="0" w:color="auto"/>
                                        <w:bottom w:val="none" w:sz="0" w:space="0" w:color="auto"/>
                                        <w:right w:val="none" w:sz="0" w:space="0" w:color="auto"/>
                                      </w:divBdr>
                                    </w:div>
                                    <w:div w:id="1798141655">
                                      <w:marLeft w:val="0"/>
                                      <w:marRight w:val="0"/>
                                      <w:marTop w:val="0"/>
                                      <w:marBottom w:val="0"/>
                                      <w:divBdr>
                                        <w:top w:val="none" w:sz="0" w:space="0" w:color="auto"/>
                                        <w:left w:val="none" w:sz="0" w:space="0" w:color="auto"/>
                                        <w:bottom w:val="none" w:sz="0" w:space="0" w:color="auto"/>
                                        <w:right w:val="none" w:sz="0" w:space="0" w:color="auto"/>
                                      </w:divBdr>
                                      <w:divsChild>
                                        <w:div w:id="195821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41661073">
      <w:bodyDiv w:val="1"/>
      <w:marLeft w:val="0"/>
      <w:marRight w:val="0"/>
      <w:marTop w:val="0"/>
      <w:marBottom w:val="0"/>
      <w:divBdr>
        <w:top w:val="none" w:sz="0" w:space="0" w:color="auto"/>
        <w:left w:val="none" w:sz="0" w:space="0" w:color="auto"/>
        <w:bottom w:val="none" w:sz="0" w:space="0" w:color="auto"/>
        <w:right w:val="none" w:sz="0" w:space="0" w:color="auto"/>
      </w:divBdr>
      <w:divsChild>
        <w:div w:id="2105105407">
          <w:marLeft w:val="960"/>
          <w:marRight w:val="0"/>
          <w:marTop w:val="0"/>
          <w:marBottom w:val="0"/>
          <w:divBdr>
            <w:top w:val="none" w:sz="0" w:space="0" w:color="auto"/>
            <w:left w:val="none" w:sz="0" w:space="0" w:color="auto"/>
            <w:bottom w:val="none" w:sz="0" w:space="0" w:color="auto"/>
            <w:right w:val="none" w:sz="0" w:space="0" w:color="auto"/>
          </w:divBdr>
        </w:div>
      </w:divsChild>
    </w:div>
    <w:div w:id="2054113846">
      <w:bodyDiv w:val="1"/>
      <w:marLeft w:val="0"/>
      <w:marRight w:val="0"/>
      <w:marTop w:val="0"/>
      <w:marBottom w:val="0"/>
      <w:divBdr>
        <w:top w:val="none" w:sz="0" w:space="0" w:color="auto"/>
        <w:left w:val="none" w:sz="0" w:space="0" w:color="auto"/>
        <w:bottom w:val="none" w:sz="0" w:space="0" w:color="auto"/>
        <w:right w:val="none" w:sz="0" w:space="0" w:color="auto"/>
      </w:divBdr>
      <w:divsChild>
        <w:div w:id="554315305">
          <w:marLeft w:val="0"/>
          <w:marRight w:val="0"/>
          <w:marTop w:val="0"/>
          <w:marBottom w:val="0"/>
          <w:divBdr>
            <w:top w:val="none" w:sz="0" w:space="0" w:color="auto"/>
            <w:left w:val="none" w:sz="0" w:space="0" w:color="auto"/>
            <w:bottom w:val="none" w:sz="0" w:space="0" w:color="auto"/>
            <w:right w:val="none" w:sz="0" w:space="0" w:color="auto"/>
          </w:divBdr>
          <w:divsChild>
            <w:div w:id="922181806">
              <w:marLeft w:val="0"/>
              <w:marRight w:val="0"/>
              <w:marTop w:val="0"/>
              <w:marBottom w:val="0"/>
              <w:divBdr>
                <w:top w:val="none" w:sz="0" w:space="0" w:color="auto"/>
                <w:left w:val="none" w:sz="0" w:space="0" w:color="auto"/>
                <w:bottom w:val="none" w:sz="0" w:space="0" w:color="auto"/>
                <w:right w:val="none" w:sz="0" w:space="0" w:color="auto"/>
              </w:divBdr>
              <w:divsChild>
                <w:div w:id="589169088">
                  <w:marLeft w:val="0"/>
                  <w:marRight w:val="0"/>
                  <w:marTop w:val="0"/>
                  <w:marBottom w:val="0"/>
                  <w:divBdr>
                    <w:top w:val="none" w:sz="0" w:space="0" w:color="auto"/>
                    <w:left w:val="none" w:sz="0" w:space="0" w:color="auto"/>
                    <w:bottom w:val="none" w:sz="0" w:space="0" w:color="auto"/>
                    <w:right w:val="none" w:sz="0" w:space="0" w:color="auto"/>
                  </w:divBdr>
                  <w:divsChild>
                    <w:div w:id="2006469218">
                      <w:marLeft w:val="0"/>
                      <w:marRight w:val="0"/>
                      <w:marTop w:val="0"/>
                      <w:marBottom w:val="0"/>
                      <w:divBdr>
                        <w:top w:val="none" w:sz="0" w:space="0" w:color="auto"/>
                        <w:left w:val="none" w:sz="0" w:space="0" w:color="auto"/>
                        <w:bottom w:val="none" w:sz="0" w:space="0" w:color="auto"/>
                        <w:right w:val="none" w:sz="0" w:space="0" w:color="auto"/>
                      </w:divBdr>
                      <w:divsChild>
                        <w:div w:id="544564294">
                          <w:marLeft w:val="0"/>
                          <w:marRight w:val="0"/>
                          <w:marTop w:val="0"/>
                          <w:marBottom w:val="0"/>
                          <w:divBdr>
                            <w:top w:val="none" w:sz="0" w:space="0" w:color="auto"/>
                            <w:left w:val="none" w:sz="0" w:space="0" w:color="auto"/>
                            <w:bottom w:val="none" w:sz="0" w:space="0" w:color="auto"/>
                            <w:right w:val="none" w:sz="0" w:space="0" w:color="auto"/>
                          </w:divBdr>
                          <w:divsChild>
                            <w:div w:id="784887710">
                              <w:marLeft w:val="0"/>
                              <w:marRight w:val="0"/>
                              <w:marTop w:val="0"/>
                              <w:marBottom w:val="0"/>
                              <w:divBdr>
                                <w:top w:val="none" w:sz="0" w:space="0" w:color="auto"/>
                                <w:left w:val="none" w:sz="0" w:space="0" w:color="auto"/>
                                <w:bottom w:val="none" w:sz="0" w:space="0" w:color="auto"/>
                                <w:right w:val="none" w:sz="0" w:space="0" w:color="auto"/>
                              </w:divBdr>
                              <w:divsChild>
                                <w:div w:id="2033874493">
                                  <w:marLeft w:val="0"/>
                                  <w:marRight w:val="0"/>
                                  <w:marTop w:val="0"/>
                                  <w:marBottom w:val="0"/>
                                  <w:divBdr>
                                    <w:top w:val="none" w:sz="0" w:space="0" w:color="auto"/>
                                    <w:left w:val="none" w:sz="0" w:space="0" w:color="auto"/>
                                    <w:bottom w:val="none" w:sz="0" w:space="0" w:color="auto"/>
                                    <w:right w:val="none" w:sz="0" w:space="0" w:color="auto"/>
                                  </w:divBdr>
                                  <w:divsChild>
                                    <w:div w:id="17777295">
                                      <w:marLeft w:val="0"/>
                                      <w:marRight w:val="0"/>
                                      <w:marTop w:val="0"/>
                                      <w:marBottom w:val="0"/>
                                      <w:divBdr>
                                        <w:top w:val="none" w:sz="0" w:space="0" w:color="auto"/>
                                        <w:left w:val="none" w:sz="0" w:space="0" w:color="auto"/>
                                        <w:bottom w:val="none" w:sz="0" w:space="0" w:color="auto"/>
                                        <w:right w:val="none" w:sz="0" w:space="0" w:color="auto"/>
                                      </w:divBdr>
                                      <w:divsChild>
                                        <w:div w:id="109065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7729005">
      <w:bodyDiv w:val="1"/>
      <w:marLeft w:val="0"/>
      <w:marRight w:val="0"/>
      <w:marTop w:val="0"/>
      <w:marBottom w:val="0"/>
      <w:divBdr>
        <w:top w:val="none" w:sz="0" w:space="0" w:color="auto"/>
        <w:left w:val="none" w:sz="0" w:space="0" w:color="auto"/>
        <w:bottom w:val="none" w:sz="0" w:space="0" w:color="auto"/>
        <w:right w:val="none" w:sz="0" w:space="0" w:color="auto"/>
      </w:divBdr>
      <w:divsChild>
        <w:div w:id="958335760">
          <w:marLeft w:val="96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www.nice.org.uk/guidance/qs6" TargetMode="External"/><Relationship Id="rId117" Type="http://schemas.openxmlformats.org/officeDocument/2006/relationships/hyperlink" Target="https://digital.nhs.uk/data-and-information/publications/statistical/national-diabetes-inpatient-audit" TargetMode="External"/><Relationship Id="rId21" Type="http://schemas.openxmlformats.org/officeDocument/2006/relationships/hyperlink" Target="https://www.nice.org.uk/guidance/ph38" TargetMode="External"/><Relationship Id="rId42" Type="http://schemas.openxmlformats.org/officeDocument/2006/relationships/hyperlink" Target="https://www.nice.org.uk/guidance/ng28/resources" TargetMode="External"/><Relationship Id="rId47" Type="http://schemas.openxmlformats.org/officeDocument/2006/relationships/hyperlink" Target="https://www.nice.org.uk/guidance/ng136" TargetMode="External"/><Relationship Id="rId63" Type="http://schemas.openxmlformats.org/officeDocument/2006/relationships/hyperlink" Target="https://www.diabetes.org.uk/about_us/news/care-survey-2016" TargetMode="External"/><Relationship Id="rId68" Type="http://schemas.openxmlformats.org/officeDocument/2006/relationships/hyperlink" Target="https://www.nice.org.uk/guidance/qs15" TargetMode="External"/><Relationship Id="rId84" Type="http://schemas.openxmlformats.org/officeDocument/2006/relationships/hyperlink" Target="https://pubmed.ncbi.nlm.nih.gov/22782848/" TargetMode="External"/><Relationship Id="rId89" Type="http://schemas.openxmlformats.org/officeDocument/2006/relationships/hyperlink" Target="https://doi.org/10.2337/db21-1184-P" TargetMode="External"/><Relationship Id="rId112" Type="http://schemas.openxmlformats.org/officeDocument/2006/relationships/hyperlink" Target="https://improve.bmj.com/improve_post/foot-care-for-people-with-diabetes-the-economic-case-for-change/" TargetMode="External"/><Relationship Id="rId16" Type="http://schemas.openxmlformats.org/officeDocument/2006/relationships/hyperlink" Target="https://www.diabetes.org.uk/professionals/position-statements-reports/statistics" TargetMode="External"/><Relationship Id="rId107" Type="http://schemas.openxmlformats.org/officeDocument/2006/relationships/hyperlink" Target="https://www.thelancet.com/journals/landia/article/PIIS2213-8587(22)00131-0/fulltext" TargetMode="External"/><Relationship Id="rId11" Type="http://schemas.openxmlformats.org/officeDocument/2006/relationships/hyperlink" Target="https://www.nice.org.uk/guidance/qs6" TargetMode="External"/><Relationship Id="rId32" Type="http://schemas.openxmlformats.org/officeDocument/2006/relationships/hyperlink" Target="https://www.nice.org.uk/guidance/ng28" TargetMode="External"/><Relationship Id="rId37" Type="http://schemas.openxmlformats.org/officeDocument/2006/relationships/hyperlink" Target="https://www.nice.org.uk/guidance/ng28" TargetMode="External"/><Relationship Id="rId53" Type="http://schemas.openxmlformats.org/officeDocument/2006/relationships/hyperlink" Target="https://www.nice.org.uk/guidance/qs6" TargetMode="External"/><Relationship Id="rId58" Type="http://schemas.openxmlformats.org/officeDocument/2006/relationships/hyperlink" Target="https://www.hqip.org.uk/resource/national-diabetes-inpatient-audit-2019-report/" TargetMode="External"/><Relationship Id="rId74" Type="http://schemas.openxmlformats.org/officeDocument/2006/relationships/hyperlink" Target="https://pubmed.ncbi.nlm.nih.gov/34015477/" TargetMode="External"/><Relationship Id="rId79" Type="http://schemas.openxmlformats.org/officeDocument/2006/relationships/hyperlink" Target="https://www.nice.org.uk/guidance/ng28" TargetMode="External"/><Relationship Id="rId102" Type="http://schemas.openxmlformats.org/officeDocument/2006/relationships/hyperlink" Target="https://doi.org/10.1007/s13300-019-00698-9" TargetMode="External"/><Relationship Id="rId123" Type="http://schemas.openxmlformats.org/officeDocument/2006/relationships/hyperlink" Target="https://www.diabetes.org.uk/resources-s3/2017-09/JBDS%20management%20of%20hyperglycaemia%20and%20steriod%20therapy_0.pdf" TargetMode="External"/><Relationship Id="rId5" Type="http://schemas.openxmlformats.org/officeDocument/2006/relationships/webSettings" Target="webSettings.xml"/><Relationship Id="rId90" Type="http://schemas.openxmlformats.org/officeDocument/2006/relationships/hyperlink" Target="https://diabetes-resources-production.s3.eu-west-1.amazonaws.com/resources-s3/public/2021-08/DIABETES%20UK%20UPDATED%20POSITION%20STATEMENT%20ON%20REMISSION%20IN%20ADULTS%20-%20FINAL_0.pdf" TargetMode="External"/><Relationship Id="rId95" Type="http://schemas.openxmlformats.org/officeDocument/2006/relationships/hyperlink" Target="https://www.nice.org.uk/guidance/ng28/evidence/c-continuous-glucose-monitoring-in-adults-with-type-2-diabetes-pdf-11013297805" TargetMode="External"/><Relationship Id="rId22" Type="http://schemas.openxmlformats.org/officeDocument/2006/relationships/hyperlink" Target="https://www.nice.org.uk/guidance/qs6/chapter/Quality-statements" TargetMode="External"/><Relationship Id="rId27" Type="http://schemas.openxmlformats.org/officeDocument/2006/relationships/hyperlink" Target="https://digital.nhs.uk/data-and-information/publications/statistical/quality-and-outcomes-framework-achievement-prevalence-and-exceptions-data" TargetMode="External"/><Relationship Id="rId43" Type="http://schemas.openxmlformats.org/officeDocument/2006/relationships/hyperlink" Target="https://www.clinicaltherapeutics.com/article/S0149-2918(20)30564-6/fulltext" TargetMode="External"/><Relationship Id="rId48" Type="http://schemas.openxmlformats.org/officeDocument/2006/relationships/hyperlink" Target="https://www.nice.org.uk/guidance/ng28" TargetMode="External"/><Relationship Id="rId64" Type="http://schemas.openxmlformats.org/officeDocument/2006/relationships/hyperlink" Target="https://www.diabetes.org.uk/get_involved/campaigning/its-missing-evidence" TargetMode="External"/><Relationship Id="rId69" Type="http://schemas.openxmlformats.org/officeDocument/2006/relationships/hyperlink" Target="https://www.nice.org.uk/guidance/indevelopment/gid-qs10157" TargetMode="External"/><Relationship Id="rId113" Type="http://schemas.openxmlformats.org/officeDocument/2006/relationships/hyperlink" Target="https://digital.nhs.uk/data-and-information/clinical-audits-and-registries/national-diabetes-foot-care-audit" TargetMode="External"/><Relationship Id="rId118" Type="http://schemas.openxmlformats.org/officeDocument/2006/relationships/hyperlink" Target="https://www.nice.org.uk/guidance/ng28" TargetMode="External"/><Relationship Id="rId80" Type="http://schemas.openxmlformats.org/officeDocument/2006/relationships/hyperlink" Target="https://www.diabetes.org.uk/professionals/resources/shared-practice/primary-and-community-care/pcn-delivery-of-care" TargetMode="External"/><Relationship Id="rId85" Type="http://schemas.openxmlformats.org/officeDocument/2006/relationships/hyperlink" Target="https://pubmed.ncbi.nlm.nih.gov/34684360/" TargetMode="External"/><Relationship Id="rId12" Type="http://schemas.openxmlformats.org/officeDocument/2006/relationships/hyperlink" Target="https://www.nice.org.uk/guidance/qs125" TargetMode="External"/><Relationship Id="rId17" Type="http://schemas.openxmlformats.org/officeDocument/2006/relationships/hyperlink" Target="https://www.nice.org.uk/guidance/ng203" TargetMode="External"/><Relationship Id="rId33" Type="http://schemas.openxmlformats.org/officeDocument/2006/relationships/hyperlink" Target="https://www.nice.org.uk/guidance/cg189" TargetMode="External"/><Relationship Id="rId38" Type="http://schemas.openxmlformats.org/officeDocument/2006/relationships/hyperlink" Target="https://www.nice.org.uk/guidance/qs6" TargetMode="External"/><Relationship Id="rId59" Type="http://schemas.openxmlformats.org/officeDocument/2006/relationships/hyperlink" Target="https://www.nice.org.uk/guidance/ng28" TargetMode="External"/><Relationship Id="rId103" Type="http://schemas.openxmlformats.org/officeDocument/2006/relationships/hyperlink" Target="https://www.nice.org.uk/guidance/ng28/chapter/recommendations" TargetMode="External"/><Relationship Id="rId108" Type="http://schemas.openxmlformats.org/officeDocument/2006/relationships/hyperlink" Target="https://digital.nhs.uk/data-and-information/publications/statistical/national-diabetes-audit" TargetMode="External"/><Relationship Id="rId124" Type="http://schemas.openxmlformats.org/officeDocument/2006/relationships/hyperlink" Target="https://www.nice.org.uk/about/what-we-do/accreditation" TargetMode="External"/><Relationship Id="rId54" Type="http://schemas.openxmlformats.org/officeDocument/2006/relationships/hyperlink" Target="https://digital.nhs.uk/data-and-information/publications/statistical/quality-and-outcomes-framework-achievement-prevalence-and-exceptions-data" TargetMode="External"/><Relationship Id="rId70" Type="http://schemas.openxmlformats.org/officeDocument/2006/relationships/hyperlink" Target="https://www.nice.org.uk/terms-and-conditions" TargetMode="External"/><Relationship Id="rId75" Type="http://schemas.openxmlformats.org/officeDocument/2006/relationships/hyperlink" Target="https://www.nice.org.uk/guidance/qs6/chapter/Quality-statement-1-Preventing-type-2-diabetes" TargetMode="External"/><Relationship Id="rId91" Type="http://schemas.openxmlformats.org/officeDocument/2006/relationships/hyperlink" Target="https://pubmed.ncbi.nlm.nih.gov/34462270/" TargetMode="External"/><Relationship Id="rId96" Type="http://schemas.openxmlformats.org/officeDocument/2006/relationships/hyperlink" Target="https://www.nice.org.uk/guidance/ng28/evidence/c-continuous-glucose-monitoring-in-adults-with-type-2-diabetes-pdf-11013297805"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igital.nhs.uk/data-and-information/publications/statistical/national-diabetes-audit/dpp-q3-21-22-data" TargetMode="External"/><Relationship Id="rId28" Type="http://schemas.openxmlformats.org/officeDocument/2006/relationships/hyperlink" Target="https://www.diabetes.org.uk/about_us/news/care-survey-2016" TargetMode="External"/><Relationship Id="rId49" Type="http://schemas.openxmlformats.org/officeDocument/2006/relationships/hyperlink" Target="https://www.nice.org.uk/guidance/ng19" TargetMode="External"/><Relationship Id="rId114" Type="http://schemas.openxmlformats.org/officeDocument/2006/relationships/hyperlink" Target="https://gbr01.safelinks.protection.outlook.com/?url=https%3A%2F%2Fabcd.care%2Fjoint-british-diabetes-societies-jbds-inpatient-care-group&amp;data=05%7C01%7CHermione.Price%40southernhealth.nhs.uk%7Cb803341c4b244b043b8f08da53772bd9%7C4e6404cac8c142369c2c22845a98a473%7C0%7C0%7C637914068543929525%7CUnknown%7CTWFpbGZsb3d8eyJWIjoiMC4wLjAwMDAiLCJQIjoiV2luMzIiLCJBTiI6Ik1haWwiLCJXVCI6Mn0%3D%7C3000%7C%7C%7C&amp;sdata=HLenhd7jv%2Fcd%2FvAOjiqCqdYG0rnPcSp%2F8RR8O84P9dI%3D&amp;reserved=0" TargetMode="External"/><Relationship Id="rId119" Type="http://schemas.openxmlformats.org/officeDocument/2006/relationships/hyperlink" Target="https://www.nice.org.uk/guidance/qs6/chapter/Quality-statements" TargetMode="External"/><Relationship Id="rId44" Type="http://schemas.openxmlformats.org/officeDocument/2006/relationships/hyperlink" Target="https://www.nice.org.uk/guidance/ng28/resources/resource-impact-report-type-2-diabetes-and-cardiovascular-risk-update-pdf-10958006557" TargetMode="External"/><Relationship Id="rId60" Type="http://schemas.openxmlformats.org/officeDocument/2006/relationships/hyperlink" Target="https://www.nice.org.uk/guidance/cg138" TargetMode="External"/><Relationship Id="rId65" Type="http://schemas.openxmlformats.org/officeDocument/2006/relationships/hyperlink" Target="https://www.nice.org.uk/guidance/ng28" TargetMode="External"/><Relationship Id="rId81" Type="http://schemas.openxmlformats.org/officeDocument/2006/relationships/hyperlink" Target="https://diabetes-resources-production.s3-eu-west-1.amazonaws.com/diabetes-storage/migration/pdf/Diabetes%2520UK_Diabetes%2520education%2520-%2520the%2520big%2520missed%2520opportunity_updated%2520June%25202016.pdf" TargetMode="External"/><Relationship Id="rId86" Type="http://schemas.openxmlformats.org/officeDocument/2006/relationships/hyperlink" Target="https://digital.nhs.uk/data-and-information/publications/statistical/national-diabetes-audit/core-q3-21-22" TargetMode="External"/><Relationship Id="rId13" Type="http://schemas.openxmlformats.org/officeDocument/2006/relationships/hyperlink" Target="https://www.nice.org.uk/guidance/qs109" TargetMode="External"/><Relationship Id="rId18" Type="http://schemas.openxmlformats.org/officeDocument/2006/relationships/hyperlink" Target="https://www.nice.org.uk/guidance/ph38" TargetMode="External"/><Relationship Id="rId39" Type="http://schemas.openxmlformats.org/officeDocument/2006/relationships/hyperlink" Target="https://digital.nhs.uk/data-and-information/publications/statistical/quality-and-outcomes-framework-achievement-prevalence-and-exceptions-data" TargetMode="External"/><Relationship Id="rId109" Type="http://schemas.openxmlformats.org/officeDocument/2006/relationships/hyperlink" Target="https://www.nice.org.uk/media/default/about/what-we-do/into-practice/measuring-uptake/impact-diabetes.pdf" TargetMode="External"/><Relationship Id="rId34" Type="http://schemas.openxmlformats.org/officeDocument/2006/relationships/hyperlink" Target="https://www.sign.ac.uk/our-guidelines/management-of-diabetes/" TargetMode="External"/><Relationship Id="rId50" Type="http://schemas.openxmlformats.org/officeDocument/2006/relationships/hyperlink" Target="https://www.nice.org.uk/guidance/qs5" TargetMode="External"/><Relationship Id="rId55" Type="http://schemas.openxmlformats.org/officeDocument/2006/relationships/hyperlink" Target="https://www.gettingitrightfirsttime.co.uk/girft-reports/" TargetMode="External"/><Relationship Id="rId76" Type="http://schemas.openxmlformats.org/officeDocument/2006/relationships/hyperlink" Target="https://fingertips.phe.org.uk/profile/nhs-health-check-detailed" TargetMode="External"/><Relationship Id="rId97" Type="http://schemas.openxmlformats.org/officeDocument/2006/relationships/hyperlink" Target="https://www.nice.org.uk/guidance/ng28" TargetMode="External"/><Relationship Id="rId104" Type="http://schemas.openxmlformats.org/officeDocument/2006/relationships/hyperlink" Target="https://www.nice.org.uk/guidance/ng28/chapter/recommendations" TargetMode="External"/><Relationship Id="rId120" Type="http://schemas.openxmlformats.org/officeDocument/2006/relationships/hyperlink" Target="https://www.diabetes.org.uk/professionals/resources/shared-practice/remote-consultations" TargetMode="External"/><Relationship Id="rId125" Type="http://schemas.openxmlformats.org/officeDocument/2006/relationships/hyperlink" Target="https://digital.nhs.uk/data-and-information/publications/statistical/national-diabetes-audit/report-1-care-processes-and-treatment-targets-2019---20" TargetMode="External"/><Relationship Id="rId7" Type="http://schemas.openxmlformats.org/officeDocument/2006/relationships/endnotes" Target="endnotes.xml"/><Relationship Id="rId71" Type="http://schemas.openxmlformats.org/officeDocument/2006/relationships/footer" Target="footer1.xml"/><Relationship Id="rId92" Type="http://schemas.openxmlformats.org/officeDocument/2006/relationships/hyperlink" Target="https://www.gov.uk/government/publications/sacn-report-lower-carbohydrate-diets-for-type-2-diabetes" TargetMode="External"/><Relationship Id="rId2" Type="http://schemas.openxmlformats.org/officeDocument/2006/relationships/numbering" Target="numbering.xml"/><Relationship Id="rId29" Type="http://schemas.openxmlformats.org/officeDocument/2006/relationships/hyperlink" Target="https://digital.nhs.uk/data-and-information/publications/statistical/quality-and-outcomes-framework-achievement-prevalence-and-exceptions-data" TargetMode="External"/><Relationship Id="rId24" Type="http://schemas.openxmlformats.org/officeDocument/2006/relationships/hyperlink" Target="https://www.nice.org.uk/guidance/ng28" TargetMode="External"/><Relationship Id="rId40" Type="http://schemas.openxmlformats.org/officeDocument/2006/relationships/hyperlink" Target="https://digital.nhs.uk/data-and-information/publications/statistical/national-diabetes-audit/core-q3-21-22" TargetMode="External"/><Relationship Id="rId45" Type="http://schemas.openxmlformats.org/officeDocument/2006/relationships/hyperlink" Target="https://www.nice.org.uk/guidance/ng28/resources/resource-impact-report-type-2-diabetes-and-ckd-update-pdf-10889242093" TargetMode="External"/><Relationship Id="rId66" Type="http://schemas.openxmlformats.org/officeDocument/2006/relationships/hyperlink" Target="https://www.nice.org.uk/guidance/ng197" TargetMode="External"/><Relationship Id="rId87" Type="http://schemas.openxmlformats.org/officeDocument/2006/relationships/hyperlink" Target="https://www.diabetes.org.uk/professionals/resources/shared-practice/primary-and-community-care/pcn-delivery-of-care" TargetMode="External"/><Relationship Id="rId110" Type="http://schemas.openxmlformats.org/officeDocument/2006/relationships/hyperlink" Target="https://www.nice.org.uk/advice/mib221" TargetMode="External"/><Relationship Id="rId115" Type="http://schemas.openxmlformats.org/officeDocument/2006/relationships/hyperlink" Target="https://gbr01.safelinks.protection.outlook.com/?url=https%3A%2F%2Fdigital.nhs.uk%2Fdata-and-information%2Fpublications%2Fstatistical%2Fnational-diabetes-inpatient-audit%2F2019&amp;data=05%7C01%7CHermione.Price%40southernhealth.nhs.uk%7Cb803341c4b244b043b8f08da53772bd9%7C4e6404cac8c142369c2c22845a98a473%7C0%7C0%7C637914068543929525%7CUnknown%7CTWFpbGZsb3d8eyJWIjoiMC4wLjAwMDAiLCJQIjoiV2luMzIiLCJBTiI6Ik1haWwiLCJXVCI6Mn0%3D%7C3000%7C%7C%7C&amp;sdata=PyVkJ1DPsOdWOI9hWF3O7V%2FTBNMaqzsz9Rfb5R%2FOIKM%3D&amp;reserved=0" TargetMode="External"/><Relationship Id="rId61" Type="http://schemas.openxmlformats.org/officeDocument/2006/relationships/hyperlink" Target="https://www.nice.org.uk/guidance/qs15" TargetMode="External"/><Relationship Id="rId82" Type="http://schemas.openxmlformats.org/officeDocument/2006/relationships/hyperlink" Target="https://app.powerbi.com/view?r=eyJrIjoiOGY3YWRiYTYtYjAzMi00YjM4LTkwYmItZTJkN2Y3ODZiMGE5IiwidCI6IjUwZjYwNzFmLWJiZmUtNDAxYS04ODAzLTY3Mzc0OGU2MjllMiIsImMiOjh9" TargetMode="External"/><Relationship Id="rId19" Type="http://schemas.openxmlformats.org/officeDocument/2006/relationships/hyperlink" Target="https://fingertips.phe.org.uk/profile/nhs-health-check-detailed/data" TargetMode="External"/><Relationship Id="rId14" Type="http://schemas.openxmlformats.org/officeDocument/2006/relationships/hyperlink" Target="https://www.nice.org.uk/guidance/indevelopment/gid-qs10157" TargetMode="External"/><Relationship Id="rId30" Type="http://schemas.openxmlformats.org/officeDocument/2006/relationships/hyperlink" Target="https://www.cqc.org.uk/publications/themed-work/my-diabetes-my-care-community-diabetes-care-review" TargetMode="External"/><Relationship Id="rId35" Type="http://schemas.openxmlformats.org/officeDocument/2006/relationships/hyperlink" Target="https://www.nice.org.uk/guidance/ng28" TargetMode="External"/><Relationship Id="rId56" Type="http://schemas.openxmlformats.org/officeDocument/2006/relationships/hyperlink" Target="https://digital.nhs.uk/data-and-information/publications/statistical/national-diabetes-footcare-audit/2014-2018" TargetMode="External"/><Relationship Id="rId77" Type="http://schemas.openxmlformats.org/officeDocument/2006/relationships/hyperlink" Target="https://pubmed.ncbi.nlm.nih.gov/30799525/" TargetMode="External"/><Relationship Id="rId100" Type="http://schemas.openxmlformats.org/officeDocument/2006/relationships/hyperlink" Target="https://dom-pubs.onlinelibrary.wiley.com/doi/10.1111/dom.14580" TargetMode="External"/><Relationship Id="rId105" Type="http://schemas.openxmlformats.org/officeDocument/2006/relationships/hyperlink" Target="https://www.nice.org.uk/guidance/ng28/chapter/recommendations" TargetMode="External"/><Relationship Id="rId126" Type="http://schemas.openxmlformats.org/officeDocument/2006/relationships/fontTable" Target="fontTable.xml"/><Relationship Id="rId8" Type="http://schemas.openxmlformats.org/officeDocument/2006/relationships/hyperlink" Target="https://www.nice.org.uk/guidance/ng28" TargetMode="External"/><Relationship Id="rId51" Type="http://schemas.openxmlformats.org/officeDocument/2006/relationships/hyperlink" Target="https://digital.nhs.uk/data-and-information/publications/statistical/national-diabetes-audit/core-q3-21-22" TargetMode="External"/><Relationship Id="rId72" Type="http://schemas.openxmlformats.org/officeDocument/2006/relationships/footer" Target="footer2.xml"/><Relationship Id="rId93" Type="http://schemas.openxmlformats.org/officeDocument/2006/relationships/hyperlink" Target="https://diabetes-resources-production.s3.eu-west-1.amazonaws.com/resources-s3/public/2021-08/DIABETES%20UK%20UPDATED%20POSITION%20STATEMENT%20ON%20REMISSION%20IN%20ADULTS%20-%20FINAL_0.pdf" TargetMode="External"/><Relationship Id="rId98" Type="http://schemas.openxmlformats.org/officeDocument/2006/relationships/hyperlink" Target="https://www.ncbi.nlm.nih.gov/pmc/articles/PMC6502982/" TargetMode="External"/><Relationship Id="rId121" Type="http://schemas.openxmlformats.org/officeDocument/2006/relationships/hyperlink" Target="https://www.who.int/news/item/14-04-2022-the-global-diabetes-compact-a-promising-first-year" TargetMode="External"/><Relationship Id="rId3" Type="http://schemas.openxmlformats.org/officeDocument/2006/relationships/styles" Target="styles.xml"/><Relationship Id="rId25" Type="http://schemas.openxmlformats.org/officeDocument/2006/relationships/hyperlink" Target="https://www.nice.org.uk/guidance/cg138" TargetMode="External"/><Relationship Id="rId46" Type="http://schemas.openxmlformats.org/officeDocument/2006/relationships/hyperlink" Target="https://www.nice.org.uk/guidance/ng203" TargetMode="External"/><Relationship Id="rId67" Type="http://schemas.openxmlformats.org/officeDocument/2006/relationships/hyperlink" Target="https://www.nice.org.uk/guidance/cg138" TargetMode="External"/><Relationship Id="rId116" Type="http://schemas.openxmlformats.org/officeDocument/2006/relationships/hyperlink" Target="https://gbr01.safelinks.protection.outlook.com/?url=https%3A%2F%2Fdigital.nhs.uk%2Fdata-and-information%2Fclinical-audits-and-registries%2Fnational-diabetes-inpatient-safety-audit%2Finformation-for-hospitals&amp;data=05%7C01%7CHermione.Price%40southernhealth.nhs.uk%7Cb803341c4b244b043b8f08da53772bd9%7C4e6404cac8c142369c2c22845a98a473%7C0%7C0%7C637914068543929525%7CUnknown%7CTWFpbGZsb3d8eyJWIjoiMC4wLjAwMDAiLCJQIjoiV2luMzIiLCJBTiI6Ik1haWwiLCJXVCI6Mn0%3D%7C3000%7C%7C%7C&amp;sdata=F3cqNigcoptqlA9CIsqmRL%2B4mwxyj5WnlxIOMPiOtwg%3D&amp;reserved=0" TargetMode="External"/><Relationship Id="rId20" Type="http://schemas.openxmlformats.org/officeDocument/2006/relationships/hyperlink" Target="https://www.hqip.org.uk/resource/?fwp_care_area=diabetes_adult" TargetMode="External"/><Relationship Id="rId41" Type="http://schemas.openxmlformats.org/officeDocument/2006/relationships/hyperlink" Target="https://digital.nhs.uk/data-and-information/publications/statistical/quality-and-outcomes-framework-achievement-prevalence-and-exceptions-data" TargetMode="External"/><Relationship Id="rId62" Type="http://schemas.openxmlformats.org/officeDocument/2006/relationships/hyperlink" Target="https://www.diabetes.org.uk/professionals/resources/coronavirus-clinical-guidance" TargetMode="External"/><Relationship Id="rId83" Type="http://schemas.openxmlformats.org/officeDocument/2006/relationships/hyperlink" Target="https://www.ncbi.nlm.nih.gov/pmc/articles/PMC9046538/" TargetMode="External"/><Relationship Id="rId88" Type="http://schemas.openxmlformats.org/officeDocument/2006/relationships/hyperlink" Target="https://www.gov.uk/government/publications/sacn-report-lower-carbohydrate-diets-for-type-2-diabetes" TargetMode="External"/><Relationship Id="rId111" Type="http://schemas.openxmlformats.org/officeDocument/2006/relationships/hyperlink" Target="https://www.nice.org.uk/guidance/ng19" TargetMode="External"/><Relationship Id="rId15" Type="http://schemas.openxmlformats.org/officeDocument/2006/relationships/hyperlink" Target="https://www.diabetes.org.uk/professionals/position-statements-reports/statistics" TargetMode="External"/><Relationship Id="rId36" Type="http://schemas.openxmlformats.org/officeDocument/2006/relationships/hyperlink" Target="https://www.nice.org.uk/guidance/ng28/resources/resource-impact-report-type-1-and-type-2-diabetes-and-continuous-glucose-monitoring-pdf-11020390813" TargetMode="External"/><Relationship Id="rId57" Type="http://schemas.openxmlformats.org/officeDocument/2006/relationships/hyperlink" Target="https://digital.nhs.uk/data-and-information/publications/statistical/quality-and-outcomes-framework-achievement-prevalence-and-exceptions-data" TargetMode="External"/><Relationship Id="rId106" Type="http://schemas.openxmlformats.org/officeDocument/2006/relationships/hyperlink" Target="https://www.nice.org.uk/guidance/ng28" TargetMode="External"/><Relationship Id="rId127" Type="http://schemas.openxmlformats.org/officeDocument/2006/relationships/theme" Target="theme/theme1.xml"/><Relationship Id="rId10" Type="http://schemas.openxmlformats.org/officeDocument/2006/relationships/hyperlink" Target="https://www.nice.org.uk/guidance/ph38" TargetMode="External"/><Relationship Id="rId31" Type="http://schemas.openxmlformats.org/officeDocument/2006/relationships/hyperlink" Target="https://gp-patient.co.uk/surveysandreports" TargetMode="External"/><Relationship Id="rId52" Type="http://schemas.openxmlformats.org/officeDocument/2006/relationships/hyperlink" Target="https://www.nice.org.uk/guidance/ng19" TargetMode="External"/><Relationship Id="rId73" Type="http://schemas.openxmlformats.org/officeDocument/2006/relationships/hyperlink" Target="https://www.bmj.com/content/370/bmj.m2297" TargetMode="External"/><Relationship Id="rId78" Type="http://schemas.openxmlformats.org/officeDocument/2006/relationships/hyperlink" Target="https://papers.ssrn.com/sol3/papers.cfm?abstract_id=4023228" TargetMode="External"/><Relationship Id="rId94" Type="http://schemas.openxmlformats.org/officeDocument/2006/relationships/hyperlink" Target="https://pubmed.ncbi.nlm.nih.gov/34462270/" TargetMode="External"/><Relationship Id="rId99" Type="http://schemas.openxmlformats.org/officeDocument/2006/relationships/hyperlink" Target="https://dom-pubs.onlinelibrary.wiley.com/doi/10.1111/dom.14580" TargetMode="External"/><Relationship Id="rId101" Type="http://schemas.openxmlformats.org/officeDocument/2006/relationships/hyperlink" Target="https://doi.org/10.1185/03007995.2016.1168291" TargetMode="External"/><Relationship Id="rId122" Type="http://schemas.openxmlformats.org/officeDocument/2006/relationships/hyperlink" Target="https://www.diabetes.org.uk/resources-s3/2018-08/Diabetes%20and%20Mental%20Health%20%28PDF%2C%205.7MB%29.pdf" TargetMode="External"/><Relationship Id="rId4" Type="http://schemas.openxmlformats.org/officeDocument/2006/relationships/settings" Target="settings.xml"/><Relationship Id="rId9" Type="http://schemas.openxmlformats.org/officeDocument/2006/relationships/hyperlink" Target="https://www.nice.org.uk/guidance/ng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D2A03A-0315-4060-9AD9-4074FA85B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19909</Words>
  <Characters>127999</Characters>
  <Application>Microsoft Office Word</Application>
  <DocSecurity>0</DocSecurity>
  <Lines>1066</Lines>
  <Paragraphs>295</Paragraphs>
  <ScaleCrop>false</ScaleCrop>
  <Company/>
  <LinksUpToDate>false</LinksUpToDate>
  <CharactersWithSpaces>147613</CharactersWithSpaces>
  <SharedDoc>false</SharedDoc>
  <HLinks>
    <vt:vector size="102" baseType="variant">
      <vt:variant>
        <vt:i4>3014777</vt:i4>
      </vt:variant>
      <vt:variant>
        <vt:i4>189</vt:i4>
      </vt:variant>
      <vt:variant>
        <vt:i4>0</vt:i4>
      </vt:variant>
      <vt:variant>
        <vt:i4>5</vt:i4>
      </vt:variant>
      <vt:variant>
        <vt:lpwstr>http://publications.nice.org.uk/headaches-cg150/guidance</vt:lpwstr>
      </vt:variant>
      <vt:variant>
        <vt:lpwstr>diagnosis-2</vt:lpwstr>
      </vt:variant>
      <vt:variant>
        <vt:i4>1048592</vt:i4>
      </vt:variant>
      <vt:variant>
        <vt:i4>150</vt:i4>
      </vt:variant>
      <vt:variant>
        <vt:i4>0</vt:i4>
      </vt:variant>
      <vt:variant>
        <vt:i4>5</vt:i4>
      </vt:variant>
      <vt:variant>
        <vt:lpwstr>http://www.rcog.org.uk/orca/audit</vt:lpwstr>
      </vt:variant>
      <vt:variant>
        <vt:lpwstr/>
      </vt:variant>
      <vt:variant>
        <vt:i4>8192098</vt:i4>
      </vt:variant>
      <vt:variant>
        <vt:i4>108</vt:i4>
      </vt:variant>
      <vt:variant>
        <vt:i4>0</vt:i4>
      </vt:variant>
      <vt:variant>
        <vt:i4>5</vt:i4>
      </vt:variant>
      <vt:variant>
        <vt:lpwstr>https://www.gov.uk/government/publications/healthy-lives-healthy-people-improving-outcomes-and-supporting-transparency</vt:lpwstr>
      </vt:variant>
      <vt:variant>
        <vt:lpwstr/>
      </vt:variant>
      <vt:variant>
        <vt:i4>7798821</vt:i4>
      </vt:variant>
      <vt:variant>
        <vt:i4>102</vt:i4>
      </vt:variant>
      <vt:variant>
        <vt:i4>0</vt:i4>
      </vt:variant>
      <vt:variant>
        <vt:i4>5</vt:i4>
      </vt:variant>
      <vt:variant>
        <vt:lpwstr>https://www.gov.uk/government/publications/nhs-outcomes-framework-2013-to-2014</vt:lpwstr>
      </vt:variant>
      <vt:variant>
        <vt:lpwstr/>
      </vt:variant>
      <vt:variant>
        <vt:i4>4390998</vt:i4>
      </vt:variant>
      <vt:variant>
        <vt:i4>96</vt:i4>
      </vt:variant>
      <vt:variant>
        <vt:i4>0</vt:i4>
      </vt:variant>
      <vt:variant>
        <vt:i4>5</vt:i4>
      </vt:variant>
      <vt:variant>
        <vt:lpwstr>https://www.gov.uk/government/publications/the-adult-social-care-outcomes-framework-2013-to-2014</vt:lpwstr>
      </vt:variant>
      <vt:variant>
        <vt:lpwstr/>
      </vt:variant>
      <vt:variant>
        <vt:i4>7798821</vt:i4>
      </vt:variant>
      <vt:variant>
        <vt:i4>90</vt:i4>
      </vt:variant>
      <vt:variant>
        <vt:i4>0</vt:i4>
      </vt:variant>
      <vt:variant>
        <vt:i4>5</vt:i4>
      </vt:variant>
      <vt:variant>
        <vt:lpwstr>https://www.gov.uk/government/publications/nhs-outcomes-framework-2013-to-2014</vt:lpwstr>
      </vt:variant>
      <vt:variant>
        <vt:lpwstr/>
      </vt:variant>
      <vt:variant>
        <vt:i4>5111887</vt:i4>
      </vt:variant>
      <vt:variant>
        <vt:i4>63</vt:i4>
      </vt:variant>
      <vt:variant>
        <vt:i4>0</vt:i4>
      </vt:variant>
      <vt:variant>
        <vt:i4>5</vt:i4>
      </vt:variant>
      <vt:variant>
        <vt:lpwstr>http://www.nice.org.uk/guidance/CG85</vt:lpwstr>
      </vt:variant>
      <vt:variant>
        <vt:lpwstr/>
      </vt:variant>
      <vt:variant>
        <vt:i4>1048625</vt:i4>
      </vt:variant>
      <vt:variant>
        <vt:i4>53</vt:i4>
      </vt:variant>
      <vt:variant>
        <vt:i4>0</vt:i4>
      </vt:variant>
      <vt:variant>
        <vt:i4>5</vt:i4>
      </vt:variant>
      <vt:variant>
        <vt:lpwstr/>
      </vt:variant>
      <vt:variant>
        <vt:lpwstr>_Toc362005047</vt:lpwstr>
      </vt:variant>
      <vt:variant>
        <vt:i4>1048625</vt:i4>
      </vt:variant>
      <vt:variant>
        <vt:i4>47</vt:i4>
      </vt:variant>
      <vt:variant>
        <vt:i4>0</vt:i4>
      </vt:variant>
      <vt:variant>
        <vt:i4>5</vt:i4>
      </vt:variant>
      <vt:variant>
        <vt:lpwstr/>
      </vt:variant>
      <vt:variant>
        <vt:lpwstr>_Toc362005046</vt:lpwstr>
      </vt:variant>
      <vt:variant>
        <vt:i4>1048625</vt:i4>
      </vt:variant>
      <vt:variant>
        <vt:i4>41</vt:i4>
      </vt:variant>
      <vt:variant>
        <vt:i4>0</vt:i4>
      </vt:variant>
      <vt:variant>
        <vt:i4>5</vt:i4>
      </vt:variant>
      <vt:variant>
        <vt:lpwstr/>
      </vt:variant>
      <vt:variant>
        <vt:lpwstr>_Toc362005045</vt:lpwstr>
      </vt:variant>
      <vt:variant>
        <vt:i4>1048625</vt:i4>
      </vt:variant>
      <vt:variant>
        <vt:i4>35</vt:i4>
      </vt:variant>
      <vt:variant>
        <vt:i4>0</vt:i4>
      </vt:variant>
      <vt:variant>
        <vt:i4>5</vt:i4>
      </vt:variant>
      <vt:variant>
        <vt:lpwstr/>
      </vt:variant>
      <vt:variant>
        <vt:lpwstr>_Toc362005044</vt:lpwstr>
      </vt:variant>
      <vt:variant>
        <vt:i4>1048625</vt:i4>
      </vt:variant>
      <vt:variant>
        <vt:i4>29</vt:i4>
      </vt:variant>
      <vt:variant>
        <vt:i4>0</vt:i4>
      </vt:variant>
      <vt:variant>
        <vt:i4>5</vt:i4>
      </vt:variant>
      <vt:variant>
        <vt:lpwstr/>
      </vt:variant>
      <vt:variant>
        <vt:lpwstr>_Toc362005043</vt:lpwstr>
      </vt:variant>
      <vt:variant>
        <vt:i4>1048625</vt:i4>
      </vt:variant>
      <vt:variant>
        <vt:i4>23</vt:i4>
      </vt:variant>
      <vt:variant>
        <vt:i4>0</vt:i4>
      </vt:variant>
      <vt:variant>
        <vt:i4>5</vt:i4>
      </vt:variant>
      <vt:variant>
        <vt:lpwstr/>
      </vt:variant>
      <vt:variant>
        <vt:lpwstr>_Toc362005042</vt:lpwstr>
      </vt:variant>
      <vt:variant>
        <vt:i4>1048625</vt:i4>
      </vt:variant>
      <vt:variant>
        <vt:i4>17</vt:i4>
      </vt:variant>
      <vt:variant>
        <vt:i4>0</vt:i4>
      </vt:variant>
      <vt:variant>
        <vt:i4>5</vt:i4>
      </vt:variant>
      <vt:variant>
        <vt:lpwstr/>
      </vt:variant>
      <vt:variant>
        <vt:lpwstr>_Toc362005041</vt:lpwstr>
      </vt:variant>
      <vt:variant>
        <vt:i4>1048625</vt:i4>
      </vt:variant>
      <vt:variant>
        <vt:i4>11</vt:i4>
      </vt:variant>
      <vt:variant>
        <vt:i4>0</vt:i4>
      </vt:variant>
      <vt:variant>
        <vt:i4>5</vt:i4>
      </vt:variant>
      <vt:variant>
        <vt:lpwstr/>
      </vt:variant>
      <vt:variant>
        <vt:lpwstr>_Toc362005040</vt:lpwstr>
      </vt:variant>
      <vt:variant>
        <vt:i4>3801214</vt:i4>
      </vt:variant>
      <vt:variant>
        <vt:i4>0</vt:i4>
      </vt:variant>
      <vt:variant>
        <vt:i4>0</vt:i4>
      </vt:variant>
      <vt:variant>
        <vt:i4>5</vt:i4>
      </vt:variant>
      <vt:variant>
        <vt:lpwstr>http://intranet.nice.org.uk/NICEAndNicePeople/writingguides.cfm</vt:lpwstr>
      </vt:variant>
      <vt:variant>
        <vt:lpwstr/>
      </vt:variant>
      <vt:variant>
        <vt:i4>3342435</vt:i4>
      </vt:variant>
      <vt:variant>
        <vt:i4>0</vt:i4>
      </vt:variant>
      <vt:variant>
        <vt:i4>0</vt:i4>
      </vt:variant>
      <vt:variant>
        <vt:i4>5</vt:i4>
      </vt:variant>
      <vt:variant>
        <vt:lpwstr>http://www.rcpsych.ac.uk/quality/quality,accreditationaudit/communitycamhs.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9-14T15:38:00Z</dcterms:created>
  <dcterms:modified xsi:type="dcterms:W3CDTF">2022-09-20T11:11:00Z</dcterms:modified>
</cp:coreProperties>
</file>